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DBFD4" w14:textId="4BD1E706" w:rsidR="00387F74" w:rsidRPr="00376DAD" w:rsidRDefault="00072657" w:rsidP="00150A71">
      <w:pPr>
        <w:pStyle w:val="Title"/>
        <w:spacing w:line="276" w:lineRule="auto"/>
        <w:rPr>
          <w:sz w:val="44"/>
          <w:szCs w:val="44"/>
        </w:rPr>
      </w:pPr>
      <w:bookmarkStart w:id="0" w:name="_Toc70497791"/>
      <w:bookmarkStart w:id="1" w:name="_Toc74924238"/>
      <w:bookmarkStart w:id="2" w:name="_Hlk80974564"/>
      <w:r w:rsidRPr="00376DAD">
        <w:rPr>
          <w:rStyle w:val="Strong"/>
          <w:sz w:val="44"/>
          <w:szCs w:val="44"/>
        </w:rPr>
        <w:t xml:space="preserve">International </w:t>
      </w:r>
      <w:bookmarkStart w:id="3" w:name="_Hlk79395488"/>
      <w:r w:rsidRPr="00376DAD">
        <w:rPr>
          <w:rStyle w:val="Strong"/>
          <w:sz w:val="44"/>
          <w:szCs w:val="44"/>
        </w:rPr>
        <w:t>Foot and Ankle Osteoarthritis Consortium</w:t>
      </w:r>
      <w:bookmarkEnd w:id="3"/>
      <w:r w:rsidRPr="00376DAD">
        <w:rPr>
          <w:rStyle w:val="Strong"/>
          <w:sz w:val="44"/>
          <w:szCs w:val="44"/>
        </w:rPr>
        <w:t xml:space="preserve"> </w:t>
      </w:r>
      <w:r w:rsidR="006B3A31" w:rsidRPr="00376DAD">
        <w:rPr>
          <w:rStyle w:val="Strong"/>
          <w:sz w:val="44"/>
          <w:szCs w:val="44"/>
        </w:rPr>
        <w:t>review</w:t>
      </w:r>
      <w:r w:rsidRPr="00376DAD">
        <w:rPr>
          <w:rStyle w:val="Strong"/>
          <w:sz w:val="44"/>
          <w:szCs w:val="44"/>
        </w:rPr>
        <w:t xml:space="preserve"> </w:t>
      </w:r>
      <w:r w:rsidR="00E82007" w:rsidRPr="00376DAD">
        <w:rPr>
          <w:rStyle w:val="Strong"/>
          <w:sz w:val="44"/>
          <w:szCs w:val="44"/>
        </w:rPr>
        <w:t>and research agenda for</w:t>
      </w:r>
      <w:r w:rsidRPr="00376DAD">
        <w:rPr>
          <w:rStyle w:val="Strong"/>
          <w:sz w:val="44"/>
          <w:szCs w:val="44"/>
        </w:rPr>
        <w:t xml:space="preserve"> </w:t>
      </w:r>
      <w:r w:rsidR="00C031A3" w:rsidRPr="00376DAD">
        <w:rPr>
          <w:rStyle w:val="Strong"/>
          <w:sz w:val="44"/>
          <w:szCs w:val="44"/>
        </w:rPr>
        <w:t xml:space="preserve">diagnosis, </w:t>
      </w:r>
      <w:r w:rsidR="00963A98" w:rsidRPr="00376DAD">
        <w:rPr>
          <w:rStyle w:val="Strong"/>
          <w:sz w:val="44"/>
          <w:szCs w:val="44"/>
        </w:rPr>
        <w:t>epidemiology</w:t>
      </w:r>
      <w:r w:rsidRPr="00376DAD">
        <w:rPr>
          <w:rStyle w:val="Strong"/>
          <w:sz w:val="44"/>
          <w:szCs w:val="44"/>
        </w:rPr>
        <w:t xml:space="preserve">, </w:t>
      </w:r>
      <w:r w:rsidR="000C68ED" w:rsidRPr="00376DAD">
        <w:rPr>
          <w:rStyle w:val="Strong"/>
          <w:sz w:val="44"/>
          <w:szCs w:val="44"/>
        </w:rPr>
        <w:t xml:space="preserve">burden, </w:t>
      </w:r>
      <w:r w:rsidRPr="00376DAD">
        <w:rPr>
          <w:rStyle w:val="Strong"/>
          <w:sz w:val="44"/>
          <w:szCs w:val="44"/>
        </w:rPr>
        <w:t xml:space="preserve">outcome </w:t>
      </w:r>
      <w:r w:rsidR="00963A98" w:rsidRPr="00376DAD">
        <w:rPr>
          <w:rStyle w:val="Strong"/>
          <w:sz w:val="44"/>
          <w:szCs w:val="44"/>
        </w:rPr>
        <w:t>assessment</w:t>
      </w:r>
      <w:r w:rsidR="00676012" w:rsidRPr="00376DAD">
        <w:rPr>
          <w:rStyle w:val="Strong"/>
          <w:sz w:val="44"/>
          <w:szCs w:val="44"/>
        </w:rPr>
        <w:t xml:space="preserve"> </w:t>
      </w:r>
      <w:r w:rsidRPr="00376DAD">
        <w:rPr>
          <w:rStyle w:val="Strong"/>
          <w:sz w:val="44"/>
          <w:szCs w:val="44"/>
        </w:rPr>
        <w:t>and treatment</w:t>
      </w:r>
      <w:bookmarkEnd w:id="0"/>
      <w:bookmarkEnd w:id="1"/>
    </w:p>
    <w:bookmarkEnd w:id="2"/>
    <w:p w14:paraId="02723E65" w14:textId="64D3C3C2" w:rsidR="00150A71" w:rsidRPr="00376DAD" w:rsidRDefault="00C23D4A" w:rsidP="003A609E">
      <w:pPr>
        <w:jc w:val="center"/>
      </w:pPr>
      <w:r w:rsidRPr="00376DAD">
        <w:t xml:space="preserve">Group author: </w:t>
      </w:r>
      <w:r w:rsidR="00150A71" w:rsidRPr="00376DAD">
        <w:t>International Foot and Ankle Osteoarthritis Consortium</w:t>
      </w:r>
    </w:p>
    <w:p w14:paraId="6D09BF94" w14:textId="17CC1E04" w:rsidR="00387F74" w:rsidRPr="00376DAD" w:rsidRDefault="00150A71" w:rsidP="00150A71">
      <w:pPr>
        <w:jc w:val="center"/>
        <w:rPr>
          <w:vertAlign w:val="superscript"/>
        </w:rPr>
      </w:pPr>
      <w:r w:rsidRPr="00376DAD">
        <w:t>Author</w:t>
      </w:r>
      <w:r w:rsidR="00C23D4A" w:rsidRPr="00376DAD">
        <w:t>s</w:t>
      </w:r>
      <w:r w:rsidR="002708F7" w:rsidRPr="00376DAD">
        <w:t xml:space="preserve"> (alphabetical</w:t>
      </w:r>
      <w:r w:rsidR="00C23D4A" w:rsidRPr="00376DAD">
        <w:t xml:space="preserve"> order</w:t>
      </w:r>
      <w:r w:rsidR="002708F7" w:rsidRPr="00376DAD">
        <w:t>)</w:t>
      </w:r>
      <w:r w:rsidRPr="00376DAD">
        <w:t xml:space="preserve">: </w:t>
      </w:r>
      <w:r w:rsidR="003A609E" w:rsidRPr="00376DAD">
        <w:t xml:space="preserve">John </w:t>
      </w:r>
      <w:r w:rsidR="001566D6" w:rsidRPr="00376DAD">
        <w:t xml:space="preserve">B. </w:t>
      </w:r>
      <w:r w:rsidR="003A609E" w:rsidRPr="00376DAD">
        <w:t>Arnold</w:t>
      </w:r>
      <w:r w:rsidR="001566D6" w:rsidRPr="00376DAD">
        <w:rPr>
          <w:vertAlign w:val="superscript"/>
        </w:rPr>
        <w:t>1</w:t>
      </w:r>
      <w:r w:rsidR="003A609E" w:rsidRPr="00376DAD">
        <w:t>, Catherine J. Bowen</w:t>
      </w:r>
      <w:r w:rsidR="001566D6" w:rsidRPr="00376DAD">
        <w:rPr>
          <w:vertAlign w:val="superscript"/>
        </w:rPr>
        <w:t>2</w:t>
      </w:r>
      <w:r w:rsidR="0020220C" w:rsidRPr="00376DAD">
        <w:rPr>
          <w:vertAlign w:val="superscript"/>
        </w:rPr>
        <w:t>,3</w:t>
      </w:r>
      <w:r w:rsidR="003A609E" w:rsidRPr="00376DAD">
        <w:t xml:space="preserve">, </w:t>
      </w:r>
      <w:r w:rsidR="001566D6" w:rsidRPr="00376DAD">
        <w:t xml:space="preserve">Lara </w:t>
      </w:r>
      <w:r w:rsidR="003A2528" w:rsidRPr="00376DAD">
        <w:t xml:space="preserve">S. </w:t>
      </w:r>
      <w:r w:rsidR="001566D6" w:rsidRPr="00376DAD">
        <w:t>Chapman</w:t>
      </w:r>
      <w:r w:rsidR="0020220C" w:rsidRPr="00376DAD">
        <w:rPr>
          <w:vertAlign w:val="superscript"/>
        </w:rPr>
        <w:t>4</w:t>
      </w:r>
      <w:r w:rsidR="001566D6" w:rsidRPr="00376DAD">
        <w:t xml:space="preserve">, Lucy </w:t>
      </w:r>
      <w:r w:rsidR="00732616" w:rsidRPr="00376DAD">
        <w:t>S</w:t>
      </w:r>
      <w:r w:rsidR="001566D6" w:rsidRPr="00376DAD">
        <w:t>. Gates</w:t>
      </w:r>
      <w:r w:rsidR="00592D7E" w:rsidRPr="00376DAD">
        <w:rPr>
          <w:vertAlign w:val="superscript"/>
        </w:rPr>
        <w:t>2</w:t>
      </w:r>
      <w:r w:rsidR="0020220C" w:rsidRPr="00376DAD">
        <w:rPr>
          <w:vertAlign w:val="superscript"/>
        </w:rPr>
        <w:t>,3</w:t>
      </w:r>
      <w:r w:rsidR="001566D6" w:rsidRPr="00376DAD">
        <w:t xml:space="preserve">, Yvonne </w:t>
      </w:r>
      <w:r w:rsidR="003A2528" w:rsidRPr="00376DAD">
        <w:t xml:space="preserve">M. </w:t>
      </w:r>
      <w:r w:rsidR="001566D6" w:rsidRPr="00376DAD">
        <w:t>Golightly</w:t>
      </w:r>
      <w:r w:rsidR="0020220C" w:rsidRPr="00376DAD">
        <w:rPr>
          <w:vertAlign w:val="superscript"/>
        </w:rPr>
        <w:t>5</w:t>
      </w:r>
      <w:r w:rsidR="001566D6" w:rsidRPr="00376DAD">
        <w:t>, Jill Halstead</w:t>
      </w:r>
      <w:r w:rsidR="0020220C" w:rsidRPr="00376DAD">
        <w:rPr>
          <w:vertAlign w:val="superscript"/>
        </w:rPr>
        <w:t>4</w:t>
      </w:r>
      <w:r w:rsidR="00EE46F5" w:rsidRPr="00376DAD">
        <w:rPr>
          <w:vertAlign w:val="superscript"/>
        </w:rPr>
        <w:t>,6</w:t>
      </w:r>
      <w:r w:rsidR="001566D6" w:rsidRPr="00376DAD">
        <w:t xml:space="preserve">, </w:t>
      </w:r>
      <w:r w:rsidR="003A609E" w:rsidRPr="00376DAD">
        <w:t>Marian T. Hannan</w:t>
      </w:r>
      <w:r w:rsidR="00EE46F5" w:rsidRPr="00376DAD">
        <w:rPr>
          <w:vertAlign w:val="superscript"/>
        </w:rPr>
        <w:t>7</w:t>
      </w:r>
      <w:r w:rsidR="003A609E" w:rsidRPr="00376DAD">
        <w:t>, Hylton B. Menz</w:t>
      </w:r>
      <w:r w:rsidR="00EE46F5" w:rsidRPr="00376DAD">
        <w:rPr>
          <w:vertAlign w:val="superscript"/>
        </w:rPr>
        <w:t>8,9</w:t>
      </w:r>
      <w:r w:rsidR="003A609E" w:rsidRPr="00376DAD">
        <w:t>, Shannon E. Munteanu</w:t>
      </w:r>
      <w:r w:rsidR="00EE46F5" w:rsidRPr="00376DAD">
        <w:rPr>
          <w:vertAlign w:val="superscript"/>
        </w:rPr>
        <w:t>8</w:t>
      </w:r>
      <w:r w:rsidR="003A609E" w:rsidRPr="00376DAD">
        <w:t xml:space="preserve">, </w:t>
      </w:r>
      <w:r w:rsidR="001566D6" w:rsidRPr="00376DAD">
        <w:t>Kade L. Paterson</w:t>
      </w:r>
      <w:r w:rsidR="00EE46F5" w:rsidRPr="00376DAD">
        <w:rPr>
          <w:vertAlign w:val="superscript"/>
        </w:rPr>
        <w:t>10</w:t>
      </w:r>
      <w:r w:rsidR="001566D6" w:rsidRPr="00376DAD">
        <w:t xml:space="preserve">, </w:t>
      </w:r>
      <w:r w:rsidR="003A609E" w:rsidRPr="00376DAD">
        <w:t>Edward Roddy</w:t>
      </w:r>
      <w:r w:rsidR="00EE46F5" w:rsidRPr="00376DAD">
        <w:rPr>
          <w:vertAlign w:val="superscript"/>
        </w:rPr>
        <w:t>9</w:t>
      </w:r>
      <w:r w:rsidR="00F27547" w:rsidRPr="00376DAD">
        <w:rPr>
          <w:vertAlign w:val="superscript"/>
        </w:rPr>
        <w:t>,</w:t>
      </w:r>
      <w:r w:rsidR="0020220C" w:rsidRPr="00376DAD">
        <w:rPr>
          <w:vertAlign w:val="superscript"/>
        </w:rPr>
        <w:t>1</w:t>
      </w:r>
      <w:r w:rsidR="00EE46F5" w:rsidRPr="00376DAD">
        <w:rPr>
          <w:vertAlign w:val="superscript"/>
        </w:rPr>
        <w:t>1</w:t>
      </w:r>
      <w:r w:rsidR="003A609E" w:rsidRPr="00376DAD">
        <w:t xml:space="preserve">, </w:t>
      </w:r>
      <w:r w:rsidR="001566D6" w:rsidRPr="00376DAD">
        <w:t xml:space="preserve">Heidi </w:t>
      </w:r>
      <w:r w:rsidR="00F27547" w:rsidRPr="00376DAD">
        <w:t xml:space="preserve">J. </w:t>
      </w:r>
      <w:r w:rsidR="001566D6" w:rsidRPr="00376DAD">
        <w:t>Siddle</w:t>
      </w:r>
      <w:r w:rsidR="0020220C" w:rsidRPr="00376DAD">
        <w:rPr>
          <w:vertAlign w:val="superscript"/>
        </w:rPr>
        <w:t>4</w:t>
      </w:r>
      <w:r w:rsidR="001566D6" w:rsidRPr="00376DAD">
        <w:t xml:space="preserve">, </w:t>
      </w:r>
      <w:r w:rsidR="003A609E" w:rsidRPr="00376DAD">
        <w:t>Martin J. Thomas</w:t>
      </w:r>
      <w:r w:rsidR="00EE46F5" w:rsidRPr="00376DAD">
        <w:rPr>
          <w:vertAlign w:val="superscript"/>
        </w:rPr>
        <w:t>9</w:t>
      </w:r>
      <w:r w:rsidR="00C27C82" w:rsidRPr="00376DAD">
        <w:rPr>
          <w:vertAlign w:val="superscript"/>
        </w:rPr>
        <w:t>,1</w:t>
      </w:r>
      <w:r w:rsidR="00EE46F5" w:rsidRPr="00376DAD">
        <w:rPr>
          <w:vertAlign w:val="superscript"/>
        </w:rPr>
        <w:t>1</w:t>
      </w:r>
    </w:p>
    <w:p w14:paraId="6FB1A821" w14:textId="624C8BEF" w:rsidR="003A609E" w:rsidRPr="00376DAD" w:rsidRDefault="001566D6" w:rsidP="001566D6">
      <w:pPr>
        <w:jc w:val="center"/>
        <w:rPr>
          <w:sz w:val="22"/>
          <w:szCs w:val="22"/>
        </w:rPr>
      </w:pPr>
      <w:r w:rsidRPr="00376DAD">
        <w:rPr>
          <w:sz w:val="22"/>
          <w:szCs w:val="22"/>
          <w:vertAlign w:val="superscript"/>
        </w:rPr>
        <w:t>1</w:t>
      </w:r>
      <w:r w:rsidR="00F70F07" w:rsidRPr="00376DAD">
        <w:rPr>
          <w:sz w:val="22"/>
          <w:szCs w:val="22"/>
        </w:rPr>
        <w:t>IIMPACT in Health</w:t>
      </w:r>
      <w:r w:rsidRPr="00376DAD">
        <w:rPr>
          <w:sz w:val="22"/>
          <w:szCs w:val="22"/>
        </w:rPr>
        <w:t>, Allied Health and Human Performance, University of South Australia, Adelaide, South Australia, 5000, Australia</w:t>
      </w:r>
    </w:p>
    <w:p w14:paraId="5DF145A7" w14:textId="2DE9AB15" w:rsidR="001566D6" w:rsidRPr="00376DAD" w:rsidRDefault="001566D6" w:rsidP="001566D6">
      <w:pPr>
        <w:jc w:val="center"/>
        <w:rPr>
          <w:sz w:val="22"/>
          <w:szCs w:val="22"/>
        </w:rPr>
      </w:pPr>
      <w:r w:rsidRPr="00376DAD">
        <w:rPr>
          <w:sz w:val="22"/>
          <w:szCs w:val="22"/>
          <w:vertAlign w:val="superscript"/>
        </w:rPr>
        <w:t>2</w:t>
      </w:r>
      <w:r w:rsidRPr="00376DAD">
        <w:rPr>
          <w:sz w:val="22"/>
          <w:szCs w:val="22"/>
        </w:rPr>
        <w:t xml:space="preserve">School of Health Sciences, University of Southampton, Building 67, University Road, Southampton, SO17 1BJ, </w:t>
      </w:r>
      <w:r w:rsidR="00592D7E" w:rsidRPr="00376DAD">
        <w:rPr>
          <w:sz w:val="22"/>
          <w:szCs w:val="22"/>
        </w:rPr>
        <w:t>UK</w:t>
      </w:r>
    </w:p>
    <w:p w14:paraId="7855171F" w14:textId="38E2F286" w:rsidR="0020220C" w:rsidRPr="00376DAD" w:rsidRDefault="0020220C" w:rsidP="001566D6">
      <w:pPr>
        <w:jc w:val="center"/>
        <w:rPr>
          <w:sz w:val="22"/>
          <w:szCs w:val="22"/>
        </w:rPr>
      </w:pPr>
      <w:r w:rsidRPr="00376DAD">
        <w:rPr>
          <w:sz w:val="22"/>
          <w:szCs w:val="22"/>
          <w:vertAlign w:val="superscript"/>
        </w:rPr>
        <w:t>3</w:t>
      </w:r>
      <w:r w:rsidRPr="00376DAD">
        <w:rPr>
          <w:sz w:val="22"/>
          <w:szCs w:val="22"/>
        </w:rPr>
        <w:t xml:space="preserve">Centre for Sport, Exercise and Osteoarthritis </w:t>
      </w:r>
      <w:r w:rsidR="00732616" w:rsidRPr="00376DAD">
        <w:rPr>
          <w:sz w:val="22"/>
          <w:szCs w:val="22"/>
        </w:rPr>
        <w:t xml:space="preserve">Research </w:t>
      </w:r>
      <w:r w:rsidRPr="00376DAD">
        <w:rPr>
          <w:sz w:val="22"/>
          <w:szCs w:val="22"/>
        </w:rPr>
        <w:t xml:space="preserve">Versus Arthritis, University of Southampton, Southampton, </w:t>
      </w:r>
      <w:r w:rsidR="00F44E92" w:rsidRPr="00376DAD">
        <w:rPr>
          <w:sz w:val="22"/>
          <w:szCs w:val="22"/>
        </w:rPr>
        <w:t xml:space="preserve">SO17 1BJ, </w:t>
      </w:r>
      <w:r w:rsidRPr="00376DAD">
        <w:rPr>
          <w:sz w:val="22"/>
          <w:szCs w:val="22"/>
        </w:rPr>
        <w:t>UK</w:t>
      </w:r>
    </w:p>
    <w:p w14:paraId="3CF744AB" w14:textId="09011634" w:rsidR="00592D7E" w:rsidRPr="00376DAD" w:rsidRDefault="0020220C" w:rsidP="00592D7E">
      <w:pPr>
        <w:jc w:val="center"/>
        <w:rPr>
          <w:sz w:val="22"/>
          <w:szCs w:val="22"/>
        </w:rPr>
      </w:pPr>
      <w:r w:rsidRPr="00376DAD">
        <w:rPr>
          <w:sz w:val="22"/>
          <w:szCs w:val="22"/>
          <w:vertAlign w:val="superscript"/>
        </w:rPr>
        <w:t>4</w:t>
      </w:r>
      <w:r w:rsidR="001566D6" w:rsidRPr="00376DAD">
        <w:rPr>
          <w:sz w:val="22"/>
          <w:szCs w:val="22"/>
        </w:rPr>
        <w:t>Leeds Institute of Rheumatic and Musculoskeletal Medicine, University of Leeds, Leeds</w:t>
      </w:r>
      <w:r w:rsidR="00F44E92" w:rsidRPr="00376DAD">
        <w:rPr>
          <w:sz w:val="22"/>
          <w:szCs w:val="22"/>
        </w:rPr>
        <w:t>,</w:t>
      </w:r>
      <w:r w:rsidR="00592D7E" w:rsidRPr="00376DAD">
        <w:rPr>
          <w:sz w:val="22"/>
          <w:szCs w:val="22"/>
        </w:rPr>
        <w:t xml:space="preserve"> LS2 9JT</w:t>
      </w:r>
      <w:r w:rsidR="001566D6" w:rsidRPr="00376DAD">
        <w:rPr>
          <w:sz w:val="22"/>
          <w:szCs w:val="22"/>
        </w:rPr>
        <w:t xml:space="preserve">, </w:t>
      </w:r>
      <w:r w:rsidR="00592D7E" w:rsidRPr="00376DAD">
        <w:rPr>
          <w:sz w:val="22"/>
          <w:szCs w:val="22"/>
        </w:rPr>
        <w:t>UK</w:t>
      </w:r>
    </w:p>
    <w:p w14:paraId="5A71B1E2" w14:textId="38B3BF6C" w:rsidR="00592D7E" w:rsidRPr="00376DAD" w:rsidRDefault="0020220C" w:rsidP="00592D7E">
      <w:pPr>
        <w:jc w:val="center"/>
        <w:rPr>
          <w:sz w:val="22"/>
          <w:szCs w:val="22"/>
        </w:rPr>
      </w:pPr>
      <w:r w:rsidRPr="00376DAD">
        <w:rPr>
          <w:sz w:val="22"/>
          <w:szCs w:val="22"/>
          <w:vertAlign w:val="superscript"/>
        </w:rPr>
        <w:t>5</w:t>
      </w:r>
      <w:r w:rsidR="00F842A8" w:rsidRPr="00376DAD">
        <w:rPr>
          <w:sz w:val="22"/>
          <w:szCs w:val="22"/>
        </w:rPr>
        <w:t xml:space="preserve">Department of Epidemiology, Gillings School of Global Public Health, </w:t>
      </w:r>
      <w:r w:rsidR="00592D7E" w:rsidRPr="00376DAD">
        <w:rPr>
          <w:sz w:val="22"/>
          <w:szCs w:val="22"/>
        </w:rPr>
        <w:t>Thurston Arthritis Research Center, University of North Carolina at Chapel Hill, 3330 Thurston Building, CB 7280, Chapel Hill, NC 27599, USA</w:t>
      </w:r>
    </w:p>
    <w:p w14:paraId="78B95FA5" w14:textId="530E163E" w:rsidR="00EE46F5" w:rsidRPr="00376DAD" w:rsidRDefault="0020220C" w:rsidP="00592D7E">
      <w:pPr>
        <w:jc w:val="center"/>
        <w:rPr>
          <w:sz w:val="22"/>
          <w:szCs w:val="22"/>
        </w:rPr>
      </w:pPr>
      <w:r w:rsidRPr="00376DAD">
        <w:rPr>
          <w:sz w:val="22"/>
          <w:szCs w:val="22"/>
          <w:vertAlign w:val="superscript"/>
        </w:rPr>
        <w:t>6</w:t>
      </w:r>
      <w:r w:rsidR="00EE46F5" w:rsidRPr="00376DAD">
        <w:rPr>
          <w:sz w:val="22"/>
          <w:szCs w:val="22"/>
        </w:rPr>
        <w:t>Podiatry Services, Leeds Community Healthcare NHS Trust, Leeds, LS</w:t>
      </w:r>
      <w:r w:rsidR="00D43E44" w:rsidRPr="00376DAD">
        <w:rPr>
          <w:sz w:val="22"/>
          <w:szCs w:val="22"/>
        </w:rPr>
        <w:t>6</w:t>
      </w:r>
      <w:r w:rsidR="00EE46F5" w:rsidRPr="00376DAD">
        <w:rPr>
          <w:sz w:val="22"/>
          <w:szCs w:val="22"/>
        </w:rPr>
        <w:t xml:space="preserve"> </w:t>
      </w:r>
      <w:r w:rsidR="00D43E44" w:rsidRPr="00376DAD">
        <w:rPr>
          <w:sz w:val="22"/>
          <w:szCs w:val="22"/>
        </w:rPr>
        <w:t>1PF</w:t>
      </w:r>
      <w:r w:rsidR="00EE46F5" w:rsidRPr="00376DAD">
        <w:rPr>
          <w:sz w:val="22"/>
          <w:szCs w:val="22"/>
        </w:rPr>
        <w:t>, UK</w:t>
      </w:r>
    </w:p>
    <w:p w14:paraId="0B1206CA" w14:textId="28B41F68" w:rsidR="00592D7E" w:rsidRPr="00376DAD" w:rsidRDefault="00EE46F5" w:rsidP="00592D7E">
      <w:pPr>
        <w:jc w:val="center"/>
        <w:rPr>
          <w:sz w:val="22"/>
          <w:szCs w:val="22"/>
        </w:rPr>
      </w:pPr>
      <w:r w:rsidRPr="00376DAD">
        <w:rPr>
          <w:sz w:val="22"/>
          <w:szCs w:val="22"/>
          <w:vertAlign w:val="superscript"/>
        </w:rPr>
        <w:t>7</w:t>
      </w:r>
      <w:r w:rsidR="00592D7E" w:rsidRPr="00376DAD">
        <w:rPr>
          <w:sz w:val="22"/>
          <w:szCs w:val="22"/>
        </w:rPr>
        <w:t>Hinda and Arthur Marcus Institute for Aging Research, Hebrew SeniorLife, Beth Israel Deaconess Medical Center, and Harvard Medical School, Boston, Massachusetts</w:t>
      </w:r>
      <w:r w:rsidR="002708F7" w:rsidRPr="00376DAD">
        <w:rPr>
          <w:sz w:val="22"/>
          <w:szCs w:val="22"/>
        </w:rPr>
        <w:t>,</w:t>
      </w:r>
      <w:r w:rsidR="00592D7E" w:rsidRPr="00376DAD">
        <w:rPr>
          <w:sz w:val="22"/>
          <w:szCs w:val="22"/>
        </w:rPr>
        <w:t xml:space="preserve"> 02108, USA</w:t>
      </w:r>
    </w:p>
    <w:p w14:paraId="4FE01182" w14:textId="6C70AD2B" w:rsidR="00592D7E" w:rsidRPr="00376DAD" w:rsidRDefault="00EE46F5" w:rsidP="00592D7E">
      <w:pPr>
        <w:jc w:val="center"/>
        <w:rPr>
          <w:sz w:val="22"/>
          <w:szCs w:val="22"/>
        </w:rPr>
      </w:pPr>
      <w:r w:rsidRPr="00376DAD">
        <w:rPr>
          <w:sz w:val="22"/>
          <w:szCs w:val="22"/>
          <w:vertAlign w:val="superscript"/>
        </w:rPr>
        <w:t>8</w:t>
      </w:r>
      <w:r w:rsidR="00592D7E" w:rsidRPr="00376DAD">
        <w:rPr>
          <w:sz w:val="22"/>
          <w:szCs w:val="22"/>
        </w:rPr>
        <w:t>School of Allied Health, Human Services and Sport, La Trobe University, Melbourne, Victoria, 3086, Australia</w:t>
      </w:r>
    </w:p>
    <w:p w14:paraId="78194889" w14:textId="389B5033" w:rsidR="00592D7E" w:rsidRPr="00376DAD" w:rsidRDefault="00EE46F5" w:rsidP="00592D7E">
      <w:pPr>
        <w:jc w:val="center"/>
        <w:rPr>
          <w:sz w:val="22"/>
          <w:szCs w:val="22"/>
        </w:rPr>
      </w:pPr>
      <w:r w:rsidRPr="00376DAD">
        <w:rPr>
          <w:sz w:val="22"/>
          <w:szCs w:val="22"/>
          <w:vertAlign w:val="superscript"/>
        </w:rPr>
        <w:t>9</w:t>
      </w:r>
      <w:r w:rsidR="00592D7E" w:rsidRPr="00376DAD">
        <w:rPr>
          <w:sz w:val="22"/>
          <w:szCs w:val="22"/>
        </w:rPr>
        <w:t>Primary Care Centre Versus Arthritis, School of Medicine, Keele University, Keele</w:t>
      </w:r>
      <w:r w:rsidR="002708F7" w:rsidRPr="00376DAD">
        <w:rPr>
          <w:sz w:val="22"/>
          <w:szCs w:val="22"/>
        </w:rPr>
        <w:t>,</w:t>
      </w:r>
      <w:r w:rsidR="00592D7E" w:rsidRPr="00376DAD">
        <w:rPr>
          <w:sz w:val="22"/>
          <w:szCs w:val="22"/>
        </w:rPr>
        <w:t xml:space="preserve"> Staffordshire, ST5 5BG, UK</w:t>
      </w:r>
    </w:p>
    <w:p w14:paraId="61557191" w14:textId="5BC14651" w:rsidR="00592D7E" w:rsidRPr="00376DAD" w:rsidRDefault="00EE46F5" w:rsidP="00592D7E">
      <w:pPr>
        <w:jc w:val="center"/>
        <w:rPr>
          <w:sz w:val="22"/>
          <w:szCs w:val="22"/>
        </w:rPr>
      </w:pPr>
      <w:r w:rsidRPr="00376DAD">
        <w:rPr>
          <w:sz w:val="22"/>
          <w:szCs w:val="22"/>
          <w:vertAlign w:val="superscript"/>
        </w:rPr>
        <w:t>10</w:t>
      </w:r>
      <w:r w:rsidR="00592D7E" w:rsidRPr="00376DAD">
        <w:rPr>
          <w:sz w:val="22"/>
          <w:szCs w:val="22"/>
        </w:rPr>
        <w:t xml:space="preserve">Centre for Health, Exercise and Sports Medicine, School of Health Sciences, Faculty of Medicine Dentistry </w:t>
      </w:r>
      <w:r w:rsidR="00F27547" w:rsidRPr="00376DAD">
        <w:rPr>
          <w:sz w:val="22"/>
          <w:szCs w:val="22"/>
        </w:rPr>
        <w:t>and</w:t>
      </w:r>
      <w:r w:rsidR="00592D7E" w:rsidRPr="00376DAD">
        <w:rPr>
          <w:sz w:val="22"/>
          <w:szCs w:val="22"/>
        </w:rPr>
        <w:t xml:space="preserve"> Health Sciences, The University of Melbourne, Melbourne, Victoria</w:t>
      </w:r>
      <w:r w:rsidR="00F44E92" w:rsidRPr="00376DAD">
        <w:rPr>
          <w:sz w:val="22"/>
          <w:szCs w:val="22"/>
        </w:rPr>
        <w:t>,</w:t>
      </w:r>
      <w:r w:rsidR="00592D7E" w:rsidRPr="00376DAD">
        <w:rPr>
          <w:sz w:val="22"/>
          <w:szCs w:val="22"/>
        </w:rPr>
        <w:t xml:space="preserve"> </w:t>
      </w:r>
      <w:r w:rsidR="00F27547" w:rsidRPr="00376DAD">
        <w:rPr>
          <w:sz w:val="22"/>
          <w:szCs w:val="22"/>
        </w:rPr>
        <w:t>3010</w:t>
      </w:r>
      <w:r w:rsidR="00592D7E" w:rsidRPr="00376DAD">
        <w:rPr>
          <w:sz w:val="22"/>
          <w:szCs w:val="22"/>
        </w:rPr>
        <w:t>, Australia</w:t>
      </w:r>
    </w:p>
    <w:p w14:paraId="71A2C85B" w14:textId="28866E7C" w:rsidR="002E78CD" w:rsidRPr="00376DAD" w:rsidRDefault="0020220C" w:rsidP="00387F74">
      <w:pPr>
        <w:jc w:val="center"/>
        <w:rPr>
          <w:sz w:val="22"/>
          <w:szCs w:val="22"/>
        </w:rPr>
      </w:pPr>
      <w:r w:rsidRPr="00376DAD">
        <w:rPr>
          <w:sz w:val="22"/>
          <w:szCs w:val="22"/>
          <w:vertAlign w:val="superscript"/>
        </w:rPr>
        <w:t>1</w:t>
      </w:r>
      <w:r w:rsidR="00EE46F5" w:rsidRPr="00376DAD">
        <w:rPr>
          <w:sz w:val="22"/>
          <w:szCs w:val="22"/>
          <w:vertAlign w:val="superscript"/>
        </w:rPr>
        <w:t>1</w:t>
      </w:r>
      <w:r w:rsidR="00F27547" w:rsidRPr="00376DAD">
        <w:rPr>
          <w:sz w:val="22"/>
          <w:szCs w:val="22"/>
        </w:rPr>
        <w:t>Haywood Academic Rheumatology Centre, Midlands Partnership NHS Foundation Trust, Haywood Hospital, Burslem</w:t>
      </w:r>
      <w:r w:rsidR="002708F7" w:rsidRPr="00376DAD">
        <w:rPr>
          <w:sz w:val="22"/>
          <w:szCs w:val="22"/>
        </w:rPr>
        <w:t>,</w:t>
      </w:r>
      <w:r w:rsidR="00F27547" w:rsidRPr="00376DAD">
        <w:rPr>
          <w:sz w:val="22"/>
          <w:szCs w:val="22"/>
        </w:rPr>
        <w:t xml:space="preserve"> Staffordshire, ST6 7AG, UK</w:t>
      </w:r>
      <w:r w:rsidR="002E78CD" w:rsidRPr="00376DAD">
        <w:rPr>
          <w:sz w:val="22"/>
          <w:szCs w:val="22"/>
        </w:rPr>
        <w:br w:type="page"/>
      </w:r>
    </w:p>
    <w:p w14:paraId="484960EA" w14:textId="77777777" w:rsidR="002E78CD" w:rsidRPr="00376DAD" w:rsidRDefault="002E78CD" w:rsidP="00387F74">
      <w:pPr>
        <w:jc w:val="center"/>
        <w:rPr>
          <w:sz w:val="22"/>
          <w:szCs w:val="22"/>
        </w:rPr>
        <w:sectPr w:rsidR="002E78CD" w:rsidRPr="00376DAD" w:rsidSect="007A2DAE">
          <w:footerReference w:type="default" r:id="rId11"/>
          <w:type w:val="continuous"/>
          <w:pgSz w:w="11906" w:h="16838"/>
          <w:pgMar w:top="1440" w:right="1440" w:bottom="1440" w:left="1440" w:header="708" w:footer="708" w:gutter="0"/>
          <w:cols w:space="708"/>
          <w:docGrid w:linePitch="360"/>
        </w:sectPr>
      </w:pPr>
    </w:p>
    <w:p w14:paraId="2293B511" w14:textId="538D75CE" w:rsidR="00EC6C8C" w:rsidRPr="00376DAD" w:rsidRDefault="00EC6C8C" w:rsidP="00E646AC">
      <w:pPr>
        <w:pStyle w:val="Heading2"/>
      </w:pPr>
      <w:bookmarkStart w:id="4" w:name="_Toc74924239"/>
      <w:r w:rsidRPr="00376DAD">
        <w:lastRenderedPageBreak/>
        <w:t>Summary</w:t>
      </w:r>
    </w:p>
    <w:p w14:paraId="7536D17A" w14:textId="29B1F49B" w:rsidR="00EC6C8C" w:rsidRPr="00376DAD" w:rsidRDefault="00EC6C8C" w:rsidP="00E646AC">
      <w:pPr>
        <w:spacing w:line="360" w:lineRule="auto"/>
        <w:jc w:val="both"/>
        <w:rPr>
          <w:i/>
          <w:iCs/>
        </w:rPr>
      </w:pPr>
      <w:r w:rsidRPr="00376DAD">
        <w:rPr>
          <w:i/>
          <w:iCs/>
        </w:rPr>
        <w:t>Objective:</w:t>
      </w:r>
      <w:r w:rsidRPr="00376DAD">
        <w:t xml:space="preserve"> To summarise the available evidence relating to the </w:t>
      </w:r>
      <w:bookmarkStart w:id="5" w:name="_Hlk92284162"/>
      <w:r w:rsidRPr="00376DAD">
        <w:t xml:space="preserve">diagnosis, epidemiology, </w:t>
      </w:r>
      <w:r w:rsidR="00B9415D" w:rsidRPr="00376DAD">
        <w:t xml:space="preserve">burden, </w:t>
      </w:r>
      <w:r w:rsidRPr="00376DAD">
        <w:t xml:space="preserve">outcome assessment and treatment </w:t>
      </w:r>
      <w:bookmarkEnd w:id="5"/>
      <w:r w:rsidRPr="00376DAD">
        <w:t>of foot and ankle osteoarthritis (OA) and to develop an agenda to guide future research.</w:t>
      </w:r>
    </w:p>
    <w:p w14:paraId="1CE2B355" w14:textId="05A867AA" w:rsidR="00EC6C8C" w:rsidRPr="00376DAD" w:rsidRDefault="002C3C8F" w:rsidP="00E646AC">
      <w:pPr>
        <w:spacing w:line="360" w:lineRule="auto"/>
        <w:jc w:val="both"/>
      </w:pPr>
      <w:r>
        <w:rPr>
          <w:i/>
          <w:iCs/>
        </w:rPr>
        <w:t>Method</w:t>
      </w:r>
      <w:r w:rsidR="00EC6C8C" w:rsidRPr="00376DAD">
        <w:rPr>
          <w:i/>
          <w:iCs/>
        </w:rPr>
        <w:t xml:space="preserve">: </w:t>
      </w:r>
      <w:r w:rsidR="00EC6C8C" w:rsidRPr="00376DAD">
        <w:t>Members of the International Foot and Ankle Osteoarthritis Consortium compiled a narrative summary of the literature which formed the basis of an interactive discussion at the</w:t>
      </w:r>
      <w:r w:rsidR="00737C4D" w:rsidRPr="00376DAD">
        <w:t xml:space="preserve"> </w:t>
      </w:r>
      <w:r w:rsidR="000E51E9" w:rsidRPr="00376DAD">
        <w:t>Osteoarthritis Research Society International</w:t>
      </w:r>
      <w:r w:rsidR="00737C4D" w:rsidRPr="00376DAD">
        <w:t xml:space="preserve"> World Congress in 2021, during </w:t>
      </w:r>
      <w:r w:rsidR="00B9415D" w:rsidRPr="00376DAD">
        <w:t>which a</w:t>
      </w:r>
      <w:r w:rsidR="00737C4D" w:rsidRPr="00376DAD">
        <w:t xml:space="preserve"> list of </w:t>
      </w:r>
      <w:r w:rsidR="00B9415D" w:rsidRPr="00376DAD">
        <w:t xml:space="preserve">24 research </w:t>
      </w:r>
      <w:r w:rsidR="00737C4D" w:rsidRPr="00376DAD">
        <w:t xml:space="preserve">agenda items were generated. </w:t>
      </w:r>
      <w:r w:rsidR="00EC6C8C" w:rsidRPr="00376DAD">
        <w:t>Following the meeting, delegates were asked to rank the research agenda items on a 0 to 100 visual analogue rating scale (0 = not at all important to 100 = extremely important)</w:t>
      </w:r>
      <w:r w:rsidR="00737C4D" w:rsidRPr="00376DAD">
        <w:t>.</w:t>
      </w:r>
      <w:r w:rsidR="00B9415D" w:rsidRPr="00376DAD">
        <w:t xml:space="preserve"> Items scoring a mean of 70 or above were selected for inclusion.</w:t>
      </w:r>
    </w:p>
    <w:p w14:paraId="7B3041EA" w14:textId="39EB0417" w:rsidR="00EC6C8C" w:rsidRPr="00376DAD" w:rsidRDefault="00EC6C8C" w:rsidP="00E646AC">
      <w:pPr>
        <w:spacing w:line="360" w:lineRule="auto"/>
        <w:jc w:val="both"/>
      </w:pPr>
      <w:r w:rsidRPr="00376DAD">
        <w:rPr>
          <w:i/>
          <w:iCs/>
        </w:rPr>
        <w:t>Results:</w:t>
      </w:r>
      <w:r w:rsidR="00B9415D" w:rsidRPr="00376DAD">
        <w:rPr>
          <w:i/>
          <w:iCs/>
        </w:rPr>
        <w:t xml:space="preserve"> </w:t>
      </w:r>
      <w:r w:rsidR="00B9415D" w:rsidRPr="00376DAD">
        <w:t xml:space="preserve">Of the 45 delegates who attended the meeting, 31 contributed to the agenda item scoring. </w:t>
      </w:r>
      <w:r w:rsidR="00C15D06" w:rsidRPr="00376DAD">
        <w:t>Nineteen</w:t>
      </w:r>
      <w:r w:rsidR="00B9415D" w:rsidRPr="00376DAD">
        <w:t xml:space="preserve"> research agenda items met the required threshold: three related to diagnosis, </w:t>
      </w:r>
      <w:r w:rsidR="00C15D06" w:rsidRPr="00376DAD">
        <w:t>four</w:t>
      </w:r>
      <w:r w:rsidR="00B9415D" w:rsidRPr="00376DAD">
        <w:t xml:space="preserve"> to epidemiology, four to burden, three to outcome assessment and five to treatment.</w:t>
      </w:r>
    </w:p>
    <w:p w14:paraId="7874F23A" w14:textId="77777777" w:rsidR="00003348" w:rsidRPr="00376DAD" w:rsidRDefault="00EC6C8C" w:rsidP="00E646AC">
      <w:pPr>
        <w:spacing w:line="360" w:lineRule="auto"/>
        <w:jc w:val="both"/>
      </w:pPr>
      <w:r w:rsidRPr="00376DAD">
        <w:rPr>
          <w:i/>
          <w:iCs/>
        </w:rPr>
        <w:t>Conclusions:</w:t>
      </w:r>
      <w:r w:rsidR="00003348" w:rsidRPr="00376DAD">
        <w:rPr>
          <w:i/>
          <w:iCs/>
        </w:rPr>
        <w:t xml:space="preserve"> </w:t>
      </w:r>
      <w:r w:rsidR="00003348" w:rsidRPr="00376DAD">
        <w:t>Key knowledge gaps related to foot and ankle OA were identified, and a comprehensive agenda to guide future research planning was developed. Implementation of this agenda will assist in improving the understanding and clinical management of this common and disabling, yet relatively overlooked condition.</w:t>
      </w:r>
    </w:p>
    <w:p w14:paraId="71353249" w14:textId="29B2B7E1" w:rsidR="00EC6C8C" w:rsidRPr="00376DAD" w:rsidRDefault="00003348" w:rsidP="00E646AC">
      <w:pPr>
        <w:spacing w:line="360" w:lineRule="auto"/>
        <w:jc w:val="both"/>
        <w:rPr>
          <w:i/>
          <w:iCs/>
        </w:rPr>
      </w:pPr>
      <w:r w:rsidRPr="00376DAD">
        <w:t xml:space="preserve">Key words: </w:t>
      </w:r>
      <w:r w:rsidR="00055FD8" w:rsidRPr="00376DAD">
        <w:t xml:space="preserve">osteoarthritis, </w:t>
      </w:r>
      <w:r w:rsidRPr="00376DAD">
        <w:t xml:space="preserve">foot, </w:t>
      </w:r>
      <w:r w:rsidR="00055FD8" w:rsidRPr="00376DAD">
        <w:t xml:space="preserve">consensus, </w:t>
      </w:r>
      <w:r w:rsidRPr="00376DAD">
        <w:t>review</w:t>
      </w:r>
      <w:r w:rsidR="00EC6C8C" w:rsidRPr="00376DAD">
        <w:rPr>
          <w:i/>
          <w:iCs/>
        </w:rPr>
        <w:br w:type="page"/>
      </w:r>
    </w:p>
    <w:p w14:paraId="6B055B2E" w14:textId="1F2854F1" w:rsidR="00692FDC" w:rsidRPr="00376DAD" w:rsidRDefault="006F4AE9" w:rsidP="00E646AC">
      <w:pPr>
        <w:pStyle w:val="Heading2"/>
      </w:pPr>
      <w:r w:rsidRPr="00376DAD">
        <w:lastRenderedPageBreak/>
        <w:t xml:space="preserve">1. </w:t>
      </w:r>
      <w:r w:rsidR="00692FDC" w:rsidRPr="00376DAD">
        <w:t>Background</w:t>
      </w:r>
    </w:p>
    <w:p w14:paraId="42B8DF49" w14:textId="4E8DEF9F" w:rsidR="00692FDC" w:rsidRPr="00376DAD" w:rsidRDefault="001B28FD" w:rsidP="00E646AC">
      <w:pPr>
        <w:spacing w:before="0" w:after="0" w:line="360" w:lineRule="auto"/>
        <w:jc w:val="both"/>
      </w:pPr>
      <w:r w:rsidRPr="00376DAD">
        <w:t>Foot and ankle o</w:t>
      </w:r>
      <w:r w:rsidR="00692FDC" w:rsidRPr="00376DAD">
        <w:t xml:space="preserve">steoarthritis </w:t>
      </w:r>
      <w:r w:rsidR="001679A2" w:rsidRPr="00376DAD">
        <w:t xml:space="preserve">(OA) </w:t>
      </w:r>
      <w:r w:rsidR="00BB535F" w:rsidRPr="00376DAD">
        <w:t>is common</w:t>
      </w:r>
      <w:r w:rsidR="004D10E9" w:rsidRPr="00376DAD">
        <w:t xml:space="preserve"> and</w:t>
      </w:r>
      <w:r w:rsidR="00BB535F" w:rsidRPr="00376DAD">
        <w:t xml:space="preserve"> disabling </w:t>
      </w:r>
      <w:r w:rsidR="00C23EA1" w:rsidRPr="00376DAD">
        <w:t>but</w:t>
      </w:r>
      <w:r w:rsidR="001679A2" w:rsidRPr="00376DAD">
        <w:t xml:space="preserve"> has received </w:t>
      </w:r>
      <w:r w:rsidR="00E50F5D" w:rsidRPr="00376DAD">
        <w:t>less</w:t>
      </w:r>
      <w:r w:rsidR="001679A2" w:rsidRPr="00376DAD">
        <w:t xml:space="preserve"> </w:t>
      </w:r>
      <w:r w:rsidR="009C61FC" w:rsidRPr="00376DAD">
        <w:t xml:space="preserve">research </w:t>
      </w:r>
      <w:r w:rsidR="001679A2" w:rsidRPr="00376DAD">
        <w:t xml:space="preserve">attention </w:t>
      </w:r>
      <w:r w:rsidR="00E50F5D" w:rsidRPr="00376DAD">
        <w:t>than</w:t>
      </w:r>
      <w:r w:rsidR="001679A2" w:rsidRPr="00376DAD">
        <w:t xml:space="preserve"> OA </w:t>
      </w:r>
      <w:r w:rsidR="00E50F5D" w:rsidRPr="00376DAD">
        <w:t>at</w:t>
      </w:r>
      <w:r w:rsidR="001679A2" w:rsidRPr="00376DAD">
        <w:t xml:space="preserve"> other </w:t>
      </w:r>
      <w:r w:rsidR="00E50F5D" w:rsidRPr="00376DAD">
        <w:t>sites</w:t>
      </w:r>
      <w:r w:rsidR="00C82299" w:rsidRPr="00376DAD">
        <w:fldChar w:fldCharType="begin">
          <w:fldData xml:space="preserve">PEVuZE5vdGU+PENpdGU+PEF1dGhvcj5Sb2RkeTwvQXV0aG9yPjxZZWFyPjIwMTg8L1llYXI+PFJl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</w:fldData>
        </w:fldChar>
      </w:r>
      <w:r w:rsidR="00117591" w:rsidRPr="00376DAD">
        <w:instrText xml:space="preserve"> ADDIN EN.CITE </w:instrText>
      </w:r>
      <w:r w:rsidR="00117591" w:rsidRPr="00376DAD">
        <w:fldChar w:fldCharType="begin">
          <w:fldData xml:space="preserve">PEVuZE5vdGU+PENpdGU+PEF1dGhvcj5Sb2RkeTwvQXV0aG9yPjxZZWFyPjIwMTg8L1llYXI+PFJl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</w:fldData>
        </w:fldChar>
      </w:r>
      <w:r w:rsidR="00117591" w:rsidRPr="00376DAD">
        <w:instrText xml:space="preserve"> ADDIN EN.CITE.DATA </w:instrText>
      </w:r>
      <w:r w:rsidR="00117591" w:rsidRPr="00376DAD">
        <w:fldChar w:fldCharType="end"/>
      </w:r>
      <w:r w:rsidR="00C82299" w:rsidRPr="00376DAD">
        <w:fldChar w:fldCharType="separate"/>
      </w:r>
      <w:r w:rsidR="00C82299" w:rsidRPr="00376DAD">
        <w:rPr>
          <w:noProof/>
          <w:vertAlign w:val="superscript"/>
        </w:rPr>
        <w:t>1, 2</w:t>
      </w:r>
      <w:r w:rsidR="00C82299" w:rsidRPr="00376DAD">
        <w:fldChar w:fldCharType="end"/>
      </w:r>
      <w:r w:rsidR="001679A2" w:rsidRPr="00376DAD">
        <w:t xml:space="preserve">. To address this, an international group of </w:t>
      </w:r>
      <w:r w:rsidR="004D3015" w:rsidRPr="00376DAD">
        <w:t xml:space="preserve">expert </w:t>
      </w:r>
      <w:r w:rsidR="001679A2" w:rsidRPr="00376DAD">
        <w:t xml:space="preserve">foot and ankle </w:t>
      </w:r>
      <w:r w:rsidR="004D3015" w:rsidRPr="00376DAD">
        <w:t xml:space="preserve">clinicians and </w:t>
      </w:r>
      <w:r w:rsidR="001679A2" w:rsidRPr="00376DAD">
        <w:t xml:space="preserve">researchers was formulated in </w:t>
      </w:r>
      <w:r w:rsidR="00E82007" w:rsidRPr="00376DAD">
        <w:t>2018</w:t>
      </w:r>
      <w:r w:rsidR="001679A2" w:rsidRPr="00376DAD">
        <w:t xml:space="preserve"> and the resulting International Foot and Ankle Osteoarthritis Consortium</w:t>
      </w:r>
      <w:r w:rsidR="002D43A3" w:rsidRPr="00376DAD">
        <w:t xml:space="preserve"> (</w:t>
      </w:r>
      <w:r w:rsidR="00B55FBF" w:rsidRPr="00376DAD">
        <w:t>IFOAC</w:t>
      </w:r>
      <w:r w:rsidR="002D43A3" w:rsidRPr="00376DAD">
        <w:t>)</w:t>
      </w:r>
      <w:r w:rsidR="001679A2" w:rsidRPr="00376DAD">
        <w:t xml:space="preserve"> was launched at the Osteoarthritis Research Society International (OARSI) </w:t>
      </w:r>
      <w:r w:rsidR="00E50F5D" w:rsidRPr="00376DAD">
        <w:t xml:space="preserve">2019 </w:t>
      </w:r>
      <w:r w:rsidR="001679A2" w:rsidRPr="00376DAD">
        <w:t>World Congress.</w:t>
      </w:r>
      <w:r w:rsidR="00927BEA" w:rsidRPr="00376DAD">
        <w:t xml:space="preserve"> In 2020/2021, the consortium steering group decided to develop a </w:t>
      </w:r>
      <w:r w:rsidR="00FD3C1C" w:rsidRPr="00376DAD">
        <w:t xml:space="preserve">preliminary </w:t>
      </w:r>
      <w:r w:rsidR="00927BEA" w:rsidRPr="00376DAD">
        <w:t>research agenda based on an assessment of evidence gaps and the views of clinicians and researchers working in the field of foot and ankle OA.</w:t>
      </w:r>
      <w:r w:rsidR="00FD3C1C" w:rsidRPr="00376DAD">
        <w:t xml:space="preserve"> In this paper, we present the narrative </w:t>
      </w:r>
      <w:r w:rsidR="00044F1D" w:rsidRPr="00376DAD">
        <w:t xml:space="preserve">literature </w:t>
      </w:r>
      <w:r w:rsidR="00FD3C1C" w:rsidRPr="00376DAD">
        <w:t xml:space="preserve">review underpinning this activity and report the results of a research agenda meeting conducted at the OARSI 2021 World Congress.  </w:t>
      </w:r>
      <w:r w:rsidR="00927BEA" w:rsidRPr="00376DAD">
        <w:t xml:space="preserve"> </w:t>
      </w:r>
      <w:r w:rsidR="001679A2" w:rsidRPr="00376DAD">
        <w:t xml:space="preserve"> </w:t>
      </w:r>
    </w:p>
    <w:p w14:paraId="422117C2" w14:textId="1D51034D" w:rsidR="00F727BF" w:rsidRPr="00376DAD" w:rsidRDefault="00F727BF" w:rsidP="00E646AC">
      <w:pPr>
        <w:pStyle w:val="Heading2"/>
      </w:pPr>
      <w:r w:rsidRPr="00376DAD">
        <w:t>2. Methods</w:t>
      </w:r>
    </w:p>
    <w:p w14:paraId="47F86D40" w14:textId="301130BE" w:rsidR="00117591" w:rsidRPr="00376DAD" w:rsidRDefault="00117591" w:rsidP="007F2834">
      <w:pPr>
        <w:spacing w:line="360" w:lineRule="auto"/>
      </w:pPr>
      <w:bookmarkStart w:id="6" w:name="_Hlk92283321"/>
      <w:bookmarkStart w:id="7" w:name="_Hlk92278814"/>
      <w:bookmarkStart w:id="8" w:name="_Hlk92283360"/>
      <w:r w:rsidRPr="00376DAD">
        <w:t xml:space="preserve">During 2020/2021, the consortium steering group compiled a document summarising the evidence concerning the diagnosis, epidemiology, </w:t>
      </w:r>
      <w:r w:rsidR="00365518" w:rsidRPr="00376DAD">
        <w:t xml:space="preserve">burden, </w:t>
      </w:r>
      <w:r w:rsidRPr="00376DAD">
        <w:t>outcome assessment and treatment of foot and ankle OA</w:t>
      </w:r>
      <w:r w:rsidR="00621C7E" w:rsidRPr="00376DAD">
        <w:t>, and based on an evaluation of evidence gaps, proposed a list of future research agenda items</w:t>
      </w:r>
      <w:r w:rsidRPr="00376DAD">
        <w:t xml:space="preserve">. </w:t>
      </w:r>
      <w:bookmarkEnd w:id="6"/>
      <w:r w:rsidRPr="00376DAD">
        <w:t>In developing the document, we relied on recent systematic</w:t>
      </w:r>
      <w:r w:rsidRPr="00376DAD">
        <w:fldChar w:fldCharType="begin">
          <w:fldData xml:space="preserve">PEVuZE5vdGU+PENpdGU+PEF1dGhvcj5Ucml2ZWRpPC9BdXRob3I+PFllYXI+MjAxMDwvWWVhcj48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3ODA5PC9wYWdlcz48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b1MgT25lPC9zZWNvbmRhcnktdGl0bGU+PC90aXRsZXM+PHBlcmlvZGljYWw+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</w:fldData>
        </w:fldChar>
      </w:r>
      <w:r w:rsidRPr="00376DAD">
        <w:instrText xml:space="preserve"> ADDIN EN.CITE </w:instrText>
      </w:r>
      <w:r w:rsidRPr="00376DAD">
        <w:fldChar w:fldCharType="begin">
          <w:fldData xml:space="preserve">PEVuZE5vdGU+PENpdGU+PEF1dGhvcj5Ucml2ZWRpPC9BdXRob3I+PFllYXI+MjAxMDwvWWVhcj48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3ODA5PC9wYWdlcz48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b1MgT25lPC9zZWNvbmRhcnktdGl0bGU+PC90aXRsZXM+PHBlcmlvZGljYWw+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</w:fldData>
        </w:fldChar>
      </w:r>
      <w:r w:rsidRPr="00376DAD">
        <w:instrText xml:space="preserve"> ADDIN EN.CITE.DATA </w:instrText>
      </w:r>
      <w:r w:rsidRPr="00376DAD">
        <w:fldChar w:fldCharType="end"/>
      </w:r>
      <w:r w:rsidRPr="00376DAD">
        <w:fldChar w:fldCharType="separate"/>
      </w:r>
      <w:r w:rsidRPr="00376DAD">
        <w:rPr>
          <w:noProof/>
          <w:vertAlign w:val="superscript"/>
        </w:rPr>
        <w:t>3-6</w:t>
      </w:r>
      <w:r w:rsidRPr="00376DAD">
        <w:fldChar w:fldCharType="end"/>
      </w:r>
      <w:r w:rsidRPr="00376DAD">
        <w:t xml:space="preserve"> and narrative reviews</w:t>
      </w:r>
      <w:r w:rsidRPr="00376DAD">
        <w:fldChar w:fldCharType="begin">
          <w:fldData xml:space="preserve">PEVuZE5vdGU+PENpdGU+PEF1dGhvcj5QYXRlbDwvQXV0aG9yPjxZZWFyPjIwMTA8L1llYXI+PFJl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</w:fldData>
        </w:fldChar>
      </w:r>
      <w:r w:rsidRPr="00376DAD">
        <w:instrText xml:space="preserve"> ADDIN EN.CITE </w:instrText>
      </w:r>
      <w:r w:rsidRPr="00376DAD">
        <w:fldChar w:fldCharType="begin">
          <w:fldData xml:space="preserve">PEVuZE5vdGU+PENpdGU+PEF1dGhvcj5QYXRlbDwvQXV0aG9yPjxZZWFyPjIwMTA8L1llYXI+PFJl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</w:fldData>
        </w:fldChar>
      </w:r>
      <w:r w:rsidRPr="00376DAD">
        <w:instrText xml:space="preserve"> ADDIN EN.CITE.DATA </w:instrText>
      </w:r>
      <w:r w:rsidRPr="00376DAD">
        <w:fldChar w:fldCharType="end"/>
      </w:r>
      <w:r w:rsidRPr="00376DAD">
        <w:fldChar w:fldCharType="separate"/>
      </w:r>
      <w:r w:rsidRPr="00376DAD">
        <w:rPr>
          <w:noProof/>
          <w:vertAlign w:val="superscript"/>
        </w:rPr>
        <w:t>1, 7-11</w:t>
      </w:r>
      <w:r w:rsidRPr="00376DAD">
        <w:fldChar w:fldCharType="end"/>
      </w:r>
      <w:r w:rsidRPr="00376DAD">
        <w:t xml:space="preserve"> and the combined knowledge and expertise of the consortium members, all of whom have published extensively in the field of foot and ankle OA. </w:t>
      </w:r>
      <w:bookmarkEnd w:id="7"/>
      <w:r w:rsidR="00A57EBE" w:rsidRPr="00376DAD">
        <w:t>The document was then circulated to a</w:t>
      </w:r>
      <w:r w:rsidRPr="00376DAD">
        <w:t xml:space="preserve"> panel of 45 delegates </w:t>
      </w:r>
      <w:r w:rsidR="00A57EBE" w:rsidRPr="00376DAD">
        <w:t xml:space="preserve">who had registered for the </w:t>
      </w:r>
      <w:r w:rsidR="00B55FBF" w:rsidRPr="00376DAD">
        <w:t>IFOAC</w:t>
      </w:r>
      <w:r w:rsidR="00A57EBE" w:rsidRPr="00376DAD">
        <w:t xml:space="preserve"> </w:t>
      </w:r>
      <w:r w:rsidR="00621C7E" w:rsidRPr="00376DAD">
        <w:t>d</w:t>
      </w:r>
      <w:r w:rsidR="00A57EBE" w:rsidRPr="00376DAD">
        <w:t xml:space="preserve">iscussion </w:t>
      </w:r>
      <w:r w:rsidR="00621C7E" w:rsidRPr="00376DAD">
        <w:t>g</w:t>
      </w:r>
      <w:r w:rsidR="00A57EBE" w:rsidRPr="00376DAD">
        <w:t xml:space="preserve">roup meeting at the </w:t>
      </w:r>
      <w:r w:rsidRPr="00376DAD">
        <w:t>OARSI World Congress</w:t>
      </w:r>
      <w:r w:rsidR="00A57EBE" w:rsidRPr="00376DAD">
        <w:t xml:space="preserve"> held on May 6, 2021</w:t>
      </w:r>
      <w:r w:rsidRPr="00376DAD">
        <w:t xml:space="preserve">. </w:t>
      </w:r>
      <w:r w:rsidR="00621C7E" w:rsidRPr="00376DAD">
        <w:t xml:space="preserve">During the meeting, the group divided into five breakout rooms where evidence relating to diagnosis, epidemiology, </w:t>
      </w:r>
      <w:r w:rsidR="001619F0" w:rsidRPr="00376DAD">
        <w:t xml:space="preserve">burden, </w:t>
      </w:r>
      <w:r w:rsidR="00621C7E" w:rsidRPr="00376DAD">
        <w:t xml:space="preserve">outcome assessment and treatment was discussed, and research agenda items were further developed. Following the meeting, we used an online survey platform </w:t>
      </w:r>
      <w:bookmarkStart w:id="9" w:name="_Hlk92283245"/>
      <w:r w:rsidR="002B404D" w:rsidRPr="00376DAD">
        <w:t>(QuestionPro, Austin TX, USA)</w:t>
      </w:r>
      <w:bookmarkEnd w:id="9"/>
      <w:r w:rsidR="002B404D" w:rsidRPr="00376DAD">
        <w:t xml:space="preserve"> </w:t>
      </w:r>
      <w:r w:rsidR="00C95B7F" w:rsidRPr="00376DAD">
        <w:t xml:space="preserve">to invite </w:t>
      </w:r>
      <w:r w:rsidRPr="00376DAD">
        <w:t xml:space="preserve">delegates </w:t>
      </w:r>
      <w:r w:rsidR="001619F0" w:rsidRPr="00376DAD">
        <w:t xml:space="preserve">by email </w:t>
      </w:r>
      <w:r w:rsidRPr="00376DAD">
        <w:t xml:space="preserve">to rank </w:t>
      </w:r>
      <w:r w:rsidR="00C95B7F" w:rsidRPr="00376DAD">
        <w:t xml:space="preserve">the </w:t>
      </w:r>
      <w:r w:rsidRPr="00376DAD">
        <w:t xml:space="preserve">research agenda items on a 0-100 visual analogue rating scale (0 = not at all important, 100 = extremely important). </w:t>
      </w:r>
      <w:r w:rsidR="007704F6" w:rsidRPr="00376DAD">
        <w:t xml:space="preserve">We used an arbitrary mean threshold of </w:t>
      </w:r>
      <w:r w:rsidR="00C95B7F" w:rsidRPr="00376DAD">
        <w:t xml:space="preserve">≥70 </w:t>
      </w:r>
      <w:r w:rsidR="007704F6" w:rsidRPr="00376DAD">
        <w:t xml:space="preserve">to identify items considered to be the most </w:t>
      </w:r>
      <w:r w:rsidR="00C95B7F" w:rsidRPr="00376DAD">
        <w:t>important</w:t>
      </w:r>
      <w:r w:rsidR="007704F6" w:rsidRPr="00376DAD">
        <w:t>.</w:t>
      </w:r>
      <w:bookmarkEnd w:id="8"/>
    </w:p>
    <w:p w14:paraId="504ABA48" w14:textId="3348781C" w:rsidR="00F727BF" w:rsidRPr="00376DAD" w:rsidRDefault="00F727BF" w:rsidP="00E646AC">
      <w:pPr>
        <w:pStyle w:val="Heading2"/>
      </w:pPr>
      <w:r w:rsidRPr="00376DAD">
        <w:t>3. Results</w:t>
      </w:r>
    </w:p>
    <w:p w14:paraId="7E34A7E7" w14:textId="31D645B4" w:rsidR="00C95B7F" w:rsidRPr="00376DAD" w:rsidRDefault="00C95B7F" w:rsidP="007F2834">
      <w:pPr>
        <w:spacing w:line="360" w:lineRule="auto"/>
      </w:pPr>
      <w:bookmarkStart w:id="10" w:name="_Hlk92283602"/>
      <w:r w:rsidRPr="00376DAD">
        <w:t xml:space="preserve">Thirty-one (69%) delegates </w:t>
      </w:r>
      <w:r w:rsidR="009B3E56" w:rsidRPr="00376DAD">
        <w:t xml:space="preserve">from seven countries </w:t>
      </w:r>
      <w:r w:rsidRPr="00376DAD">
        <w:t xml:space="preserve">responded to the online survey. Characteristics of the respondents are provided in Table 1. </w:t>
      </w:r>
      <w:r w:rsidR="009B3E56" w:rsidRPr="00376DAD">
        <w:t>Mean (SD) scores for each research agenda item are shown in Table 2.</w:t>
      </w:r>
      <w:bookmarkEnd w:id="10"/>
      <w:r w:rsidR="007B5430" w:rsidRPr="00376DAD">
        <w:t xml:space="preserve"> In the following section, we present the results of </w:t>
      </w:r>
      <w:r w:rsidR="007B5430" w:rsidRPr="00376DAD">
        <w:lastRenderedPageBreak/>
        <w:t xml:space="preserve">the narrative review and report the corresponding research agenda items that met the ≥70 ranking threshold. </w:t>
      </w:r>
    </w:p>
    <w:p w14:paraId="296719B0" w14:textId="0CE744D0" w:rsidR="00050F61" w:rsidRPr="00376DAD" w:rsidRDefault="007B5430" w:rsidP="007F2834">
      <w:pPr>
        <w:pStyle w:val="Heading3"/>
      </w:pPr>
      <w:r w:rsidRPr="00376DAD">
        <w:t>3</w:t>
      </w:r>
      <w:r w:rsidR="006F4AE9" w:rsidRPr="00376DAD">
        <w:t>.</w:t>
      </w:r>
      <w:r w:rsidR="009B3E56" w:rsidRPr="00376DAD">
        <w:t>1.</w:t>
      </w:r>
      <w:r w:rsidR="006F4AE9" w:rsidRPr="00376DAD">
        <w:t xml:space="preserve"> </w:t>
      </w:r>
      <w:r w:rsidR="00050F61" w:rsidRPr="00376DAD">
        <w:t>Definition and diagnosis</w:t>
      </w:r>
    </w:p>
    <w:p w14:paraId="42245A8F" w14:textId="27F145F7" w:rsidR="00050F61" w:rsidRPr="00376DAD" w:rsidRDefault="00050F61" w:rsidP="007F2834">
      <w:pPr>
        <w:pStyle w:val="Heading31"/>
      </w:pPr>
      <w:bookmarkStart w:id="11" w:name="_Toc73438546"/>
      <w:r w:rsidRPr="00376DAD">
        <w:t>Imaging diagnosis</w:t>
      </w:r>
      <w:bookmarkEnd w:id="11"/>
    </w:p>
    <w:p w14:paraId="07B309C0" w14:textId="4E1546FA" w:rsidR="00050F61" w:rsidRPr="00376DAD" w:rsidRDefault="00050F61" w:rsidP="00E646AC">
      <w:pPr>
        <w:spacing w:line="360" w:lineRule="auto"/>
        <w:jc w:val="both"/>
        <w:rPr>
          <w:lang w:val="en-AU"/>
        </w:rPr>
      </w:pPr>
      <w:r w:rsidRPr="00376DAD">
        <w:rPr>
          <w:lang w:val="en-AU"/>
        </w:rPr>
        <w:t xml:space="preserve">Traditionally, radiographic diagnosis of OA </w:t>
      </w:r>
      <w:r w:rsidR="00AE7A9C" w:rsidRPr="00376DAD">
        <w:rPr>
          <w:lang w:val="en-AU"/>
        </w:rPr>
        <w:t>adopts</w:t>
      </w:r>
      <w:r w:rsidRPr="00376DAD">
        <w:rPr>
          <w:lang w:val="en-AU"/>
        </w:rPr>
        <w:t xml:space="preserve"> the Kellgren and Lawrence (KL) system</w:t>
      </w:r>
      <w:r w:rsidRPr="00376DAD">
        <w:rPr>
          <w:sz w:val="20"/>
          <w:szCs w:val="20"/>
        </w:rPr>
        <w:fldChar w:fldCharType="begin"/>
      </w:r>
      <w:r w:rsidR="00117591" w:rsidRPr="00376DAD">
        <w:rPr>
          <w:sz w:val="20"/>
          <w:szCs w:val="20"/>
        </w:rPr>
        <w:instrText xml:space="preserve"> ADDIN EN.CITE &lt;EndNote&gt;&lt;Cite&gt;&lt;Author&gt;Kellgren&lt;/Author&gt;&lt;Year&gt;1957&lt;/Year&gt;&lt;RecNum&gt;1140&lt;/RecNum&gt;&lt;DisplayText&gt;&lt;style face="superscript"&gt;12&lt;/style&gt;&lt;/DisplayText&gt;&lt;record&gt;&lt;rec-number&gt;1140&lt;/rec-number&gt;&lt;foreign-keys&gt;&lt;key app="EN" db-id="ww0r5dpxef9f59e05wg55se3awfr02xtas02" timestamp="1374119463"&gt;1140&lt;/key&gt;&lt;/foreign-keys&gt;&lt;ref-type name="Journal Article"&gt;17&lt;/ref-type&gt;&lt;contributors&gt;&lt;authors&gt;&lt;author&gt;Kellgren, J. H.&lt;/author&gt;&lt;author&gt;Lawrence, J.S.&lt;/author&gt;&lt;/authors&gt;&lt;/contributors&gt;&lt;titles&gt;&lt;title&gt;Radiological assessment of osteo-arthrosis&lt;/title&gt;&lt;secondary-title&gt;Annals of the Rheumatic Diseases&lt;/secondary-title&gt;&lt;/titles&gt;&lt;periodical&gt;&lt;full-title&gt;Annals of the Rheumatic Diseases&lt;/full-title&gt;&lt;/periodical&gt;&lt;pages&gt;494-502&lt;/pages&gt;&lt;volume&gt;16&lt;/volume&gt;&lt;number&gt;4&lt;/number&gt;&lt;dates&gt;&lt;year&gt;1957&lt;/year&gt;&lt;/dates&gt;&lt;isbn&gt;0003-4967&lt;/isbn&gt;&lt;urls&gt;&lt;related-urls&gt;&lt;url&gt;http://sfx.unimelb.hosted.exlibrisgroup.com/sfxlcl41?sid=google&amp;amp;auinit=JH&amp;amp;aulast=Kellgren&amp;amp;atitle=Radiological%20assessment%20of%20osteo-arthrosis&amp;amp;title=Annals%20of%20the%20rheumatic%20diseases&amp;amp;volume=16&amp;amp;issue=4&amp;amp;date=1957&amp;amp;spage=494&amp;amp;issn=0003-4967&lt;/url&gt;&lt;/related-urls&gt;&lt;/urls&gt;&lt;/record&gt;&lt;/Cite&gt;&lt;/EndNote&gt;</w:instrText>
      </w:r>
      <w:r w:rsidRPr="00376DAD">
        <w:rPr>
          <w:sz w:val="20"/>
          <w:szCs w:val="20"/>
        </w:rPr>
        <w:fldChar w:fldCharType="separate"/>
      </w:r>
      <w:r w:rsidR="00117591" w:rsidRPr="00376DAD">
        <w:rPr>
          <w:noProof/>
          <w:sz w:val="20"/>
          <w:szCs w:val="20"/>
          <w:vertAlign w:val="superscript"/>
        </w:rPr>
        <w:t>12</w:t>
      </w:r>
      <w:r w:rsidRPr="00376DAD">
        <w:rPr>
          <w:sz w:val="20"/>
          <w:szCs w:val="20"/>
        </w:rPr>
        <w:fldChar w:fldCharType="end"/>
      </w:r>
      <w:r w:rsidR="00621C84" w:rsidRPr="00376DAD">
        <w:rPr>
          <w:sz w:val="20"/>
          <w:szCs w:val="20"/>
        </w:rPr>
        <w:t>.</w:t>
      </w:r>
      <w:r w:rsidRPr="00376DAD">
        <w:t xml:space="preserve"> However, this system was developed for</w:t>
      </w:r>
      <w:r w:rsidR="00AE7A9C" w:rsidRPr="00376DAD">
        <w:t xml:space="preserve"> knee</w:t>
      </w:r>
      <w:r w:rsidRPr="00376DAD">
        <w:t xml:space="preserve"> OA</w:t>
      </w:r>
      <w:r w:rsidRPr="00376DAD">
        <w:fldChar w:fldCharType="begin"/>
      </w:r>
      <w:r w:rsidR="00117591" w:rsidRPr="00376DAD">
        <w:instrText xml:space="preserve"> ADDIN EN.CITE &lt;EndNote&gt;&lt;Cite&gt;&lt;Author&gt;Cicuttini&lt;/Author&gt;&lt;Year&gt;1995&lt;/Year&gt;&lt;RecNum&gt;2252&lt;/RecNum&gt;&lt;DisplayText&gt;&lt;style face="superscript"&gt;13, 14&lt;/style&gt;&lt;/DisplayText&gt;&lt;record&gt;&lt;rec-number&gt;2252&lt;/rec-number&gt;&lt;foreign-keys&gt;&lt;key app="EN" db-id="ww0r5dpxef9f59e05wg55se3awfr02xtas02" timestamp="1540790705"&gt;2252&lt;/key&gt;&lt;/foreign-keys&gt;&lt;ref-type name="Journal Article"&gt;17&lt;/ref-type&gt;&lt;contributors&gt;&lt;authors&gt;&lt;author&gt;Cicuttini, Flavia M&lt;/author&gt;&lt;author&gt;Spector, Tim D&lt;/author&gt;&lt;/authors&gt;&lt;/contributors&gt;&lt;titles&gt;&lt;title&gt;The epidemiology of osteoarthritis of the hand&lt;/title&gt;&lt;secondary-title&gt;Revue du Rhumatisme et des Maladies Osteoarticulaires-Edition Francaise&lt;/secondary-title&gt;&lt;/titles&gt;&lt;periodical&gt;&lt;full-title&gt;Revue du Rhumatisme et des Maladies Osteoarticulaires-Edition Francaise&lt;/full-title&gt;&lt;/periodical&gt;&lt;pages&gt;3S&lt;/pages&gt;&lt;volume&gt;62&lt;/volume&gt;&lt;number&gt;6&lt;/number&gt;&lt;dates&gt;&lt;year&gt;1995&lt;/year&gt;&lt;/dates&gt;&lt;isbn&gt;0035-2659&lt;/isbn&gt;&lt;urls&gt;&lt;/urls&gt;&lt;/record&gt;&lt;/Cite&gt;&lt;Cite&gt;&lt;Author&gt;Spector&lt;/Author&gt;&lt;Year&gt;1993&lt;/Year&gt;&lt;RecNum&gt;2253&lt;/RecNum&gt;&lt;record&gt;&lt;rec-number&gt;2253&lt;/rec-number&gt;&lt;foreign-keys&gt;&lt;key app="EN" db-id="ww0r5dpxef9f59e05wg55se3awfr02xtas02" timestamp="1540790746"&gt;2253&lt;/key&gt;&lt;/foreign-keys&gt;&lt;ref-type name="Journal Article"&gt;17&lt;/ref-type&gt;&lt;contributors&gt;&lt;authors&gt;&lt;author&gt;Spector, TD&lt;/author&gt;&lt;author&gt;Hart, DJ&lt;/author&gt;&lt;author&gt;Byrne, J&lt;/author&gt;&lt;author&gt;Harris, PA&lt;/author&gt;&lt;author&gt;Dacre, JE&lt;/author&gt;&lt;author&gt;Doyle, DV&lt;/author&gt;&lt;/authors&gt;&lt;/contributors&gt;&lt;titles&gt;&lt;title&gt;Definition of osteoarthritis of the knee for epidemiological studies&lt;/title&gt;&lt;secondary-title&gt;Annals of the rheumatic diseases&lt;/secondary-title&gt;&lt;/titles&gt;&lt;periodical&gt;&lt;full-title&gt;Annals of the Rheumatic Diseases&lt;/full-title&gt;&lt;/periodical&gt;&lt;pages&gt;790&lt;/pages&gt;&lt;volume&gt;52&lt;/volume&gt;&lt;number&gt;11&lt;/number&gt;&lt;dates&gt;&lt;year&gt;1993&lt;/year&gt;&lt;/dates&gt;&lt;urls&gt;&lt;/urls&gt;&lt;/record&gt;&lt;/Cite&gt;&lt;/EndNote&gt;</w:instrText>
      </w:r>
      <w:r w:rsidRPr="00376DAD">
        <w:fldChar w:fldCharType="separate"/>
      </w:r>
      <w:r w:rsidR="00117591" w:rsidRPr="00376DAD">
        <w:rPr>
          <w:noProof/>
          <w:vertAlign w:val="superscript"/>
        </w:rPr>
        <w:t>13, 14</w:t>
      </w:r>
      <w:r w:rsidRPr="00376DAD">
        <w:fldChar w:fldCharType="end"/>
      </w:r>
      <w:r w:rsidR="004D3015" w:rsidRPr="00376DAD">
        <w:t xml:space="preserve"> and</w:t>
      </w:r>
      <w:r w:rsidRPr="00376DAD">
        <w:t xml:space="preserve"> may not be valid for the foot and ankle.</w:t>
      </w:r>
      <w:r w:rsidRPr="00376DAD">
        <w:rPr>
          <w:lang w:val="en-AU"/>
        </w:rPr>
        <w:t xml:space="preserve"> </w:t>
      </w:r>
      <w:r w:rsidR="00A55F0C" w:rsidRPr="00376DAD">
        <w:rPr>
          <w:lang w:val="en-AU"/>
        </w:rPr>
        <w:t>T</w:t>
      </w:r>
      <w:r w:rsidRPr="00376DAD">
        <w:rPr>
          <w:lang w:val="en-AU"/>
        </w:rPr>
        <w:t xml:space="preserve">he La Trobe </w:t>
      </w:r>
      <w:r w:rsidR="00FB43AD" w:rsidRPr="00376DAD">
        <w:rPr>
          <w:lang w:val="en-AU"/>
        </w:rPr>
        <w:t>F</w:t>
      </w:r>
      <w:r w:rsidRPr="00376DAD">
        <w:rPr>
          <w:lang w:val="en-AU"/>
        </w:rPr>
        <w:t xml:space="preserve">oot </w:t>
      </w:r>
      <w:r w:rsidR="00FB43AD" w:rsidRPr="00376DAD">
        <w:rPr>
          <w:lang w:val="en-AU"/>
        </w:rPr>
        <w:t>A</w:t>
      </w:r>
      <w:r w:rsidRPr="00376DAD">
        <w:rPr>
          <w:lang w:val="en-AU"/>
        </w:rPr>
        <w:t xml:space="preserve">tlas was developed to diagnose radiographic OA of the first metatarsophalangeal (MTP) joint, </w:t>
      </w:r>
      <w:r w:rsidR="00C94858" w:rsidRPr="00376DAD">
        <w:rPr>
          <w:lang w:val="en-AU"/>
        </w:rPr>
        <w:t>first</w:t>
      </w:r>
      <w:r w:rsidRPr="00376DAD">
        <w:rPr>
          <w:lang w:val="en-AU"/>
        </w:rPr>
        <w:t xml:space="preserve"> cuneiform-metatarsal joint, </w:t>
      </w:r>
      <w:r w:rsidR="00C94858" w:rsidRPr="00376DAD">
        <w:rPr>
          <w:lang w:val="en-AU"/>
        </w:rPr>
        <w:t>second</w:t>
      </w:r>
      <w:r w:rsidRPr="00376DAD">
        <w:rPr>
          <w:lang w:val="en-AU"/>
        </w:rPr>
        <w:t xml:space="preserve"> cuneiform-metatarsal joint, talonavicular joint, and navicul</w:t>
      </w:r>
      <w:r w:rsidR="004D3015" w:rsidRPr="00376DAD">
        <w:rPr>
          <w:lang w:val="en-AU"/>
        </w:rPr>
        <w:t xml:space="preserve">ar-first </w:t>
      </w:r>
      <w:r w:rsidRPr="00376DAD">
        <w:rPr>
          <w:lang w:val="en-AU"/>
        </w:rPr>
        <w:t>cune</w:t>
      </w:r>
      <w:r w:rsidR="004D3015" w:rsidRPr="00376DAD">
        <w:rPr>
          <w:lang w:val="en-AU"/>
        </w:rPr>
        <w:t>i</w:t>
      </w:r>
      <w:r w:rsidRPr="00376DAD">
        <w:rPr>
          <w:lang w:val="en-AU"/>
        </w:rPr>
        <w:t>form joint</w:t>
      </w:r>
      <w:r w:rsidRPr="00376DAD">
        <w:rPr>
          <w:lang w:val="en-AU"/>
        </w:rPr>
        <w:fldChar w:fldCharType="begin"/>
      </w:r>
      <w:r w:rsidR="00117591" w:rsidRPr="00376DAD">
        <w:rPr>
          <w:lang w:val="en-AU"/>
        </w:rPr>
        <w:instrText xml:space="preserve"> ADDIN EN.CITE &lt;EndNote&gt;&lt;Cite&gt;&lt;Author&gt;Menz&lt;/Author&gt;&lt;Year&gt;2007&lt;/Year&gt;&lt;RecNum&gt;1399&lt;/RecNum&gt;&lt;DisplayText&gt;&lt;style face="superscript"&gt;15&lt;/style&gt;&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Pr="00376DAD">
        <w:rPr>
          <w:lang w:val="en-AU"/>
        </w:rPr>
        <w:fldChar w:fldCharType="separate"/>
      </w:r>
      <w:r w:rsidR="00117591" w:rsidRPr="00376DAD">
        <w:rPr>
          <w:noProof/>
          <w:vertAlign w:val="superscript"/>
          <w:lang w:val="en-AU"/>
        </w:rPr>
        <w:t>15</w:t>
      </w:r>
      <w:r w:rsidRPr="00376DAD">
        <w:rPr>
          <w:lang w:val="en-AU"/>
        </w:rPr>
        <w:fldChar w:fldCharType="end"/>
      </w:r>
      <w:r w:rsidR="00621C84" w:rsidRPr="00376DAD">
        <w:rPr>
          <w:lang w:val="en-AU"/>
        </w:rPr>
        <w:t>.</w:t>
      </w:r>
      <w:r w:rsidRPr="00376DAD">
        <w:rPr>
          <w:lang w:val="en-AU"/>
        </w:rPr>
        <w:t xml:space="preserve"> The atlas uses dorsoplantar and lateral </w:t>
      </w:r>
      <w:r w:rsidR="004D3015" w:rsidRPr="00376DAD">
        <w:rPr>
          <w:lang w:val="en-AU"/>
        </w:rPr>
        <w:t>radiographic</w:t>
      </w:r>
      <w:r w:rsidRPr="00376DAD">
        <w:rPr>
          <w:lang w:val="en-AU"/>
        </w:rPr>
        <w:t xml:space="preserve"> projections, and grades the presence of </w:t>
      </w:r>
      <w:r w:rsidR="00AE7A9C" w:rsidRPr="00376DAD">
        <w:rPr>
          <w:lang w:val="en-AU"/>
        </w:rPr>
        <w:t>osteophytes</w:t>
      </w:r>
      <w:r w:rsidRPr="00376DAD">
        <w:rPr>
          <w:lang w:val="en-AU"/>
        </w:rPr>
        <w:t xml:space="preserve"> and JSN separately on a scale from 0 (absent) to 3 (severe osteophyte or joint fusion). The overall score </w:t>
      </w:r>
      <w:r w:rsidR="007D1928" w:rsidRPr="00376DAD">
        <w:rPr>
          <w:lang w:val="en-AU"/>
        </w:rPr>
        <w:t>has demonstrated</w:t>
      </w:r>
      <w:r w:rsidRPr="00376DAD">
        <w:rPr>
          <w:lang w:val="en-AU"/>
        </w:rPr>
        <w:t xml:space="preserve"> moderate</w:t>
      </w:r>
      <w:r w:rsidR="007D1928" w:rsidRPr="00376DAD">
        <w:rPr>
          <w:lang w:val="en-AU"/>
        </w:rPr>
        <w:t>-</w:t>
      </w:r>
      <w:r w:rsidRPr="00376DAD">
        <w:rPr>
          <w:lang w:val="en-AU"/>
        </w:rPr>
        <w:t>to</w:t>
      </w:r>
      <w:r w:rsidR="007D1928" w:rsidRPr="00376DAD">
        <w:rPr>
          <w:lang w:val="en-AU"/>
        </w:rPr>
        <w:t>-</w:t>
      </w:r>
      <w:r w:rsidRPr="00376DAD">
        <w:rPr>
          <w:lang w:val="en-AU"/>
        </w:rPr>
        <w:t>excellent reliability</w:t>
      </w:r>
      <w:r w:rsidRPr="00376DAD">
        <w:rPr>
          <w:lang w:val="en-AU"/>
        </w:rPr>
        <w:fldChar w:fldCharType="begin"/>
      </w:r>
      <w:r w:rsidR="00117591" w:rsidRPr="00376DAD">
        <w:rPr>
          <w:lang w:val="en-AU"/>
        </w:rPr>
        <w:instrText xml:space="preserve"> ADDIN EN.CITE &lt;EndNote&gt;&lt;Cite&gt;&lt;Author&gt;Menz&lt;/Author&gt;&lt;Year&gt;2007&lt;/Year&gt;&lt;RecNum&gt;1399&lt;/RecNum&gt;&lt;DisplayText&gt;&lt;style face="superscript"&gt;15&lt;/style&gt;&lt;/DisplayText&gt;&lt;record&gt;&lt;rec-number&gt;1399&lt;/rec-number&gt;&lt;foreign-keys&gt;&lt;key app="EN" db-id="ww0r5dpxef9f59e05wg55se3awfr02xtas02" timestamp="1403840325"&gt;1399&lt;/key&gt;&lt;/foreign-keys&gt;&lt;ref-type name="Journal Article"&gt;17&lt;/ref-type&gt;&lt;contributors&gt;&lt;authors&gt;&lt;author&gt;Menz, H. B.&lt;/author&gt;&lt;author&gt;Munteanu, S. E.&lt;/author&gt;&lt;author&gt;Landorf, K. B.&lt;/author&gt;&lt;author&gt;Zammit, G. V.&lt;/author&gt;&lt;author&gt;Cicuttini, F. M.&lt;/author&gt;&lt;/authors&gt;&lt;/contributors&gt;&lt;titles&gt;&lt;title&gt;Radiographic classification of osteoarthritis in commonly affected joints of the foot&lt;/title&gt;&lt;secondary-title&gt;Osteoarthritis and Cartilage&lt;/secondary-title&gt;&lt;/titles&gt;&lt;periodical&gt;&lt;full-title&gt;Osteoarthritis and Cartilage&lt;/full-title&gt;&lt;/periodical&gt;&lt;pages&gt;1333-1338&lt;/pages&gt;&lt;volume&gt;15&lt;/volume&gt;&lt;number&gt;11&lt;/number&gt;&lt;keywords&gt;&lt;keyword&gt;Osteoarthritis&lt;/keyword&gt;&lt;keyword&gt;Foot&lt;/keyword&gt;&lt;keyword&gt;Classification&lt;/keyword&gt;&lt;keyword&gt;X-rays&lt;/keyword&gt;&lt;/keywords&gt;&lt;dates&gt;&lt;year&gt;2007&lt;/year&gt;&lt;/dates&gt;&lt;isbn&gt;1063-4584&lt;/isbn&gt;&lt;urls&gt;&lt;related-urls&gt;&lt;url&gt;&lt;style face="underline" font="default" size="100%"&gt;http://www.sciencedirect.com/science/article/pii/S1063458407001720&lt;/style&gt;&lt;/url&gt;&lt;/related-urls&gt;&lt;/urls&gt;&lt;electronic-resource-num&gt;&lt;style face="underline" font="default" size="100%"&gt;http://dx.doi.org/10.1016/j.joca.2007.05.007&lt;/style&gt;&lt;/electronic-resource-num&gt;&lt;/record&gt;&lt;/Cite&gt;&lt;/EndNote&gt;</w:instrText>
      </w:r>
      <w:r w:rsidRPr="00376DAD">
        <w:rPr>
          <w:lang w:val="en-AU"/>
        </w:rPr>
        <w:fldChar w:fldCharType="separate"/>
      </w:r>
      <w:r w:rsidR="00117591" w:rsidRPr="00376DAD">
        <w:rPr>
          <w:noProof/>
          <w:vertAlign w:val="superscript"/>
          <w:lang w:val="en-AU"/>
        </w:rPr>
        <w:t>15</w:t>
      </w:r>
      <w:r w:rsidRPr="00376DAD">
        <w:rPr>
          <w:lang w:val="en-AU"/>
        </w:rPr>
        <w:fldChar w:fldCharType="end"/>
      </w:r>
      <w:r w:rsidR="009644EB" w:rsidRPr="00376DAD">
        <w:rPr>
          <w:lang w:val="en-AU"/>
        </w:rPr>
        <w:t>.</w:t>
      </w:r>
    </w:p>
    <w:p w14:paraId="7A89D081" w14:textId="4AB70A7A" w:rsidR="00050F61" w:rsidRPr="00376DAD" w:rsidRDefault="00DD51B1" w:rsidP="00E646AC">
      <w:pPr>
        <w:spacing w:line="360" w:lineRule="auto"/>
        <w:jc w:val="both"/>
        <w:rPr>
          <w:lang w:val="en-AU"/>
        </w:rPr>
      </w:pPr>
      <w:r w:rsidRPr="00376DAD">
        <w:rPr>
          <w:lang w:val="en-AU"/>
        </w:rPr>
        <w:t>A</w:t>
      </w:r>
      <w:r w:rsidR="00050F61" w:rsidRPr="00376DAD">
        <w:rPr>
          <w:lang w:val="en-AU"/>
        </w:rPr>
        <w:t xml:space="preserve">nkle joint </w:t>
      </w:r>
      <w:r w:rsidR="005C5A9F" w:rsidRPr="00376DAD">
        <w:rPr>
          <w:lang w:val="en-AU"/>
        </w:rPr>
        <w:t xml:space="preserve">images have </w:t>
      </w:r>
      <w:r w:rsidRPr="00376DAD">
        <w:rPr>
          <w:lang w:val="en-AU"/>
        </w:rPr>
        <w:t xml:space="preserve">recently </w:t>
      </w:r>
      <w:r w:rsidR="005C5A9F" w:rsidRPr="00376DAD">
        <w:rPr>
          <w:lang w:val="en-AU"/>
        </w:rPr>
        <w:t xml:space="preserve">been incorporated </w:t>
      </w:r>
      <w:r w:rsidR="00050F61" w:rsidRPr="00376DAD">
        <w:rPr>
          <w:lang w:val="en-AU"/>
        </w:rPr>
        <w:t xml:space="preserve">into the </w:t>
      </w:r>
      <w:r w:rsidR="00FB43AD" w:rsidRPr="00376DAD">
        <w:rPr>
          <w:lang w:val="en-AU"/>
        </w:rPr>
        <w:t>La Trobe Foot Atlas</w:t>
      </w:r>
      <w:r w:rsidR="00050F61" w:rsidRPr="00376DAD">
        <w:rPr>
          <w:lang w:val="en-AU"/>
        </w:rPr>
        <w:fldChar w:fldCharType="begin"/>
      </w:r>
      <w:r w:rsidR="00117591" w:rsidRPr="00376DAD">
        <w:rPr>
          <w:lang w:val="en-AU"/>
        </w:rPr>
        <w:instrText xml:space="preserve"> ADDIN EN.CITE &lt;EndNote&gt;&lt;Cite&gt;&lt;Author&gt;Murray&lt;/Author&gt;&lt;Year&gt;2018&lt;/Year&gt;&lt;RecNum&gt;2313&lt;/RecNum&gt;&lt;DisplayText&gt;&lt;style face="superscript"&gt;6&lt;/style&gt;&lt;/DisplayText&gt;&lt;record&gt;&lt;rec-number&gt;2313&lt;/rec-number&gt;&lt;foreign-keys&gt;&lt;key app="EN" db-id="ww0r5dpxef9f59e05wg55se3awfr02xtas02" timestamp="1562052944"&gt;2313&lt;/key&gt;&lt;/foreign-keys&gt;&lt;ref-type name="Journal Article"&gt;17&lt;/ref-type&gt;&lt;contributors&gt;&lt;authors&gt;&lt;author&gt;Murray, Charlotte&lt;/author&gt;&lt;author&gt;Marshall, Michelle&lt;/author&gt;&lt;author&gt;Rathod, Trishna&lt;/author&gt;&lt;author&gt;Bowen, Catherine J.&lt;/author&gt;&lt;author&gt;Menz, Hylton B.&lt;/author&gt;&lt;author&gt;Roddy, Edward&lt;/author&gt;&lt;/authors&gt;&lt;/contributors&gt;&lt;titles&gt;&lt;title&gt;Population prevalence and distribution of ankle pain and symptomatic radiographic ankle osteoarthritis in community dwelling older adults: A systematic review and cross-sectional study&lt;/title&gt;&lt;secondary-title&gt;PLOS ONE&lt;/secondary-title&gt;&lt;/titles&gt;&lt;periodical&gt;&lt;full-title&gt;PLoS ONE&lt;/full-title&gt;&lt;/periodical&gt;&lt;pages&gt;e0193662&lt;/pages&gt;&lt;volume&gt;13&lt;/volume&gt;&lt;number&gt;4&lt;/number&gt;&lt;dates&gt;&lt;year&gt;2018&lt;/year&gt;&lt;/dates&gt;&lt;publisher&gt;Public Library of Science&lt;/publisher&gt;&lt;urls&gt;&lt;related-urls&gt;&lt;url&gt;https://doi.org/10.1371/journal.pone.0193662&lt;/url&gt;&lt;/related-urls&gt;&lt;/urls&gt;&lt;electronic-resource-num&gt;10.1371/journal.pone.0193662&lt;/electronic-resource-num&gt;&lt;/record&gt;&lt;/Cite&gt;&lt;/EndNote&gt;</w:instrText>
      </w:r>
      <w:r w:rsidR="00050F61" w:rsidRPr="00376DAD">
        <w:rPr>
          <w:lang w:val="en-AU"/>
        </w:rPr>
        <w:fldChar w:fldCharType="separate"/>
      </w:r>
      <w:r w:rsidR="00117591" w:rsidRPr="00376DAD">
        <w:rPr>
          <w:noProof/>
          <w:vertAlign w:val="superscript"/>
          <w:lang w:val="en-AU"/>
        </w:rPr>
        <w:t>6</w:t>
      </w:r>
      <w:r w:rsidR="00050F61" w:rsidRPr="00376DAD">
        <w:rPr>
          <w:lang w:val="en-AU"/>
        </w:rPr>
        <w:fldChar w:fldCharType="end"/>
      </w:r>
      <w:r w:rsidR="005C5A9F" w:rsidRPr="00376DAD">
        <w:rPr>
          <w:lang w:val="en-AU"/>
        </w:rPr>
        <w:t>, and</w:t>
      </w:r>
      <w:r w:rsidR="00050F61" w:rsidRPr="00376DAD">
        <w:rPr>
          <w:lang w:val="en-AU"/>
        </w:rPr>
        <w:t xml:space="preserve"> a separate bespoke atlas has been developed for the ankle and rearfoot</w:t>
      </w:r>
      <w:r w:rsidR="00050F61" w:rsidRPr="00376DAD">
        <w:rPr>
          <w:lang w:val="en-AU"/>
        </w:rPr>
        <w:fldChar w:fldCharType="begin">
          <w:fldData xml:space="preserve">PEVuZE5vdGU+PENpdGU+PEF1dGhvcj5LcmF1czwvQXV0aG9yPjxZZWFyPjIwMTU8L1llYXI+PFJl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yMDU5LTIwODU8L3BhZ2VzPjx2b2x1bWU+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</w:fldData>
        </w:fldChar>
      </w:r>
      <w:r w:rsidR="00117591" w:rsidRPr="00376DAD">
        <w:rPr>
          <w:lang w:val="en-AU"/>
        </w:rPr>
        <w:instrText xml:space="preserve"> ADDIN EN.CITE </w:instrText>
      </w:r>
      <w:r w:rsidR="00117591" w:rsidRPr="00376DAD">
        <w:rPr>
          <w:lang w:val="en-AU"/>
        </w:rPr>
        <w:fldChar w:fldCharType="begin">
          <w:fldData xml:space="preserve">PEVuZE5vdGU+PENpdGU+PEF1dGhvcj5LcmF1czwvQXV0aG9yPjxZZWFyPjIwMTU8L1llYXI+PFJl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00050F61" w:rsidRPr="00376DAD">
        <w:rPr>
          <w:lang w:val="en-AU"/>
        </w:rPr>
      </w:r>
      <w:r w:rsidR="00050F61" w:rsidRPr="00376DAD">
        <w:rPr>
          <w:lang w:val="en-AU"/>
        </w:rPr>
        <w:fldChar w:fldCharType="separate"/>
      </w:r>
      <w:r w:rsidR="00117591" w:rsidRPr="00376DAD">
        <w:rPr>
          <w:noProof/>
          <w:vertAlign w:val="superscript"/>
          <w:lang w:val="en-AU"/>
        </w:rPr>
        <w:t>16</w:t>
      </w:r>
      <w:r w:rsidR="00050F61" w:rsidRPr="00376DAD">
        <w:rPr>
          <w:lang w:val="en-AU"/>
        </w:rPr>
        <w:fldChar w:fldCharType="end"/>
      </w:r>
      <w:r w:rsidR="00621C84" w:rsidRPr="00376DAD">
        <w:rPr>
          <w:lang w:val="en-AU"/>
        </w:rPr>
        <w:t>.</w:t>
      </w:r>
      <w:r w:rsidR="00050F61" w:rsidRPr="00376DAD">
        <w:rPr>
          <w:lang w:val="en-AU"/>
        </w:rPr>
        <w:t xml:space="preserve"> Like the </w:t>
      </w:r>
      <w:r w:rsidR="00FB43AD" w:rsidRPr="00376DAD">
        <w:rPr>
          <w:lang w:val="en-AU"/>
        </w:rPr>
        <w:t>La Trobe Foot Atlas</w:t>
      </w:r>
      <w:r w:rsidR="00050F61" w:rsidRPr="00376DAD">
        <w:rPr>
          <w:lang w:val="en-AU"/>
        </w:rPr>
        <w:t xml:space="preserve">, the ankle/rearfoot atlas grades </w:t>
      </w:r>
      <w:r w:rsidR="00AE7A9C" w:rsidRPr="00376DAD">
        <w:rPr>
          <w:lang w:val="en-AU"/>
        </w:rPr>
        <w:t>osteophytes</w:t>
      </w:r>
      <w:r w:rsidR="00050F61" w:rsidRPr="00376DAD">
        <w:rPr>
          <w:lang w:val="en-AU"/>
        </w:rPr>
        <w:t xml:space="preserve"> and JSN on a 0</w:t>
      </w:r>
      <w:r w:rsidR="00682C53" w:rsidRPr="00376DAD">
        <w:rPr>
          <w:lang w:val="en-AU"/>
        </w:rPr>
        <w:t xml:space="preserve"> to </w:t>
      </w:r>
      <w:r w:rsidR="00050F61" w:rsidRPr="00376DAD">
        <w:rPr>
          <w:lang w:val="en-AU"/>
        </w:rPr>
        <w:t>3 scale using mortise and lateral projections for the tibiotalar, talofibular and subtalar joints. Intra-rater reliability for most features was good</w:t>
      </w:r>
      <w:r w:rsidR="00AE7A9C" w:rsidRPr="00376DAD">
        <w:rPr>
          <w:lang w:val="en-AU"/>
        </w:rPr>
        <w:t>-</w:t>
      </w:r>
      <w:r w:rsidR="00050F61" w:rsidRPr="00376DAD">
        <w:rPr>
          <w:lang w:val="en-AU"/>
        </w:rPr>
        <w:t>to</w:t>
      </w:r>
      <w:r w:rsidR="00AE7A9C" w:rsidRPr="00376DAD">
        <w:rPr>
          <w:lang w:val="en-AU"/>
        </w:rPr>
        <w:t>-</w:t>
      </w:r>
      <w:r w:rsidR="00050F61" w:rsidRPr="00376DAD">
        <w:rPr>
          <w:lang w:val="en-AU"/>
        </w:rPr>
        <w:t>excellent</w:t>
      </w:r>
      <w:r w:rsidR="00A55F0C" w:rsidRPr="00376DAD">
        <w:rPr>
          <w:lang w:val="en-AU"/>
        </w:rPr>
        <w:t>, whereas</w:t>
      </w:r>
      <w:r w:rsidR="00050F61" w:rsidRPr="00376DAD">
        <w:rPr>
          <w:lang w:val="en-AU"/>
        </w:rPr>
        <w:t xml:space="preserve"> </w:t>
      </w:r>
      <w:r w:rsidR="00A55F0C" w:rsidRPr="00376DAD">
        <w:t>i</w:t>
      </w:r>
      <w:r w:rsidR="00050F61" w:rsidRPr="00376DAD">
        <w:t>nter-rater reliability rang</w:t>
      </w:r>
      <w:r w:rsidR="00A55F0C" w:rsidRPr="00376DAD">
        <w:t>ed</w:t>
      </w:r>
      <w:r w:rsidR="00050F61" w:rsidRPr="00376DAD">
        <w:t xml:space="preserve"> from fair</w:t>
      </w:r>
      <w:r w:rsidR="00AE7A9C" w:rsidRPr="00376DAD">
        <w:t>-</w:t>
      </w:r>
      <w:r w:rsidR="00050F61" w:rsidRPr="00376DAD">
        <w:t>to</w:t>
      </w:r>
      <w:r w:rsidR="00AE7A9C" w:rsidRPr="00376DAD">
        <w:t>–</w:t>
      </w:r>
      <w:r w:rsidR="00050F61" w:rsidRPr="00376DAD">
        <w:t>excellent</w:t>
      </w:r>
      <w:r w:rsidR="00AE7A9C" w:rsidRPr="00376DAD">
        <w:t>.</w:t>
      </w:r>
    </w:p>
    <w:p w14:paraId="1410E931" w14:textId="4DAAD84A" w:rsidR="00050F61" w:rsidRPr="00376DAD" w:rsidRDefault="008F6852" w:rsidP="00E646AC">
      <w:pPr>
        <w:spacing w:line="360" w:lineRule="auto"/>
        <w:jc w:val="both"/>
        <w:rPr>
          <w:lang w:val="en-AU"/>
        </w:rPr>
      </w:pPr>
      <w:r w:rsidRPr="00376DAD">
        <w:rPr>
          <w:lang w:val="en-AU"/>
        </w:rPr>
        <w:t>M</w:t>
      </w:r>
      <w:r w:rsidR="00050F61" w:rsidRPr="00376DAD">
        <w:rPr>
          <w:lang w:val="en-AU"/>
        </w:rPr>
        <w:t xml:space="preserve">agnetic resonance imaging (MRI) scoring systems to </w:t>
      </w:r>
      <w:r w:rsidRPr="00376DAD">
        <w:rPr>
          <w:lang w:val="en-AU"/>
        </w:rPr>
        <w:t>assess</w:t>
      </w:r>
      <w:r w:rsidR="00050F61" w:rsidRPr="00376DAD">
        <w:rPr>
          <w:lang w:val="en-AU"/>
        </w:rPr>
        <w:t xml:space="preserve"> the whole joint complex are emerging </w:t>
      </w:r>
      <w:r w:rsidR="004A0D85" w:rsidRPr="00376DAD">
        <w:rPr>
          <w:lang w:val="en-AU"/>
        </w:rPr>
        <w:t>for</w:t>
      </w:r>
      <w:r w:rsidR="00050F61" w:rsidRPr="00376DAD">
        <w:rPr>
          <w:lang w:val="en-AU"/>
        </w:rPr>
        <w:t xml:space="preserve"> the foot and ankle. </w:t>
      </w:r>
      <w:r w:rsidR="004D3015" w:rsidRPr="00376DAD">
        <w:rPr>
          <w:lang w:val="en-AU"/>
        </w:rPr>
        <w:t>A s</w:t>
      </w:r>
      <w:r w:rsidR="00050F61" w:rsidRPr="00376DAD">
        <w:rPr>
          <w:lang w:val="en-AU"/>
        </w:rPr>
        <w:t xml:space="preserve">emiquantitative MRI scoring system </w:t>
      </w:r>
      <w:r w:rsidR="004D3015" w:rsidRPr="00376DAD">
        <w:rPr>
          <w:lang w:val="en-AU"/>
        </w:rPr>
        <w:t xml:space="preserve">for </w:t>
      </w:r>
      <w:r w:rsidR="00050F61" w:rsidRPr="00376DAD">
        <w:rPr>
          <w:lang w:val="en-AU"/>
        </w:rPr>
        <w:t>the first MTP joint demonstrated excellent intra-rater and inter-rater reproducibility</w:t>
      </w:r>
      <w:r w:rsidR="00050F61" w:rsidRPr="00376DAD">
        <w:rPr>
          <w:lang w:val="en-AU"/>
        </w:rPr>
        <w:fldChar w:fldCharType="begin">
          <w:fldData xml:space="preserve">PEVuZE5vdGU+PENpdGU+PEF1dGhvcj5NdW50ZWFudTwvQXV0aG9yPjxZZWFyPjIwMjA8L1llYXI+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k1lbnosIEguIEIuPC9hdXRob3I+PC9hdXRob3Jz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</w:fldData>
        </w:fldChar>
      </w:r>
      <w:r w:rsidR="00117591" w:rsidRPr="00376DAD">
        <w:rPr>
          <w:lang w:val="en-AU"/>
        </w:rPr>
        <w:instrText xml:space="preserve"> ADDIN EN.CITE </w:instrText>
      </w:r>
      <w:r w:rsidR="00117591" w:rsidRPr="00376DAD">
        <w:rPr>
          <w:lang w:val="en-AU"/>
        </w:rPr>
        <w:fldChar w:fldCharType="begin">
          <w:fldData xml:space="preserve">PEVuZE5vdGU+PENpdGU+PEF1dGhvcj5NdW50ZWFudTwvQXV0aG9yPjxZZWFyPjIwMjA8L1llYXI+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00050F61" w:rsidRPr="00376DAD">
        <w:rPr>
          <w:lang w:val="en-AU"/>
        </w:rPr>
      </w:r>
      <w:r w:rsidR="00050F61" w:rsidRPr="00376DAD">
        <w:rPr>
          <w:lang w:val="en-AU"/>
        </w:rPr>
        <w:fldChar w:fldCharType="separate"/>
      </w:r>
      <w:r w:rsidR="00117591" w:rsidRPr="00376DAD">
        <w:rPr>
          <w:noProof/>
          <w:vertAlign w:val="superscript"/>
          <w:lang w:val="en-AU"/>
        </w:rPr>
        <w:t>17, 18</w:t>
      </w:r>
      <w:r w:rsidR="00050F61" w:rsidRPr="00376DAD">
        <w:rPr>
          <w:lang w:val="en-AU"/>
        </w:rPr>
        <w:fldChar w:fldCharType="end"/>
      </w:r>
      <w:r w:rsidR="00621C84" w:rsidRPr="00376DAD">
        <w:rPr>
          <w:lang w:val="en-AU"/>
        </w:rPr>
        <w:t>.</w:t>
      </w:r>
      <w:r w:rsidR="00050F61" w:rsidRPr="00376DAD">
        <w:rPr>
          <w:lang w:val="en-AU"/>
        </w:rPr>
        <w:t xml:space="preserve"> A recent subtalar and talonavicular joint scoring system reported excellent overall intra-rater and inter-rater correlation</w:t>
      </w:r>
      <w:r w:rsidR="00050F61" w:rsidRPr="00376DAD">
        <w:rPr>
          <w:lang w:val="en-AU"/>
        </w:rPr>
        <w:fldChar w:fldCharType="begin"/>
      </w:r>
      <w:r w:rsidR="00117591" w:rsidRPr="00376DAD">
        <w:rPr>
          <w:lang w:val="en-AU"/>
        </w:rPr>
        <w:instrText xml:space="preserve"> ADDIN EN.CITE &lt;EndNote&gt;&lt;Cite&gt;&lt;Author&gt;Zaidi&lt;/Author&gt;&lt;Year&gt;2020&lt;/Year&gt;&lt;RecNum&gt;2576&lt;/RecNum&gt;&lt;DisplayText&gt;&lt;style face="superscript"&gt;19&lt;/style&gt;&lt;/DisplayText&gt;&lt;record&gt;&lt;rec-number&gt;2576&lt;/rec-number&gt;&lt;foreign-keys&gt;&lt;key app="EN" db-id="ww0r5dpxef9f59e05wg55se3awfr02xtas02" timestamp="1618789488"&gt;2576&lt;/key&gt;&lt;/foreign-keys&gt;&lt;ref-type name="Journal Article"&gt;17&lt;/ref-type&gt;&lt;contributors&gt;&lt;authors&gt;&lt;author&gt;Zaidi, Razi&lt;/author&gt;&lt;author&gt;Hargunani, Rikin&lt;/author&gt;&lt;author&gt;Calleja, Michele&lt;/author&gt;&lt;author&gt;Foley, Jonathan&lt;/author&gt;&lt;author&gt;Goldberg, Andy&lt;/author&gt;&lt;/authors&gt;&lt;/contributors&gt;&lt;titles&gt;&lt;title&gt;MRI classification of subtalar joint osteoarthritis using a novel scoring system&lt;/title&gt;&lt;secondary-title&gt;Open Journal of Radiology&lt;/secondary-title&gt;&lt;/titles&gt;&lt;periodical&gt;&lt;full-title&gt;Open Journal of Radiology&lt;/full-title&gt;&lt;/periodical&gt;&lt;pages&gt;69&lt;/pages&gt;&lt;volume&gt;10&lt;/volume&gt;&lt;number&gt;02&lt;/number&gt;&lt;dates&gt;&lt;year&gt;2020&lt;/year&gt;&lt;/dates&gt;&lt;publisher&gt;Scientific Research Publishing&lt;/publisher&gt;&lt;urls&gt;&lt;/urls&gt;&lt;/record&gt;&lt;/Cite&gt;&lt;/EndNote&gt;</w:instrText>
      </w:r>
      <w:r w:rsidR="00050F61" w:rsidRPr="00376DAD">
        <w:rPr>
          <w:lang w:val="en-AU"/>
        </w:rPr>
        <w:fldChar w:fldCharType="separate"/>
      </w:r>
      <w:r w:rsidR="00117591" w:rsidRPr="00376DAD">
        <w:rPr>
          <w:noProof/>
          <w:vertAlign w:val="superscript"/>
          <w:lang w:val="en-AU"/>
        </w:rPr>
        <w:t>19</w:t>
      </w:r>
      <w:r w:rsidR="00050F61" w:rsidRPr="00376DAD">
        <w:rPr>
          <w:lang w:val="en-AU"/>
        </w:rPr>
        <w:fldChar w:fldCharType="end"/>
      </w:r>
      <w:r w:rsidR="00621C84" w:rsidRPr="00376DAD">
        <w:rPr>
          <w:lang w:val="en-AU"/>
        </w:rPr>
        <w:t>.</w:t>
      </w:r>
      <w:r w:rsidR="00050F61" w:rsidRPr="00376DAD">
        <w:rPr>
          <w:lang w:val="en-AU"/>
        </w:rPr>
        <w:t xml:space="preserve"> Preliminary examination across the hindfoot, midfoot and MTP joints demonstrated good intra-rater reliability and fair inter-rater reliability when features across subregions are scored collectively</w:t>
      </w:r>
      <w:r w:rsidR="00050F61" w:rsidRPr="00376DAD">
        <w:rPr>
          <w:lang w:val="en-AU"/>
        </w:rPr>
        <w:fldChar w:fldCharType="begin"/>
      </w:r>
      <w:r w:rsidR="00117591" w:rsidRPr="00376DAD">
        <w:rPr>
          <w:lang w:val="en-AU"/>
        </w:rPr>
        <w:instrText xml:space="preserve"> ADDIN EN.CITE &lt;EndNote&gt;&lt;Cite&gt;&lt;Author&gt;Halstead&lt;/Author&gt;&lt;Year&gt;2017&lt;/Year&gt;&lt;RecNum&gt;2480&lt;/RecNum&gt;&lt;DisplayText&gt;&lt;style face="superscript"&gt;20&lt;/style&gt;&lt;/DisplayText&gt;&lt;record&gt;&lt;rec-number&gt;2480&lt;/rec-number&gt;&lt;foreign-keys&gt;&lt;key app="EN" db-id="ww0r5dpxef9f59e05wg55se3awfr02xtas02" timestamp="1599437434"&gt;2480&lt;/key&gt;&lt;/foreign-keys&gt;&lt;ref-type name="Journal Article"&gt;17&lt;/ref-type&gt;&lt;contributors&gt;&lt;authors&gt;&lt;author&gt;Halstead, Jill&lt;/author&gt;&lt;author&gt;Martín-Hervás, Carmen&lt;/author&gt;&lt;author&gt;Hensor, Elizabeth M.A.&lt;/author&gt;&lt;author&gt;McGonagle, Dennis&lt;/author&gt;&lt;author&gt;Keenan, Anne-Maree&lt;/author&gt;&lt;author&gt;Redmond, Anthony C.&lt;/author&gt;&lt;author&gt;Conaghan, Philip G.&lt;/author&gt;&lt;/authors&gt;&lt;/contributors&gt;&lt;titles&gt;&lt;title&gt;Development and reliability of a preliminary foot osteoarthritis magnetic resonance imaging score&lt;/title&gt;&lt;secondary-title&gt;The Journal of Rheumatology&lt;/secondary-title&gt;&lt;/titles&gt;&lt;periodical&gt;&lt;full-title&gt;The Journal of rheumatology&lt;/full-title&gt;&lt;/periodical&gt;&lt;pages&gt;1257-1264&lt;/pages&gt;&lt;volume&gt;44&lt;/volume&gt;&lt;number&gt;8&lt;/number&gt;&lt;dates&gt;&lt;year&gt;2017&lt;/year&gt;&lt;/dates&gt;&lt;urls&gt;&lt;related-urls&gt;&lt;url&gt;https://www.jrheum.org/content/jrheum/44/8/1257.full.pdf&lt;/url&gt;&lt;/related-urls&gt;&lt;/urls&gt;&lt;electronic-resource-num&gt;10.3899/jrheum.160617&lt;/electronic-resource-num&gt;&lt;/record&gt;&lt;/Cite&gt;&lt;/EndNote&gt;</w:instrText>
      </w:r>
      <w:r w:rsidR="00050F61" w:rsidRPr="00376DAD">
        <w:rPr>
          <w:lang w:val="en-AU"/>
        </w:rPr>
        <w:fldChar w:fldCharType="separate"/>
      </w:r>
      <w:r w:rsidR="00117591" w:rsidRPr="00376DAD">
        <w:rPr>
          <w:noProof/>
          <w:vertAlign w:val="superscript"/>
          <w:lang w:val="en-AU"/>
        </w:rPr>
        <w:t>20</w:t>
      </w:r>
      <w:r w:rsidR="00050F61" w:rsidRPr="00376DAD">
        <w:rPr>
          <w:lang w:val="en-AU"/>
        </w:rPr>
        <w:fldChar w:fldCharType="end"/>
      </w:r>
      <w:r w:rsidR="00621C84" w:rsidRPr="00376DAD">
        <w:rPr>
          <w:lang w:val="en-AU"/>
        </w:rPr>
        <w:t>.</w:t>
      </w:r>
      <w:r w:rsidR="00050F61" w:rsidRPr="00376DAD">
        <w:rPr>
          <w:lang w:val="en-AU"/>
        </w:rPr>
        <w:t xml:space="preserve"> A proposed ankle OA MRI scoring system demonstrated ‘substantial’ to ‘almost perfect’ intra-rater and inter-rater reproducibilit</w:t>
      </w:r>
      <w:r w:rsidR="00621C84" w:rsidRPr="00376DAD">
        <w:rPr>
          <w:lang w:val="en-AU"/>
        </w:rPr>
        <w:t>y</w:t>
      </w:r>
      <w:r w:rsidR="00050F61" w:rsidRPr="00376DAD">
        <w:rPr>
          <w:lang w:val="en-AU"/>
        </w:rPr>
        <w:fldChar w:fldCharType="begin"/>
      </w:r>
      <w:r w:rsidR="00117591" w:rsidRPr="00376DAD">
        <w:rPr>
          <w:lang w:val="en-AU"/>
        </w:rPr>
        <w:instrText xml:space="preserve"> ADDIN EN.CITE &lt;EndNote&gt;&lt;Cite&gt;&lt;Author&gt;Aboelmagd&lt;/Author&gt;&lt;Year&gt;2016&lt;/Year&gt;&lt;RecNum&gt;2605&lt;/RecNum&gt;&lt;DisplayText&gt;&lt;style face="superscript"&gt;21&lt;/style&gt;&lt;/DisplayText&gt;&lt;record&gt;&lt;rec-number&gt;2605&lt;/rec-number&gt;&lt;foreign-keys&gt;&lt;key app="EN" db-id="ww0r5dpxef9f59e05wg55se3awfr02xtas02" timestamp="1624920471"&gt;2605&lt;/key&gt;&lt;/foreign-keys&gt;&lt;ref-type name="Thesis"&gt;32&lt;/ref-type&gt;&lt;contributors&gt;&lt;authors&gt;&lt;author&gt;Aboelmagd, S&lt;/author&gt;&lt;/authors&gt;&lt;/contributors&gt;&lt;titles&gt;&lt;title&gt;MRI Scoring of Osteoarthritis of the Ankle&lt;/title&gt;&lt;secondary-title&gt;Norwich Medial School&lt;/secondary-title&gt;&lt;/titles&gt;&lt;volume&gt;Doctor of Medicine&lt;/volume&gt;&lt;dates&gt;&lt;year&gt;2016&lt;/year&gt;&lt;/dates&gt;&lt;publisher&gt;University of East Anglia&lt;/publisher&gt;&lt;urls&gt;&lt;/urls&gt;&lt;/record&gt;&lt;/Cite&gt;&lt;/EndNote&gt;</w:instrText>
      </w:r>
      <w:r w:rsidR="00050F61" w:rsidRPr="00376DAD">
        <w:rPr>
          <w:lang w:val="en-AU"/>
        </w:rPr>
        <w:fldChar w:fldCharType="separate"/>
      </w:r>
      <w:r w:rsidR="00117591" w:rsidRPr="00376DAD">
        <w:rPr>
          <w:noProof/>
          <w:vertAlign w:val="superscript"/>
          <w:lang w:val="en-AU"/>
        </w:rPr>
        <w:t>21</w:t>
      </w:r>
      <w:r w:rsidR="00050F61" w:rsidRPr="00376DAD">
        <w:rPr>
          <w:lang w:val="en-AU"/>
        </w:rPr>
        <w:fldChar w:fldCharType="end"/>
      </w:r>
      <w:r w:rsidR="00621C84" w:rsidRPr="00376DAD">
        <w:rPr>
          <w:lang w:val="en-AU"/>
        </w:rPr>
        <w:t>.</w:t>
      </w:r>
    </w:p>
    <w:p w14:paraId="67CEA7E2" w14:textId="5868A4B7" w:rsidR="00050F61" w:rsidRPr="00376DAD" w:rsidRDefault="009644EB" w:rsidP="00E646AC">
      <w:pPr>
        <w:spacing w:line="360" w:lineRule="auto"/>
        <w:jc w:val="both"/>
        <w:rPr>
          <w:lang w:val="en-AU"/>
        </w:rPr>
      </w:pPr>
      <w:r w:rsidRPr="00376DAD">
        <w:rPr>
          <w:lang w:val="en-AU"/>
        </w:rPr>
        <w:t>O</w:t>
      </w:r>
      <w:r w:rsidR="00050F61" w:rsidRPr="00376DAD">
        <w:rPr>
          <w:lang w:val="en-AU"/>
        </w:rPr>
        <w:t xml:space="preserve">ther imaging modalities may provide additional benefits. </w:t>
      </w:r>
      <w:r w:rsidR="000963FA" w:rsidRPr="00376DAD">
        <w:t>U</w:t>
      </w:r>
      <w:r w:rsidR="00F401F6" w:rsidRPr="00376DAD">
        <w:t>ltrasound</w:t>
      </w:r>
      <w:r w:rsidR="00621C84" w:rsidRPr="00376DAD">
        <w:t xml:space="preserve"> </w:t>
      </w:r>
      <w:r w:rsidR="00F401F6" w:rsidRPr="00376DAD">
        <w:t>is a reliable tool for assessing synovial hypertrophy, joint effusion, and power Doppler signal, but further studies are required to determine its potential in assessing cartilage damage and osteophytes</w:t>
      </w:r>
      <w:r w:rsidR="00F401F6" w:rsidRPr="00376DAD">
        <w:fldChar w:fldCharType="begin">
          <w:fldData xml:space="preserve">PEVuZE5vdGU+PENpdGU+PEF1dGhvcj5aYWJvdHRpPC9BdXRob3I+PFllYXI+MjAxOTwvWWVhcj48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</w:fldData>
        </w:fldChar>
      </w:r>
      <w:r w:rsidR="00117591" w:rsidRPr="00376DAD">
        <w:instrText xml:space="preserve"> ADDIN EN.CITE </w:instrText>
      </w:r>
      <w:r w:rsidR="00117591" w:rsidRPr="00376DAD">
        <w:fldChar w:fldCharType="begin">
          <w:fldData xml:space="preserve">PEVuZE5vdGU+PENpdGU+PEF1dGhvcj5aYWJvdHRpPC9BdXRob3I+PFllYXI+MjAxOTwvWWVhcj48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</w:fldData>
        </w:fldChar>
      </w:r>
      <w:r w:rsidR="00117591" w:rsidRPr="00376DAD">
        <w:instrText xml:space="preserve"> ADDIN EN.CITE.DATA </w:instrText>
      </w:r>
      <w:r w:rsidR="00117591" w:rsidRPr="00376DAD">
        <w:fldChar w:fldCharType="end"/>
      </w:r>
      <w:r w:rsidR="00F401F6" w:rsidRPr="00376DAD">
        <w:fldChar w:fldCharType="separate"/>
      </w:r>
      <w:r w:rsidR="00117591" w:rsidRPr="00376DAD">
        <w:rPr>
          <w:noProof/>
          <w:vertAlign w:val="superscript"/>
        </w:rPr>
        <w:t>22</w:t>
      </w:r>
      <w:r w:rsidR="00F401F6" w:rsidRPr="00376DAD">
        <w:fldChar w:fldCharType="end"/>
      </w:r>
      <w:r w:rsidR="00621C84" w:rsidRPr="00376DAD">
        <w:t>.</w:t>
      </w:r>
      <w:r w:rsidR="00F401F6" w:rsidRPr="00376DAD">
        <w:t xml:space="preserve"> </w:t>
      </w:r>
      <w:r w:rsidR="00050F61" w:rsidRPr="00376DAD">
        <w:rPr>
          <w:lang w:val="en-AU"/>
        </w:rPr>
        <w:t xml:space="preserve">A </w:t>
      </w:r>
      <w:r w:rsidR="00050F61" w:rsidRPr="00376DAD">
        <w:rPr>
          <w:lang w:val="en-AU"/>
        </w:rPr>
        <w:lastRenderedPageBreak/>
        <w:t xml:space="preserve">formal </w:t>
      </w:r>
      <w:r w:rsidR="005C14EC" w:rsidRPr="00376DAD">
        <w:rPr>
          <w:lang w:val="en-AU"/>
        </w:rPr>
        <w:t>weight-bearing computerised tomography</w:t>
      </w:r>
      <w:r w:rsidR="00050F61" w:rsidRPr="00376DAD">
        <w:rPr>
          <w:lang w:val="en-AU"/>
        </w:rPr>
        <w:t xml:space="preserve"> foot/ankle OA scoring system has yet to be developed</w:t>
      </w:r>
      <w:r w:rsidR="00F401F6" w:rsidRPr="00376DAD">
        <w:rPr>
          <w:lang w:val="en-AU"/>
        </w:rPr>
        <w:fldChar w:fldCharType="begin">
          <w:fldData xml:space="preserve">PEVuZE5vdGU+PENpdGU+PEF1dGhvcj5MaW50ejwvQXV0aG9yPjxZZWFyPjIwMjE8L1llYXI+PFJl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</w:fldData>
        </w:fldChar>
      </w:r>
      <w:r w:rsidR="00117591" w:rsidRPr="00376DAD">
        <w:rPr>
          <w:lang w:val="en-AU"/>
        </w:rPr>
        <w:instrText xml:space="preserve"> ADDIN EN.CITE </w:instrText>
      </w:r>
      <w:r w:rsidR="00117591" w:rsidRPr="00376DAD">
        <w:rPr>
          <w:lang w:val="en-AU"/>
        </w:rPr>
        <w:fldChar w:fldCharType="begin">
          <w:fldData xml:space="preserve">PEVuZE5vdGU+PENpdGU+PEF1dGhvcj5MaW50ejwvQXV0aG9yPjxZZWFyPjIwMjE8L1llYXI+PFJl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00F401F6" w:rsidRPr="00376DAD">
        <w:rPr>
          <w:lang w:val="en-AU"/>
        </w:rPr>
      </w:r>
      <w:r w:rsidR="00F401F6" w:rsidRPr="00376DAD">
        <w:rPr>
          <w:lang w:val="en-AU"/>
        </w:rPr>
        <w:fldChar w:fldCharType="separate"/>
      </w:r>
      <w:r w:rsidR="00117591" w:rsidRPr="00376DAD">
        <w:rPr>
          <w:noProof/>
          <w:vertAlign w:val="superscript"/>
          <w:lang w:val="en-AU"/>
        </w:rPr>
        <w:t>23</w:t>
      </w:r>
      <w:r w:rsidR="00F401F6" w:rsidRPr="00376DAD">
        <w:rPr>
          <w:lang w:val="en-AU"/>
        </w:rPr>
        <w:fldChar w:fldCharType="end"/>
      </w:r>
      <w:r w:rsidR="00050F61" w:rsidRPr="00376DAD">
        <w:rPr>
          <w:lang w:val="en-AU"/>
        </w:rPr>
        <w:t>.</w:t>
      </w:r>
    </w:p>
    <w:p w14:paraId="7E0B73F2" w14:textId="6BD01F6B" w:rsidR="00050F61" w:rsidRPr="00376DAD" w:rsidRDefault="00050F61" w:rsidP="007F2834">
      <w:pPr>
        <w:pStyle w:val="Heading31"/>
      </w:pPr>
      <w:bookmarkStart w:id="12" w:name="_Toc73438547"/>
      <w:r w:rsidRPr="00376DAD">
        <w:t>Clinical diagnosis</w:t>
      </w:r>
      <w:bookmarkEnd w:id="12"/>
    </w:p>
    <w:p w14:paraId="186C0BDE" w14:textId="4EB0A595" w:rsidR="00050F61" w:rsidRPr="00376DAD" w:rsidRDefault="00050F61" w:rsidP="00E646AC">
      <w:pPr>
        <w:spacing w:line="360" w:lineRule="auto"/>
        <w:jc w:val="both"/>
        <w:rPr>
          <w:lang w:val="en-AU"/>
        </w:rPr>
      </w:pPr>
      <w:r w:rsidRPr="00376DAD">
        <w:rPr>
          <w:lang w:val="en-AU"/>
        </w:rPr>
        <w:t>Clinical definitions for OA at the knee</w:t>
      </w:r>
      <w:r w:rsidRPr="00376DAD">
        <w:rPr>
          <w:lang w:val="en-US"/>
        </w:rPr>
        <w:fldChar w:fldCharType="begin"/>
      </w:r>
      <w:r w:rsidR="00117591" w:rsidRPr="00376DAD">
        <w:rPr>
          <w:lang w:val="en-US"/>
        </w:rPr>
        <w:instrText xml:space="preserve"> ADDIN EN.CITE &lt;EndNote&gt;&lt;Cite&gt;&lt;Author&gt;Altman&lt;/Author&gt;&lt;Year&gt;1986&lt;/Year&gt;&lt;RecNum&gt;1139&lt;/RecNum&gt;&lt;DisplayText&gt;&lt;style face="superscript"&gt;24&lt;/style&gt;&lt;/DisplayText&gt;&lt;record&gt;&lt;rec-number&gt;1139&lt;/rec-number&gt;&lt;foreign-keys&gt;&lt;key app="EN" db-id="ww0r5dpxef9f59e05wg55se3awfr02xtas02" timestamp="1374119076"&gt;1139&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Howell, D.&lt;/author&gt;&lt;author&gt;Kaplan, D.&lt;/author&gt;&lt;author&gt;Koopman, W.&lt;/author&gt;&lt;author&gt;Longley, S.&lt;/author&gt;&lt;author&gt;Mankin, H.&lt;/author&gt;&lt;author&gt;McShane, D. J.&lt;/author&gt;&lt;author&gt;Medsger, T.&lt;/author&gt;&lt;author&gt;Meenan, R.&lt;/author&gt;&lt;author&gt;Mikkelsen, W.&lt;/author&gt;&lt;author&gt;Moskowitz, R.&lt;/author&gt;&lt;author&gt;Murphy, W.&lt;/author&gt;&lt;author&gt;Rothschild, B.&lt;/author&gt;&lt;author&gt;Segal, M.&lt;/author&gt;&lt;author&gt;Sokoloff, L.&lt;/author&gt;&lt;author&gt;Wolfe, F.&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mp;amp; Rheumatism&lt;/full-title&gt;&lt;/periodical&gt;&lt;pages&gt;1039-1049&lt;/pages&gt;&lt;volume&gt;29&lt;/volume&gt;&lt;number&gt;8&lt;/number&gt;&lt;dates&gt;&lt;year&gt;1986&lt;/year&gt;&lt;/dates&gt;&lt;publisher&gt;John Wiley &amp;amp; Sons, Inc.&lt;/publisher&gt;&lt;isbn&gt;1529-0131&lt;/isbn&gt;&lt;urls&gt;&lt;related-urls&gt;&lt;url&gt;http://dx.doi.org/10.1002/art.1780290816&lt;/url&gt;&lt;/related-urls&gt;&lt;/urls&gt;&lt;electronic-resource-num&gt;10.1002/art.1780290816&lt;/electronic-resource-num&gt;&lt;/record&gt;&lt;/Cite&gt;&lt;/EndNote&gt;</w:instrText>
      </w:r>
      <w:r w:rsidRPr="00376DAD">
        <w:rPr>
          <w:lang w:val="en-US"/>
        </w:rPr>
        <w:fldChar w:fldCharType="separate"/>
      </w:r>
      <w:r w:rsidR="00117591" w:rsidRPr="00376DAD">
        <w:rPr>
          <w:noProof/>
          <w:vertAlign w:val="superscript"/>
          <w:lang w:val="en-US"/>
        </w:rPr>
        <w:t>24</w:t>
      </w:r>
      <w:r w:rsidRPr="00376DAD">
        <w:rPr>
          <w:lang w:val="en-AU"/>
        </w:rPr>
        <w:fldChar w:fldCharType="end"/>
      </w:r>
      <w:r w:rsidR="00621C84" w:rsidRPr="00376DAD">
        <w:rPr>
          <w:lang w:val="en-AU"/>
        </w:rPr>
        <w:t>,</w:t>
      </w:r>
      <w:r w:rsidRPr="00376DAD">
        <w:t xml:space="preserve"> hip</w:t>
      </w:r>
      <w:r w:rsidRPr="00376DAD">
        <w:rPr>
          <w:lang w:val="en-US"/>
        </w:rPr>
        <w:fldChar w:fldCharType="begin"/>
      </w:r>
      <w:r w:rsidR="00117591" w:rsidRPr="00376DAD">
        <w:rPr>
          <w:lang w:val="en-US"/>
        </w:rPr>
        <w:instrText xml:space="preserve"> ADDIN EN.CITE &lt;EndNote&gt;&lt;Cite&gt;&lt;Author&gt;Altman&lt;/Author&gt;&lt;Year&gt;1991&lt;/Year&gt;&lt;RecNum&gt;2512&lt;/RecNum&gt;&lt;DisplayText&gt;&lt;style face="superscript"&gt;25&lt;/style&gt;&lt;/DisplayText&gt;&lt;record&gt;&lt;rec-number&gt;2512&lt;/rec-number&gt;&lt;foreign-keys&gt;&lt;key app="EN" db-id="ww0r5dpxef9f59e05wg55se3awfr02xtas02" timestamp="1601019452"&gt;2512&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Feldman, D.&lt;/author&gt;&lt;author&gt;Greenwald, R.&lt;/author&gt;&lt;author&gt;Hochberg, M.&lt;/author&gt;&lt;author&gt;Howell, D.&lt;/author&gt;&lt;author&gt;Ike, R.&lt;/author&gt;&lt;author&gt;Kapila, P.&lt;/author&gt;&lt;author&gt;Kaplan, D.&lt;/author&gt;&lt;author&gt;Koopman, W.&lt;/author&gt;&lt;author&gt;Marino, C.&lt;/author&gt;&lt;author&gt;McDonald, E.&lt;/author&gt;&lt;author&gt;McShane, D. J.&lt;/author&gt;&lt;author&gt;Medsger, T.&lt;/author&gt;&lt;author&gt;Michel, B.&lt;/author&gt;&lt;author&gt;Murphy, W. A.&lt;/author&gt;&lt;author&gt;Osial, T.&lt;/author&gt;&lt;author&gt;Ramsey-Goldman, R.&lt;/author&gt;&lt;author&gt;Rothschild, B.&lt;/author&gt;&lt;author&gt;Wolfe, F.&lt;/author&gt;&lt;/authors&gt;&lt;/contributors&gt;&lt;titles&gt;&lt;title&gt;The American College of Rheumatology criteria for the classification and reporting of osteoarthritis of the hip&lt;/title&gt;&lt;secondary-title&gt;Arthritis &amp;amp; Rheumatism&lt;/secondary-title&gt;&lt;/titles&gt;&lt;periodical&gt;&lt;full-title&gt;Arthritis &amp;amp; Rheumatism&lt;/full-title&gt;&lt;/periodical&gt;&lt;pages&gt;505-514&lt;/pages&gt;&lt;volume&gt;34&lt;/volume&gt;&lt;number&gt;5&lt;/number&gt;&lt;dates&gt;&lt;year&gt;1991&lt;/year&gt;&lt;/dates&gt;&lt;isbn&gt;0004-3591&lt;/isbn&gt;&lt;urls&gt;&lt;related-urls&gt;&lt;url&gt;https://onlinelibrary.wiley.com/doi/abs/10.1002/art.1780340502&lt;/url&gt;&lt;/related-urls&gt;&lt;/urls&gt;&lt;electronic-resource-num&gt;10.1002/art.1780340502&lt;/electronic-resource-num&gt;&lt;/record&gt;&lt;/Cite&gt;&lt;/EndNote&gt;</w:instrText>
      </w:r>
      <w:r w:rsidRPr="00376DAD">
        <w:rPr>
          <w:lang w:val="en-US"/>
        </w:rPr>
        <w:fldChar w:fldCharType="separate"/>
      </w:r>
      <w:r w:rsidR="00117591" w:rsidRPr="00376DAD">
        <w:rPr>
          <w:noProof/>
          <w:vertAlign w:val="superscript"/>
          <w:lang w:val="en-US"/>
        </w:rPr>
        <w:t>25</w:t>
      </w:r>
      <w:r w:rsidRPr="00376DAD">
        <w:rPr>
          <w:lang w:val="en-AU"/>
        </w:rPr>
        <w:fldChar w:fldCharType="end"/>
      </w:r>
      <w:r w:rsidRPr="00376DAD">
        <w:t xml:space="preserve"> and hand</w:t>
      </w:r>
      <w:r w:rsidRPr="00376DAD">
        <w:rPr>
          <w:lang w:val="en-US"/>
        </w:rPr>
        <w:fldChar w:fldCharType="begin"/>
      </w:r>
      <w:r w:rsidR="00117591" w:rsidRPr="00376DAD">
        <w:rPr>
          <w:lang w:val="en-US"/>
        </w:rPr>
        <w:instrText xml:space="preserve"> ADDIN EN.CITE &lt;EndNote&gt;&lt;Cite&gt;&lt;Author&gt;Altman&lt;/Author&gt;&lt;Year&gt;1990&lt;/Year&gt;&lt;RecNum&gt;2513&lt;/RecNum&gt;&lt;DisplayText&gt;&lt;style face="superscript"&gt;26&lt;/style&gt;&lt;/DisplayText&gt;&lt;record&gt;&lt;rec-number&gt;2513&lt;/rec-number&gt;&lt;foreign-keys&gt;&lt;key app="EN" db-id="ww0r5dpxef9f59e05wg55se3awfr02xtas02" timestamp="1601019549"&gt;2513&lt;/key&gt;&lt;/foreign-keys&gt;&lt;ref-type name="Journal Article"&gt;17&lt;/ref-type&gt;&lt;contributors&gt;&lt;authors&gt;&lt;author&gt;Altman, R.&lt;/author&gt;&lt;author&gt;Alarcon, G.&lt;/author&gt;&lt;author&gt;Appelrouth, D.&lt;/author&gt;&lt;author&gt;Bloch, D.&lt;/author&gt;&lt;author&gt;Borenstein, D.&lt;/author&gt;&lt;author&gt;Brandt, K.&lt;/author&gt;&lt;author&gt;Brown, C.&lt;/author&gt;&lt;author&gt;Cooke, T. D.&lt;/author&gt;&lt;author&gt;Daniel, W.&lt;/author&gt;&lt;author&gt;Gray, R.&lt;/author&gt;&lt;author&gt;Greenwald, R.&lt;/author&gt;&lt;author&gt;Hochberg, M.&lt;/author&gt;&lt;author&gt;Howell, D.&lt;/author&gt;&lt;author&gt;Ike, R.&lt;/author&gt;&lt;author&gt;Kapila, P.&lt;/author&gt;&lt;author&gt;Kaplan, D.&lt;/author&gt;&lt;author&gt;Koopman, W.&lt;/author&gt;&lt;author&gt;Longley, S.&lt;/author&gt;&lt;author&gt;Mcshane, D. J.&lt;/author&gt;&lt;author&gt;Medsger, T.&lt;/author&gt;&lt;author&gt;Michel, B.&lt;/author&gt;&lt;author&gt;Murphy, W.&lt;/author&gt;&lt;author&gt;Osial, T.&lt;/author&gt;&lt;author&gt;Ramsey-Goldman, R.&lt;/author&gt;&lt;author&gt;Rothschild, B.&lt;/author&gt;&lt;author&gt;Stark, K.&lt;/author&gt;&lt;author&gt;Wolfe, F.&lt;/author&gt;&lt;/authors&gt;&lt;/contributors&gt;&lt;titles&gt;&lt;title&gt;The American College of Rheumatology criteria for the classification and reporting of osteoarthritis of the hand&lt;/title&gt;&lt;secondary-title&gt;Arthritis &amp;amp; Rheumatism&lt;/secondary-title&gt;&lt;/titles&gt;&lt;periodical&gt;&lt;full-title&gt;Arthritis &amp;amp; Rheumatism&lt;/full-title&gt;&lt;/periodical&gt;&lt;pages&gt;1601-1610&lt;/pages&gt;&lt;volume&gt;33&lt;/volume&gt;&lt;number&gt;11&lt;/number&gt;&lt;dates&gt;&lt;year&gt;1990&lt;/year&gt;&lt;/dates&gt;&lt;isbn&gt;0004-3591&lt;/isbn&gt;&lt;urls&gt;&lt;related-urls&gt;&lt;url&gt;https://onlinelibrary.wiley.com/doi/abs/10.1002/art.1780331101&lt;/url&gt;&lt;/related-urls&gt;&lt;/urls&gt;&lt;electronic-resource-num&gt;10.1002/art.1780331101&lt;/electronic-resource-num&gt;&lt;/record&gt;&lt;/Cite&gt;&lt;/EndNote&gt;</w:instrText>
      </w:r>
      <w:r w:rsidRPr="00376DAD">
        <w:rPr>
          <w:lang w:val="en-US"/>
        </w:rPr>
        <w:fldChar w:fldCharType="separate"/>
      </w:r>
      <w:r w:rsidR="00117591" w:rsidRPr="00376DAD">
        <w:rPr>
          <w:noProof/>
          <w:vertAlign w:val="superscript"/>
          <w:lang w:val="en-US"/>
        </w:rPr>
        <w:t>26</w:t>
      </w:r>
      <w:r w:rsidRPr="00376DAD">
        <w:rPr>
          <w:lang w:val="en-AU"/>
        </w:rPr>
        <w:fldChar w:fldCharType="end"/>
      </w:r>
      <w:r w:rsidRPr="00376DAD">
        <w:rPr>
          <w:lang w:val="en-AU"/>
        </w:rPr>
        <w:t xml:space="preserve"> have </w:t>
      </w:r>
      <w:r w:rsidR="00D41BC2" w:rsidRPr="00376DAD">
        <w:rPr>
          <w:lang w:val="en-AU"/>
        </w:rPr>
        <w:t>existed</w:t>
      </w:r>
      <w:r w:rsidRPr="00376DAD">
        <w:rPr>
          <w:lang w:val="en-AU"/>
        </w:rPr>
        <w:t xml:space="preserve"> for decades</w:t>
      </w:r>
      <w:r w:rsidR="00031E45" w:rsidRPr="00376DAD">
        <w:rPr>
          <w:lang w:val="en-AU"/>
        </w:rPr>
        <w:t>, but</w:t>
      </w:r>
      <w:r w:rsidRPr="00376DAD">
        <w:rPr>
          <w:lang w:val="en-AU"/>
        </w:rPr>
        <w:t xml:space="preserve"> no definition exists for foot or ankle OA</w:t>
      </w:r>
      <w:r w:rsidR="009644EB" w:rsidRPr="00376DAD">
        <w:rPr>
          <w:lang w:val="en-AU"/>
        </w:rPr>
        <w:t>.</w:t>
      </w:r>
      <w:r w:rsidR="007D1928" w:rsidRPr="00376DAD">
        <w:rPr>
          <w:lang w:val="en-AU"/>
        </w:rPr>
        <w:t xml:space="preserve"> </w:t>
      </w:r>
      <w:r w:rsidR="005C14EC" w:rsidRPr="00376DAD">
        <w:rPr>
          <w:lang w:val="en-AU"/>
        </w:rPr>
        <w:t>O</w:t>
      </w:r>
      <w:r w:rsidR="00D41BC2" w:rsidRPr="00376DAD">
        <w:rPr>
          <w:lang w:val="en-AU"/>
        </w:rPr>
        <w:t>bserved</w:t>
      </w:r>
      <w:r w:rsidRPr="00376DAD">
        <w:rPr>
          <w:lang w:val="en-AU"/>
        </w:rPr>
        <w:t xml:space="preserve"> radiographic OA and pain in the corresponding area has define</w:t>
      </w:r>
      <w:r w:rsidR="00D41BC2" w:rsidRPr="00376DAD">
        <w:rPr>
          <w:lang w:val="en-AU"/>
        </w:rPr>
        <w:t>d</w:t>
      </w:r>
      <w:r w:rsidRPr="00376DAD">
        <w:rPr>
          <w:lang w:val="en-AU"/>
        </w:rPr>
        <w:t xml:space="preserve"> symptomatic radiographic foot OA</w:t>
      </w:r>
      <w:r w:rsidR="00001A11" w:rsidRPr="00376DAD">
        <w:rPr>
          <w:lang w:val="en-AU"/>
        </w:rPr>
        <w:t xml:space="preserve"> (srOA)</w:t>
      </w:r>
      <w:r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 </w:instrText>
      </w:r>
      <w:r w:rsidR="00117591"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Pr="00376DAD">
        <w:rPr>
          <w:lang w:val="en-AU"/>
        </w:rPr>
      </w:r>
      <w:r w:rsidRPr="00376DAD">
        <w:rPr>
          <w:lang w:val="en-AU"/>
        </w:rPr>
        <w:fldChar w:fldCharType="separate"/>
      </w:r>
      <w:r w:rsidR="00117591" w:rsidRPr="00376DAD">
        <w:rPr>
          <w:noProof/>
          <w:vertAlign w:val="superscript"/>
          <w:lang w:val="en-AU"/>
        </w:rPr>
        <w:t>27</w:t>
      </w:r>
      <w:r w:rsidRPr="00376DAD">
        <w:rPr>
          <w:lang w:val="en-AU"/>
        </w:rPr>
        <w:fldChar w:fldCharType="end"/>
      </w:r>
      <w:r w:rsidR="00621C84" w:rsidRPr="00376DAD">
        <w:rPr>
          <w:lang w:val="en-AU"/>
        </w:rPr>
        <w:t>.</w:t>
      </w:r>
      <w:r w:rsidRPr="00376DAD">
        <w:rPr>
          <w:lang w:val="en-AU"/>
        </w:rPr>
        <w:t xml:space="preserve"> It is unclear whether a stand-alone clinical definition is necessary or possible, however </w:t>
      </w:r>
      <w:r w:rsidR="007D1928" w:rsidRPr="00376DAD">
        <w:rPr>
          <w:lang w:val="en-AU"/>
        </w:rPr>
        <w:t>a</w:t>
      </w:r>
      <w:r w:rsidR="00D41BC2" w:rsidRPr="00376DAD">
        <w:rPr>
          <w:lang w:val="en-AU"/>
        </w:rPr>
        <w:t>n agreed</w:t>
      </w:r>
      <w:r w:rsidRPr="00376DAD">
        <w:rPr>
          <w:lang w:val="en-AU"/>
        </w:rPr>
        <w:t xml:space="preserve"> definition </w:t>
      </w:r>
      <w:r w:rsidR="00D41BC2" w:rsidRPr="00376DAD">
        <w:rPr>
          <w:lang w:val="en-AU"/>
        </w:rPr>
        <w:t>could</w:t>
      </w:r>
      <w:r w:rsidRPr="00376DAD">
        <w:rPr>
          <w:lang w:val="en-AU"/>
        </w:rPr>
        <w:t xml:space="preserve"> reduce</w:t>
      </w:r>
      <w:r w:rsidR="00D41BC2" w:rsidRPr="00376DAD">
        <w:rPr>
          <w:lang w:val="en-AU"/>
        </w:rPr>
        <w:t xml:space="preserve"> </w:t>
      </w:r>
      <w:r w:rsidRPr="00376DAD">
        <w:rPr>
          <w:lang w:val="en-AU"/>
        </w:rPr>
        <w:t>reliance o</w:t>
      </w:r>
      <w:r w:rsidR="00D41BC2" w:rsidRPr="00376DAD">
        <w:rPr>
          <w:lang w:val="en-AU"/>
        </w:rPr>
        <w:t>n</w:t>
      </w:r>
      <w:r w:rsidRPr="00376DAD">
        <w:rPr>
          <w:lang w:val="en-AU"/>
        </w:rPr>
        <w:t xml:space="preserve"> imaging</w:t>
      </w:r>
      <w:r w:rsidR="004D3015" w:rsidRPr="00376DAD">
        <w:rPr>
          <w:lang w:val="en-AU"/>
        </w:rPr>
        <w:t>.</w:t>
      </w:r>
      <w:r w:rsidRPr="00376DAD">
        <w:rPr>
          <w:lang w:val="en-AU"/>
        </w:rPr>
        <w:t xml:space="preserve"> </w:t>
      </w:r>
      <w:r w:rsidR="00CE458F" w:rsidRPr="00376DAD">
        <w:rPr>
          <w:lang w:val="en-AU"/>
        </w:rPr>
        <w:t>W</w:t>
      </w:r>
      <w:r w:rsidRPr="00376DAD">
        <w:rPr>
          <w:lang w:val="en-AU"/>
        </w:rPr>
        <w:t xml:space="preserve">hether separate </w:t>
      </w:r>
      <w:r w:rsidR="00CE458F" w:rsidRPr="00376DAD">
        <w:rPr>
          <w:lang w:val="en-AU"/>
        </w:rPr>
        <w:t xml:space="preserve">clinical </w:t>
      </w:r>
      <w:r w:rsidRPr="00376DAD">
        <w:rPr>
          <w:lang w:val="en-AU"/>
        </w:rPr>
        <w:t xml:space="preserve">definitions for different foot and ankle regions </w:t>
      </w:r>
      <w:r w:rsidR="005C14EC" w:rsidRPr="00376DAD">
        <w:rPr>
          <w:lang w:val="en-AU"/>
        </w:rPr>
        <w:t>are</w:t>
      </w:r>
      <w:r w:rsidRPr="00376DAD">
        <w:rPr>
          <w:lang w:val="en-AU"/>
        </w:rPr>
        <w:t xml:space="preserve"> necessary</w:t>
      </w:r>
      <w:r w:rsidR="00D41BC2" w:rsidRPr="00376DAD">
        <w:rPr>
          <w:lang w:val="en-AU"/>
        </w:rPr>
        <w:t xml:space="preserve"> remains unclear</w:t>
      </w:r>
      <w:r w:rsidRPr="00376DAD">
        <w:rPr>
          <w:lang w:val="en-AU"/>
        </w:rPr>
        <w:fldChar w:fldCharType="begin"/>
      </w:r>
      <w:r w:rsidR="00117591" w:rsidRPr="00376DAD">
        <w:rPr>
          <w:lang w:val="en-AU"/>
        </w:rPr>
        <w:instrText xml:space="preserve"> ADDIN EN.CITE &lt;EndNote&gt;&lt;Cite&gt;&lt;Author&gt;Paterson&lt;/Author&gt;&lt;Year&gt;2021&lt;/Year&gt;&lt;RecNum&gt;2565&lt;/RecNum&gt;&lt;DisplayText&gt;&lt;style face="superscript"&gt;28&lt;/style&gt;&lt;/DisplayText&gt;&lt;record&gt;&lt;rec-number&gt;2565&lt;/rec-number&gt;&lt;foreign-keys&gt;&lt;key app="EN" db-id="ww0r5dpxef9f59e05wg55se3awfr02xtas02" timestamp="1618382985"&gt;2565&lt;/key&gt;&lt;/foreign-keys&gt;&lt;ref-type name="Journal Article"&gt;17&lt;/ref-type&gt;&lt;contributors&gt;&lt;authors&gt;&lt;author&gt;Paterson, Kade L.&lt;/author&gt;&lt;author&gt;Arnold, John B.&lt;/author&gt;&lt;/authors&gt;&lt;/contributors&gt;&lt;titles&gt;&lt;title&gt;A defined problem: Working towards a clinical definition of foot osteoarthritis&lt;/title&gt;&lt;secondary-title&gt;Arthritis Care &amp;amp; Research&lt;/secondary-title&gt;&lt;/titles&gt;&lt;periodical&gt;&lt;full-title&gt;Arthritis Care &amp;amp; Research&lt;/full-title&gt;&lt;/periodical&gt;&lt;volume&gt;Accepted Author Manuscript&lt;/volume&gt;&lt;number&gt;n/a&lt;/number&gt;&lt;dates&gt;&lt;year&gt;2021&lt;/year&gt;&lt;pub-dates&gt;&lt;date&gt;2021/03/11&lt;/date&gt;&lt;/pub-dates&gt;&lt;/dates&gt;&lt;publisher&gt;John Wiley &amp;amp; Sons, Ltd&lt;/publisher&gt;&lt;isbn&gt;2151-464X&lt;/isbn&gt;&lt;work-type&gt;https://doi.org/10.1002/acr.24594&lt;/work-type&gt;&lt;urls&gt;&lt;related-urls&gt;&lt;url&gt;https://doi.org/10.1002/acr.24594&lt;/url&gt;&lt;/related-urls&gt;&lt;/urls&gt;&lt;electronic-resource-num&gt;https://doi.org/10.1002/acr.24594&lt;/electronic-resource-num&gt;&lt;access-date&gt;2021/04/13&lt;/access-date&gt;&lt;/record&gt;&lt;/Cite&gt;&lt;/EndNote&gt;</w:instrText>
      </w:r>
      <w:r w:rsidRPr="00376DAD">
        <w:rPr>
          <w:lang w:val="en-AU"/>
        </w:rPr>
        <w:fldChar w:fldCharType="separate"/>
      </w:r>
      <w:r w:rsidR="00117591" w:rsidRPr="00376DAD">
        <w:rPr>
          <w:noProof/>
          <w:vertAlign w:val="superscript"/>
          <w:lang w:val="en-AU"/>
        </w:rPr>
        <w:t>28</w:t>
      </w:r>
      <w:r w:rsidRPr="00376DAD">
        <w:rPr>
          <w:lang w:val="en-AU"/>
        </w:rPr>
        <w:fldChar w:fldCharType="end"/>
      </w:r>
      <w:r w:rsidR="00621C84" w:rsidRPr="00376DAD">
        <w:rPr>
          <w:lang w:val="en-AU"/>
        </w:rPr>
        <w:t>.</w:t>
      </w:r>
    </w:p>
    <w:p w14:paraId="04100E5B" w14:textId="5A4B7374" w:rsidR="00050F61" w:rsidRPr="00376DAD" w:rsidRDefault="00050F61" w:rsidP="00E646AC">
      <w:pPr>
        <w:spacing w:line="360" w:lineRule="auto"/>
        <w:jc w:val="both"/>
        <w:rPr>
          <w:lang w:val="en-AU"/>
        </w:rPr>
      </w:pPr>
      <w:r w:rsidRPr="00376DAD">
        <w:rPr>
          <w:lang w:val="en-AU"/>
        </w:rPr>
        <w:t>In the foot,</w:t>
      </w:r>
      <w:r w:rsidR="00CE458F" w:rsidRPr="00376DAD">
        <w:rPr>
          <w:lang w:val="en-AU"/>
        </w:rPr>
        <w:t xml:space="preserve"> clinical diagnostic criteria are s</w:t>
      </w:r>
      <w:r w:rsidR="004D3015" w:rsidRPr="00376DAD">
        <w:rPr>
          <w:lang w:val="en-AU"/>
        </w:rPr>
        <w:t>c</w:t>
      </w:r>
      <w:r w:rsidR="00CE458F" w:rsidRPr="00376DAD">
        <w:rPr>
          <w:lang w:val="en-AU"/>
        </w:rPr>
        <w:t>arce.</w:t>
      </w:r>
      <w:r w:rsidRPr="00376DAD">
        <w:rPr>
          <w:lang w:val="en-AU"/>
        </w:rPr>
        <w:t xml:space="preserve"> </w:t>
      </w:r>
      <w:r w:rsidR="00CE458F" w:rsidRPr="00376DAD">
        <w:rPr>
          <w:lang w:val="en-AU"/>
        </w:rPr>
        <w:t xml:space="preserve">One previous study </w:t>
      </w:r>
      <w:r w:rsidRPr="00376DAD">
        <w:t xml:space="preserve">developed a clinical diagnostic </w:t>
      </w:r>
      <w:r w:rsidR="00CE458F" w:rsidRPr="00376DAD">
        <w:t>rule</w:t>
      </w:r>
      <w:r w:rsidRPr="00376DAD">
        <w:t xml:space="preserve"> for identifying radiographic first MTP joint</w:t>
      </w:r>
      <w:r w:rsidR="00CE458F" w:rsidRPr="00376DAD">
        <w:t xml:space="preserve"> OA</w:t>
      </w:r>
      <w:r w:rsidRPr="00376DAD">
        <w:rPr>
          <w:lang w:val="en-US"/>
        </w:rPr>
        <w:fldChar w:fldCharType="begin"/>
      </w:r>
      <w:r w:rsidR="00117591" w:rsidRPr="00376DAD">
        <w:rPr>
          <w:lang w:val="en-US"/>
        </w:rPr>
        <w:instrText xml:space="preserve"> ADDIN EN.CITE &lt;EndNote&gt;&lt;Cite&gt;&lt;Author&gt;Zammit&lt;/Author&gt;&lt;Year&gt;2011&lt;/Year&gt;&lt;RecNum&gt;1376&lt;/RecNum&gt;&lt;DisplayText&gt;&lt;style face="superscript"&gt;29&lt;/style&gt;&lt;/DisplayText&gt;&lt;record&gt;&lt;rec-number&gt;1376&lt;/rec-number&gt;&lt;foreign-keys&gt;&lt;key app="EN" db-id="ww0r5dpxef9f59e05wg55se3awfr02xtas02" timestamp="1400805329"&gt;1376&lt;/key&gt;&lt;/foreign-keys&gt;&lt;ref-type name="Journal Article"&gt;17&lt;/ref-type&gt;&lt;contributors&gt;&lt;authors&gt;&lt;author&gt;Zammit, G. V.&lt;/author&gt;&lt;author&gt;Munteanu, S. E.&lt;/author&gt;&lt;author&gt;Menz, H. B.&lt;/author&gt;&lt;/authors&gt;&lt;/contributors&gt;&lt;titles&gt;&lt;title&gt;Development of a diagnostic rule for identifying radiographic osteoarthritis in people with first metatarsophalangeal joint pain&lt;/title&gt;&lt;secondary-title&gt;Osteoarthritis and Cartilage&lt;/secondary-title&gt;&lt;/titles&gt;&lt;periodical&gt;&lt;full-title&gt;Osteoarthritis and Cartilage&lt;/full-title&gt;&lt;/periodical&gt;&lt;pages&gt;939-945&lt;/pages&gt;&lt;volume&gt;19&lt;/volume&gt;&lt;number&gt;8&lt;/number&gt;&lt;keywords&gt;&lt;keyword&gt;Osteoarthritis&lt;/keyword&gt;&lt;keyword&gt;Diagnosis&lt;/keyword&gt;&lt;keyword&gt;Hallux rigidus&lt;/keyword&gt;&lt;keyword&gt;Sensitivity and specificity&lt;/keyword&gt;&lt;/keywords&gt;&lt;dates&gt;&lt;year&gt;2011&lt;/year&gt;&lt;/dates&gt;&lt;isbn&gt;1063-4584&lt;/isbn&gt;&lt;urls&gt;&lt;related-urls&gt;&lt;url&gt;&lt;style face="underline" font="default" size="100%"&gt;http://www.sciencedirect.com/science/article/pii/S1063458411001270&lt;/style&gt;&lt;/url&gt;&lt;/related-urls&gt;&lt;/urls&gt;&lt;electronic-resource-num&gt;&lt;style face="underline" font="default" size="100%"&gt;http://dx.doi.org/10.1016/j.joca.2011.04.010&lt;/style&gt;&lt;/electronic-resource-num&gt;&lt;/record&gt;&lt;/Cite&gt;&lt;/EndNote&gt;</w:instrText>
      </w:r>
      <w:r w:rsidRPr="00376DAD">
        <w:rPr>
          <w:lang w:val="en-US"/>
        </w:rPr>
        <w:fldChar w:fldCharType="separate"/>
      </w:r>
      <w:r w:rsidR="00117591" w:rsidRPr="00376DAD">
        <w:rPr>
          <w:noProof/>
          <w:vertAlign w:val="superscript"/>
          <w:lang w:val="en-US"/>
        </w:rPr>
        <w:t>29</w:t>
      </w:r>
      <w:r w:rsidRPr="00376DAD">
        <w:rPr>
          <w:lang w:val="en-AU"/>
        </w:rPr>
        <w:fldChar w:fldCharType="end"/>
      </w:r>
      <w:r w:rsidR="00621C84" w:rsidRPr="00376DAD">
        <w:rPr>
          <w:lang w:val="en-AU"/>
        </w:rPr>
        <w:t>.</w:t>
      </w:r>
      <w:r w:rsidRPr="00376DAD">
        <w:t xml:space="preserve"> </w:t>
      </w:r>
      <w:r w:rsidR="004F0A80" w:rsidRPr="00376DAD">
        <w:t>T</w:t>
      </w:r>
      <w:r w:rsidRPr="00376DAD">
        <w:t>he presence of longstanding pain, a palpable dorsal joint osteophyte, crepitus, hard end-feel and restricted range</w:t>
      </w:r>
      <w:r w:rsidR="004D3015" w:rsidRPr="00376DAD">
        <w:t xml:space="preserve"> </w:t>
      </w:r>
      <w:r w:rsidRPr="00376DAD">
        <w:t>of</w:t>
      </w:r>
      <w:r w:rsidR="004D3015" w:rsidRPr="00376DAD">
        <w:t xml:space="preserve"> </w:t>
      </w:r>
      <w:r w:rsidRPr="00376DAD">
        <w:t>motion ha</w:t>
      </w:r>
      <w:r w:rsidR="00CE458F" w:rsidRPr="00376DAD">
        <w:t>d</w:t>
      </w:r>
      <w:r w:rsidRPr="00376DAD">
        <w:t xml:space="preserve"> good diagnostic accuracy for </w:t>
      </w:r>
      <w:r w:rsidR="00CD05DA" w:rsidRPr="00376DAD">
        <w:t xml:space="preserve">identifying </w:t>
      </w:r>
      <w:r w:rsidRPr="00376DAD">
        <w:t>radiographic OA, with excellent sensitivity and specificity.</w:t>
      </w:r>
    </w:p>
    <w:p w14:paraId="77037034" w14:textId="2CF271D7" w:rsidR="00050F61" w:rsidRPr="00376DAD" w:rsidRDefault="00CD05DA" w:rsidP="00E646AC">
      <w:pPr>
        <w:spacing w:line="360" w:lineRule="auto"/>
        <w:jc w:val="both"/>
        <w:rPr>
          <w:lang w:val="en-AU"/>
        </w:rPr>
      </w:pPr>
      <w:r w:rsidRPr="00376DAD">
        <w:rPr>
          <w:lang w:val="en-AU"/>
        </w:rPr>
        <w:t>C</w:t>
      </w:r>
      <w:r w:rsidR="00050F61" w:rsidRPr="00376DAD">
        <w:rPr>
          <w:lang w:val="en-AU"/>
        </w:rPr>
        <w:t>linical diagnosis of midfoot OA is more difficult. The midfoot joints are</w:t>
      </w:r>
      <w:r w:rsidR="00F571FE" w:rsidRPr="00376DAD">
        <w:rPr>
          <w:lang w:val="en-AU"/>
        </w:rPr>
        <w:t xml:space="preserve"> </w:t>
      </w:r>
      <w:r w:rsidR="00050F61" w:rsidRPr="00376DAD">
        <w:rPr>
          <w:lang w:val="en-AU"/>
        </w:rPr>
        <w:t>in close proximity</w:t>
      </w:r>
      <w:r w:rsidR="001364D7" w:rsidRPr="00376DAD">
        <w:rPr>
          <w:lang w:val="en-AU"/>
        </w:rPr>
        <w:t>,</w:t>
      </w:r>
      <w:r w:rsidR="00050F61" w:rsidRPr="00376DAD">
        <w:rPr>
          <w:lang w:val="en-AU"/>
        </w:rPr>
        <w:t xml:space="preserve"> making it challenging to isolate and assess for tenderness, stiffness, and deformity. </w:t>
      </w:r>
      <w:r w:rsidR="005C14EC" w:rsidRPr="00376DAD">
        <w:rPr>
          <w:lang w:val="en-AU"/>
        </w:rPr>
        <w:t>C</w:t>
      </w:r>
      <w:r w:rsidR="00050F61" w:rsidRPr="00376DAD">
        <w:rPr>
          <w:lang w:val="en-AU"/>
        </w:rPr>
        <w:t xml:space="preserve">linical assessments </w:t>
      </w:r>
      <w:r w:rsidR="005C14EC" w:rsidRPr="00376DAD">
        <w:rPr>
          <w:lang w:val="en-AU"/>
        </w:rPr>
        <w:t xml:space="preserve">comprising </w:t>
      </w:r>
      <w:r w:rsidR="00050F61" w:rsidRPr="00376DAD">
        <w:rPr>
          <w:lang w:val="en-AU"/>
        </w:rPr>
        <w:t xml:space="preserve"> foot posture, range</w:t>
      </w:r>
      <w:r w:rsidR="004D3015" w:rsidRPr="00376DAD">
        <w:rPr>
          <w:lang w:val="en-AU"/>
        </w:rPr>
        <w:t xml:space="preserve"> </w:t>
      </w:r>
      <w:r w:rsidR="00050F61" w:rsidRPr="00376DAD">
        <w:rPr>
          <w:lang w:val="en-AU"/>
        </w:rPr>
        <w:t>of</w:t>
      </w:r>
      <w:r w:rsidR="004D3015" w:rsidRPr="00376DAD">
        <w:rPr>
          <w:lang w:val="en-AU"/>
        </w:rPr>
        <w:t xml:space="preserve"> </w:t>
      </w:r>
      <w:r w:rsidR="00050F61" w:rsidRPr="00376DAD">
        <w:rPr>
          <w:lang w:val="en-AU"/>
        </w:rPr>
        <w:t>motion and palpable dorsal osteophytes performed poorly for identifying radiographic OA in people with midfoot pain.</w:t>
      </w:r>
      <w:r w:rsidR="005C14EC" w:rsidRPr="00376DAD">
        <w:rPr>
          <w:lang w:val="en-AU"/>
        </w:rPr>
        <w:fldChar w:fldCharType="begin"/>
      </w:r>
      <w:r w:rsidR="00117591" w:rsidRPr="00376DAD">
        <w:rPr>
          <w:lang w:val="en-AU"/>
        </w:rPr>
        <w:instrText xml:space="preserve"> ADDIN EN.CITE &lt;EndNote&gt;&lt;Cite&gt;&lt;Author&gt;Thomas&lt;/Author&gt;&lt;Year&gt;2015&lt;/Year&gt;&lt;RecNum&gt;2269&lt;/RecNum&gt;&lt;DisplayText&gt;&lt;style face="superscript"&gt;30&lt;/style&gt;&lt;/DisplayText&gt;&lt;record&gt;&lt;rec-number&gt;2269&lt;/rec-number&gt;&lt;foreign-keys&gt;&lt;key app="EN" db-id="ww0r5dpxef9f59e05wg55se3awfr02xtas02" timestamp="1545372130"&gt;2269&lt;/key&gt;&lt;/foreign-keys&gt;&lt;ref-type name="Journal Article"&gt;17&lt;/ref-type&gt;&lt;contributors&gt;&lt;authors&gt;&lt;author&gt;Thomas, M. J.&lt;/author&gt;&lt;author&gt;Roddy, E.&lt;/author&gt;&lt;author&gt;Rathod, T.&lt;/author&gt;&lt;author&gt;Marshall, M.&lt;/author&gt;&lt;author&gt;Moore, A.&lt;/author&gt;&lt;author&gt;Menz, H. B.&lt;/author&gt;&lt;author&gt;Peat, G.&lt;/author&gt;&lt;/authors&gt;&lt;/contributors&gt;&lt;titles&gt;&lt;title&gt;Clinical diagnosis of symptomatic midfoot osteoarthritis: cross-sectional findings from the Clinical Assessment Study of the Foot&lt;/title&gt;&lt;secondary-title&gt;Osteoarthritis and Cartilage&lt;/secondary-title&gt;&lt;/titles&gt;&lt;periodical&gt;&lt;full-title&gt;Osteoarthritis and Cartilage&lt;/full-title&gt;&lt;/periodical&gt;&lt;pages&gt;2094-2101&lt;/pages&gt;&lt;volume&gt;23&lt;/volume&gt;&lt;number&gt;12&lt;/number&gt;&lt;dates&gt;&lt;year&gt;2015&lt;/year&gt;&lt;/dates&gt;&lt;publisher&gt;Elsevier&lt;/publisher&gt;&lt;isbn&gt;1063-4584&lt;/isbn&gt;&lt;urls&gt;&lt;related-urls&gt;&lt;url&gt;https://doi.org/10.1016/j.joca.2015.06.010&lt;/url&gt;&lt;/related-urls&gt;&lt;/urls&gt;&lt;electronic-resource-num&gt;10.1016/j.joca.2015.06.010&lt;/electronic-resource-num&gt;&lt;access-date&gt;2018/12/20&lt;/access-date&gt;&lt;/record&gt;&lt;/Cite&gt;&lt;/EndNote&gt;</w:instrText>
      </w:r>
      <w:r w:rsidR="005C14EC" w:rsidRPr="00376DAD">
        <w:rPr>
          <w:lang w:val="en-AU"/>
        </w:rPr>
        <w:fldChar w:fldCharType="separate"/>
      </w:r>
      <w:r w:rsidR="00117591" w:rsidRPr="00376DAD">
        <w:rPr>
          <w:noProof/>
          <w:vertAlign w:val="superscript"/>
          <w:lang w:val="en-AU"/>
        </w:rPr>
        <w:t>30</w:t>
      </w:r>
      <w:r w:rsidR="005C14EC" w:rsidRPr="00376DAD">
        <w:rPr>
          <w:lang w:val="en-AU"/>
        </w:rPr>
        <w:fldChar w:fldCharType="end"/>
      </w:r>
      <w:r w:rsidR="00050F61" w:rsidRPr="00376DAD">
        <w:rPr>
          <w:lang w:val="en-AU"/>
        </w:rPr>
        <w:t xml:space="preserve"> </w:t>
      </w:r>
      <w:r w:rsidR="000963FA" w:rsidRPr="00376DAD">
        <w:rPr>
          <w:lang w:val="en-AU"/>
        </w:rPr>
        <w:t>D</w:t>
      </w:r>
      <w:r w:rsidR="00050F61" w:rsidRPr="00376DAD">
        <w:rPr>
          <w:lang w:val="en-AU"/>
        </w:rPr>
        <w:t xml:space="preserve">iagnosis of midfoot OA </w:t>
      </w:r>
      <w:r w:rsidR="00124DAD" w:rsidRPr="00376DAD">
        <w:rPr>
          <w:lang w:val="en-AU"/>
        </w:rPr>
        <w:t>remains</w:t>
      </w:r>
      <w:r w:rsidR="00050F61" w:rsidRPr="00376DAD">
        <w:rPr>
          <w:lang w:val="en-AU"/>
        </w:rPr>
        <w:t xml:space="preserve"> reliant on palpation</w:t>
      </w:r>
      <w:r w:rsidR="001B28FD" w:rsidRPr="00376DAD">
        <w:rPr>
          <w:lang w:val="en-AU"/>
        </w:rPr>
        <w:t xml:space="preserve"> or provocation</w:t>
      </w:r>
      <w:r w:rsidR="00050F61" w:rsidRPr="00376DAD">
        <w:rPr>
          <w:lang w:val="en-AU"/>
        </w:rPr>
        <w:t xml:space="preserve"> of the suspected joint in conjunction with diagnostic imaging, most commonly </w:t>
      </w:r>
      <w:r w:rsidR="00C27C82" w:rsidRPr="00376DAD">
        <w:rPr>
          <w:lang w:val="en-AU"/>
        </w:rPr>
        <w:t>plain radiographs</w:t>
      </w:r>
      <w:r w:rsidR="00050F61" w:rsidRPr="00376DAD">
        <w:rPr>
          <w:lang w:val="en-AU"/>
        </w:rPr>
        <w:t>. Injection with local anaesthetic to determine which joints are symptomatic is possible, but the utility is questionable given the small joint</w:t>
      </w:r>
      <w:r w:rsidR="00124DAD" w:rsidRPr="00376DAD">
        <w:rPr>
          <w:lang w:val="en-AU"/>
        </w:rPr>
        <w:t xml:space="preserve"> spaces</w:t>
      </w:r>
      <w:r w:rsidR="00050F61" w:rsidRPr="00376DAD">
        <w:rPr>
          <w:lang w:val="en-AU"/>
        </w:rPr>
        <w:t xml:space="preserve"> and possibility of leak</w:t>
      </w:r>
      <w:r w:rsidR="005C5A9F" w:rsidRPr="00376DAD">
        <w:rPr>
          <w:lang w:val="en-AU"/>
        </w:rPr>
        <w:t>age</w:t>
      </w:r>
      <w:r w:rsidR="00050F61" w:rsidRPr="00376DAD">
        <w:rPr>
          <w:lang w:val="en-AU"/>
        </w:rPr>
        <w:t xml:space="preserve"> into adjacent joints</w:t>
      </w:r>
      <w:r w:rsidR="00050F61" w:rsidRPr="00376DAD">
        <w:rPr>
          <w:lang w:val="en-AU"/>
        </w:rPr>
        <w:fldChar w:fldCharType="begin"/>
      </w:r>
      <w:r w:rsidR="00117591" w:rsidRPr="00376DAD">
        <w:rPr>
          <w:lang w:val="en-AU"/>
        </w:rPr>
        <w:instrText xml:space="preserve"> ADDIN EN.CITE &lt;EndNote&gt;&lt;Cite&gt;&lt;Author&gt;Endo&lt;/Author&gt;&lt;Year&gt;2018&lt;/Year&gt;&lt;RecNum&gt;2568&lt;/RecNum&gt;&lt;DisplayText&gt;&lt;style face="superscript"&gt;31&lt;/style&gt;&lt;/DisplayText&gt;&lt;record&gt;&lt;rec-number&gt;2568&lt;/rec-number&gt;&lt;foreign-keys&gt;&lt;key app="EN" db-id="ww0r5dpxef9f59e05wg55se3awfr02xtas02" timestamp="1618547441"&gt;2568&lt;/key&gt;&lt;/foreign-keys&gt;&lt;ref-type name="Journal Article"&gt;17&lt;/ref-type&gt;&lt;contributors&gt;&lt;authors&gt;&lt;author&gt;Endo, Yoshimi&lt;/author&gt;&lt;author&gt;Nwawka, O. Kenechi&lt;/author&gt;&lt;author&gt;Smith, Shrita&lt;/author&gt;&lt;author&gt;Burket, Jayme C.&lt;/author&gt;&lt;/authors&gt;&lt;/contributors&gt;&lt;titles&gt;&lt;title&gt;Tarsometatarsal joint communication during fluoroscopy-guided therapeutic joint injections and relationship with patient age and degree of osteoarthritis&lt;/title&gt;&lt;secondary-title&gt;Skeletal Radiology&lt;/secondary-title&gt;&lt;/titles&gt;&lt;periodical&gt;&lt;full-title&gt;Skeletal Radiol&lt;/full-title&gt;&lt;abbr-1&gt;Skeletal radiology&lt;/abbr-1&gt;&lt;/periodical&gt;&lt;pages&gt;271-277&lt;/pages&gt;&lt;volume&gt;47&lt;/volume&gt;&lt;number&gt;2&lt;/number&gt;&lt;dates&gt;&lt;year&gt;2018&lt;/year&gt;&lt;pub-dates&gt;&lt;date&gt;2018/02/01&lt;/date&gt;&lt;/pub-dates&gt;&lt;/dates&gt;&lt;isbn&gt;1432-2161&lt;/isbn&gt;&lt;urls&gt;&lt;related-urls&gt;&lt;url&gt;https://doi.org/10.1007/s00256-017-2806-3&lt;/url&gt;&lt;/related-urls&gt;&lt;/urls&gt;&lt;electronic-resource-num&gt;10.1007/s00256-017-2806-3&lt;/electronic-resource-num&gt;&lt;/record&gt;&lt;/Cite&gt;&lt;/EndNote&gt;</w:instrText>
      </w:r>
      <w:r w:rsidR="00050F61" w:rsidRPr="00376DAD">
        <w:rPr>
          <w:lang w:val="en-AU"/>
        </w:rPr>
        <w:fldChar w:fldCharType="separate"/>
      </w:r>
      <w:r w:rsidR="00117591" w:rsidRPr="00376DAD">
        <w:rPr>
          <w:noProof/>
          <w:vertAlign w:val="superscript"/>
          <w:lang w:val="en-AU"/>
        </w:rPr>
        <w:t>31</w:t>
      </w:r>
      <w:r w:rsidR="00050F61" w:rsidRPr="00376DAD">
        <w:rPr>
          <w:lang w:val="en-AU"/>
        </w:rPr>
        <w:fldChar w:fldCharType="end"/>
      </w:r>
      <w:r w:rsidR="00621C84" w:rsidRPr="00376DAD">
        <w:rPr>
          <w:lang w:val="en-AU"/>
        </w:rPr>
        <w:t>.</w:t>
      </w:r>
      <w:r w:rsidR="00050F61" w:rsidRPr="00376DAD">
        <w:rPr>
          <w:lang w:val="en-AU"/>
        </w:rPr>
        <w:t xml:space="preserve"> Whilst some provocation tests assess the integrity of the midfoot joints following Lisfranc injury</w:t>
      </w:r>
      <w:r w:rsidR="00050F61" w:rsidRPr="00376DAD">
        <w:rPr>
          <w:lang w:val="en-AU"/>
        </w:rPr>
        <w:fldChar w:fldCharType="begin">
          <w:fldData xml:space="preserve">PEVuZE5vdGU+PENpdGU+PEF1dGhvcj5TaGFwaXJvPC9BdXRob3I+PFllYXI+MTk5NDwvWWVhcj48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</w:fldData>
        </w:fldChar>
      </w:r>
      <w:r w:rsidR="00117591" w:rsidRPr="00376DAD">
        <w:rPr>
          <w:lang w:val="en-AU"/>
        </w:rPr>
        <w:instrText xml:space="preserve"> ADDIN EN.CITE </w:instrText>
      </w:r>
      <w:r w:rsidR="00117591" w:rsidRPr="00376DAD">
        <w:rPr>
          <w:lang w:val="en-AU"/>
        </w:rPr>
        <w:fldChar w:fldCharType="begin">
          <w:fldData xml:space="preserve">PEVuZE5vdGU+PENpdGU+PEF1dGhvcj5TaGFwaXJvPC9BdXRob3I+PFllYXI+MTk5NDwvWWVhcj48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00050F61" w:rsidRPr="00376DAD">
        <w:rPr>
          <w:lang w:val="en-AU"/>
        </w:rPr>
      </w:r>
      <w:r w:rsidR="00050F61" w:rsidRPr="00376DAD">
        <w:rPr>
          <w:lang w:val="en-AU"/>
        </w:rPr>
        <w:fldChar w:fldCharType="separate"/>
      </w:r>
      <w:r w:rsidR="00117591" w:rsidRPr="00376DAD">
        <w:rPr>
          <w:noProof/>
          <w:vertAlign w:val="superscript"/>
          <w:lang w:val="en-AU"/>
        </w:rPr>
        <w:t>32, 33</w:t>
      </w:r>
      <w:r w:rsidR="00050F61" w:rsidRPr="00376DAD">
        <w:rPr>
          <w:lang w:val="en-AU"/>
        </w:rPr>
        <w:fldChar w:fldCharType="end"/>
      </w:r>
      <w:r w:rsidR="00050F61" w:rsidRPr="00376DAD">
        <w:rPr>
          <w:lang w:val="en-AU"/>
        </w:rPr>
        <w:t xml:space="preserve">, </w:t>
      </w:r>
      <w:r w:rsidR="005C5A9F" w:rsidRPr="00376DAD">
        <w:rPr>
          <w:lang w:val="en-AU"/>
        </w:rPr>
        <w:t>t</w:t>
      </w:r>
      <w:r w:rsidR="00050F61" w:rsidRPr="00376DAD">
        <w:rPr>
          <w:lang w:val="en-AU"/>
        </w:rPr>
        <w:t xml:space="preserve">here is a lack of specific and validated clinical tests for assessing the presence of OA in the midfoot. </w:t>
      </w:r>
      <w:r w:rsidR="005C14EC" w:rsidRPr="00376DAD">
        <w:rPr>
          <w:lang w:val="en-AU"/>
        </w:rPr>
        <w:t>For example, the</w:t>
      </w:r>
      <w:r w:rsidR="00050F61" w:rsidRPr="00376DAD">
        <w:rPr>
          <w:lang w:val="en-AU"/>
        </w:rPr>
        <w:t xml:space="preserve"> ‘piano key’ test</w:t>
      </w:r>
      <w:r w:rsidR="00050F61" w:rsidRPr="00376DAD">
        <w:rPr>
          <w:lang w:val="en-AU"/>
        </w:rPr>
        <w:fldChar w:fldCharType="begin"/>
      </w:r>
      <w:r w:rsidR="00117591" w:rsidRPr="00376DAD">
        <w:rPr>
          <w:lang w:val="en-AU"/>
        </w:rPr>
        <w:instrText xml:space="preserve"> ADDIN EN.CITE &lt;EndNote&gt;&lt;Cite&gt;&lt;Author&gt;Keiserman&lt;/Author&gt;&lt;Year&gt;2003&lt;/Year&gt;&lt;RecNum&gt;2571&lt;/RecNum&gt;&lt;DisplayText&gt;&lt;style face="superscript"&gt;34&lt;/style&gt;&lt;/DisplayText&gt;&lt;record&gt;&lt;rec-number&gt;2571&lt;/rec-number&gt;&lt;foreign-keys&gt;&lt;key app="EN" db-id="ww0r5dpxef9f59e05wg55se3awfr02xtas02" timestamp="1618547889"&gt;2571&lt;/key&gt;&lt;/foreign-keys&gt;&lt;ref-type name="Journal Article"&gt;17&lt;/ref-type&gt;&lt;contributors&gt;&lt;authors&gt;&lt;author&gt;Keiserman, Luciano S.&lt;/author&gt;&lt;author&gt;Cassandra, James&lt;/author&gt;&lt;author&gt;Amis, James A.&lt;/author&gt;&lt;/authors&gt;&lt;/contributors&gt;&lt;titles&gt;&lt;title&gt;The piano key test: a clinical sign for the identification of subtle tarsometatarsal pathology&lt;/title&gt;&lt;secondary-title&gt;Foot &amp;amp; Ankle International&lt;/secondary-title&gt;&lt;/titles&gt;&lt;periodical&gt;&lt;full-title&gt;Foot &amp;amp; Ankle International&lt;/full-title&gt;&lt;/periodical&gt;&lt;pages&gt;437-438&lt;/pages&gt;&lt;volume&gt;24&lt;/volume&gt;&lt;number&gt;5&lt;/number&gt;&lt;dates&gt;&lt;year&gt;2003&lt;/year&gt;&lt;pub-dates&gt;&lt;date&gt;2003/05/01&lt;/date&gt;&lt;/pub-dates&gt;&lt;/dates&gt;&lt;publisher&gt;SAGE Publications Inc&lt;/publisher&gt;&lt;isbn&gt;1071-1007&lt;/isbn&gt;&lt;urls&gt;&lt;related-urls&gt;&lt;url&gt;https://doi.org/10.1177/107110070302400511&lt;/url&gt;&lt;/related-urls&gt;&lt;/urls&gt;&lt;electronic-resource-num&gt;10.1177/107110070302400511&lt;/electronic-resource-num&gt;&lt;access-date&gt;2021/04/15&lt;/access-date&gt;&lt;/record&gt;&lt;/Cite&gt;&lt;/EndNote&gt;</w:instrText>
      </w:r>
      <w:r w:rsidR="00050F61" w:rsidRPr="00376DAD">
        <w:rPr>
          <w:lang w:val="en-AU"/>
        </w:rPr>
        <w:fldChar w:fldCharType="separate"/>
      </w:r>
      <w:r w:rsidR="00117591" w:rsidRPr="00376DAD">
        <w:rPr>
          <w:noProof/>
          <w:vertAlign w:val="superscript"/>
          <w:lang w:val="en-AU"/>
        </w:rPr>
        <w:t>34</w:t>
      </w:r>
      <w:r w:rsidR="00050F61" w:rsidRPr="00376DAD">
        <w:rPr>
          <w:lang w:val="en-AU"/>
        </w:rPr>
        <w:fldChar w:fldCharType="end"/>
      </w:r>
      <w:r w:rsidR="005C14EC" w:rsidRPr="00376DAD">
        <w:rPr>
          <w:lang w:val="en-AU"/>
        </w:rPr>
        <w:t xml:space="preserve"> has been described</w:t>
      </w:r>
      <w:r w:rsidR="001364D7" w:rsidRPr="00376DAD">
        <w:rPr>
          <w:lang w:val="en-AU"/>
        </w:rPr>
        <w:t>,</w:t>
      </w:r>
      <w:r w:rsidR="00050F61" w:rsidRPr="00376DAD">
        <w:rPr>
          <w:lang w:val="en-AU"/>
        </w:rPr>
        <w:t xml:space="preserve"> </w:t>
      </w:r>
      <w:r w:rsidR="001364D7" w:rsidRPr="00376DAD">
        <w:rPr>
          <w:lang w:val="en-AU"/>
        </w:rPr>
        <w:t xml:space="preserve"> however </w:t>
      </w:r>
      <w:r w:rsidR="005C14EC" w:rsidRPr="00376DAD">
        <w:rPr>
          <w:lang w:val="en-AU"/>
        </w:rPr>
        <w:t>its</w:t>
      </w:r>
      <w:r w:rsidR="00050F61" w:rsidRPr="00376DAD">
        <w:rPr>
          <w:lang w:val="en-AU"/>
        </w:rPr>
        <w:t xml:space="preserve"> diagnostic performance </w:t>
      </w:r>
      <w:r w:rsidR="00F571FE" w:rsidRPr="00376DAD">
        <w:rPr>
          <w:lang w:val="en-AU"/>
        </w:rPr>
        <w:t>is</w:t>
      </w:r>
      <w:r w:rsidR="00050F61" w:rsidRPr="00376DAD">
        <w:rPr>
          <w:lang w:val="en-AU"/>
        </w:rPr>
        <w:t xml:space="preserve"> </w:t>
      </w:r>
      <w:r w:rsidR="00F571FE" w:rsidRPr="00376DAD">
        <w:rPr>
          <w:lang w:val="en-AU"/>
        </w:rPr>
        <w:t>un</w:t>
      </w:r>
      <w:r w:rsidR="00050F61" w:rsidRPr="00376DAD">
        <w:rPr>
          <w:lang w:val="en-AU"/>
        </w:rPr>
        <w:t>determined.</w:t>
      </w:r>
    </w:p>
    <w:p w14:paraId="59F46F1A" w14:textId="266DB398" w:rsidR="00050F61" w:rsidRPr="00376DAD" w:rsidRDefault="00050F61" w:rsidP="00E646AC">
      <w:pPr>
        <w:spacing w:line="360" w:lineRule="auto"/>
        <w:jc w:val="both"/>
        <w:rPr>
          <w:lang w:val="en-AU"/>
        </w:rPr>
      </w:pPr>
      <w:r w:rsidRPr="00376DAD">
        <w:rPr>
          <w:lang w:val="en-AU"/>
        </w:rPr>
        <w:t>There is no clinical definition for ankle OA. Consequently, clinicians typically use a range of clinical signs and symptoms, with or without imaging, to form a diagnosis</w:t>
      </w:r>
      <w:r w:rsidRPr="00376DAD">
        <w:rPr>
          <w:lang w:val="en-AU"/>
        </w:rPr>
        <w:fldChar w:fldCharType="begin"/>
      </w:r>
      <w:r w:rsidR="00117591" w:rsidRPr="00376DAD">
        <w:rPr>
          <w:lang w:val="en-AU"/>
        </w:rPr>
        <w:instrText xml:space="preserve"> ADDIN EN.CITE &lt;EndNote&gt;&lt;Cite&gt;&lt;Author&gt;Barg&lt;/Author&gt;&lt;Year&gt;2013&lt;/Year&gt;&lt;RecNum&gt;8655&lt;/RecNum&gt;&lt;DisplayText&gt;&lt;style face="superscript"&gt;35&lt;/style&gt;&lt;/DisplayText&gt;&lt;record&gt;&lt;rec-number&gt;8655&lt;/rec-number&gt;&lt;foreign-keys&gt;&lt;key app="EN" db-id="exrtztffxzr0x0eaz2qp2swf52aztxfewv0t" timestamp="0"&gt;8655&lt;/key&gt;&lt;/foreign-keys&gt;&lt;ref-type name="Journal Article"&gt;17&lt;/ref-type&gt;&lt;contributors&gt;&lt;authors&gt;&lt;author&gt;Barg, A.&lt;/author&gt;&lt;author&gt;Pagenstert, G. I.&lt;/author&gt;&lt;author&gt;Hugle, T.&lt;/author&gt;&lt;author&gt;Gloyer, M.&lt;/author&gt;&lt;author&gt;Wiewiorski, M.&lt;/author&gt;&lt;author&gt;Henninger, H. B.&lt;/author&gt;&lt;author&gt;Valderrabano, V.&lt;/author&gt;&lt;/authors&gt;&lt;/contributors&gt;&lt;auth-address&gt;Orthopaedic Department, Osteoarthritis Research Center Basel, University Hospital of Basel, University of Basel, Spitalstrasse 21, Basel CH-4031, Switzerland. alexej.barg@usb.ch&lt;/auth-address&gt;&lt;titles&gt;&lt;title&gt;Ankle osteoarthritis: etiology, diagnostics, and classification&lt;/title&gt;&lt;secondary-title&gt;Foot Ankle Clin&lt;/secondary-title&gt;&lt;alt-title&gt;Foot and ankle clinics&lt;/alt-title&gt;&lt;/titles&gt;&lt;alt-periodical&gt;&lt;full-title&gt;Foot and Ankle Clinics&lt;/full-title&gt;&lt;/alt-periodical&gt;&lt;pages&gt;411-26&lt;/pages&gt;&lt;volume&gt;18&lt;/volume&gt;&lt;number&gt;3&lt;/number&gt;&lt;edition&gt;2013/09/07&lt;/edition&gt;&lt;keywords&gt;&lt;keyword&gt;Ankle Joint/*pathology&lt;/keyword&gt;&lt;keyword&gt;Humans&lt;/keyword&gt;&lt;keyword&gt;*Osteoarthritis/classification/diagnosis/etiology&lt;/keyword&gt;&lt;keyword&gt;Ankle osteoarthritis&lt;/keyword&gt;&lt;keyword&gt;Classification of ankle osteoarthritis&lt;/keyword&gt;&lt;keyword&gt;Diagnostics of ankle osteoarthritis&lt;/keyword&gt;&lt;keyword&gt;Etiology of ankle osteoarthritis&lt;/keyword&gt;&lt;keyword&gt;Posttraumatic ankle osteoarthritis&lt;/keyword&gt;&lt;/keywords&gt;&lt;dates&gt;&lt;year&gt;2013&lt;/year&gt;&lt;pub-dates&gt;&lt;date&gt;Sep&lt;/date&gt;&lt;/pub-dates&gt;&lt;/dates&gt;&lt;isbn&gt;1083-7515&lt;/isbn&gt;&lt;accession-num&gt;24008208&lt;/accession-num&gt;&lt;urls&gt;&lt;/urls&gt;&lt;electronic-resource-num&gt;10.1016/j.fcl.2013.06.001&lt;/electronic-resource-num&gt;&lt;remote-database-provider&gt;NLM&lt;/remote-database-provider&gt;&lt;language&gt;eng&lt;/language&gt;&lt;/record&gt;&lt;/Cite&gt;&lt;/EndNote&gt;</w:instrText>
      </w:r>
      <w:r w:rsidRPr="00376DAD">
        <w:rPr>
          <w:lang w:val="en-AU"/>
        </w:rPr>
        <w:fldChar w:fldCharType="separate"/>
      </w:r>
      <w:r w:rsidR="00117591" w:rsidRPr="00376DAD">
        <w:rPr>
          <w:noProof/>
          <w:vertAlign w:val="superscript"/>
          <w:lang w:val="en-AU"/>
        </w:rPr>
        <w:t>35</w:t>
      </w:r>
      <w:r w:rsidRPr="00376DAD">
        <w:rPr>
          <w:lang w:val="en-AU"/>
        </w:rPr>
        <w:fldChar w:fldCharType="end"/>
      </w:r>
      <w:r w:rsidR="00621C84" w:rsidRPr="00376DAD">
        <w:rPr>
          <w:lang w:val="en-AU"/>
        </w:rPr>
        <w:t>.</w:t>
      </w:r>
      <w:r w:rsidRPr="00376DAD">
        <w:rPr>
          <w:lang w:val="en-AU"/>
        </w:rPr>
        <w:t xml:space="preserve"> </w:t>
      </w:r>
      <w:r w:rsidR="005C14EC" w:rsidRPr="00376DAD">
        <w:rPr>
          <w:lang w:val="en-AU"/>
        </w:rPr>
        <w:t>U</w:t>
      </w:r>
      <w:r w:rsidRPr="00376DAD">
        <w:rPr>
          <w:lang w:val="en-AU"/>
        </w:rPr>
        <w:t>nique</w:t>
      </w:r>
      <w:r w:rsidR="005C14EC" w:rsidRPr="00376DAD">
        <w:rPr>
          <w:lang w:val="en-AU"/>
        </w:rPr>
        <w:t>ly</w:t>
      </w:r>
      <w:r w:rsidRPr="00376DAD">
        <w:rPr>
          <w:lang w:val="en-AU"/>
        </w:rPr>
        <w:t xml:space="preserve">,  </w:t>
      </w:r>
      <w:r w:rsidR="005C14EC" w:rsidRPr="00376DAD">
        <w:rPr>
          <w:lang w:val="en-AU"/>
        </w:rPr>
        <w:t xml:space="preserve">most </w:t>
      </w:r>
      <w:r w:rsidRPr="00376DAD">
        <w:rPr>
          <w:lang w:val="en-AU"/>
        </w:rPr>
        <w:t xml:space="preserve">ankle OA cases are </w:t>
      </w:r>
      <w:r w:rsidR="001B28FD" w:rsidRPr="00376DAD">
        <w:rPr>
          <w:lang w:val="en-AU"/>
        </w:rPr>
        <w:t>considered</w:t>
      </w:r>
      <w:r w:rsidRPr="00376DAD">
        <w:rPr>
          <w:lang w:val="en-AU"/>
        </w:rPr>
        <w:t xml:space="preserve"> post-traumatic</w:t>
      </w:r>
      <w:r w:rsidRPr="00376DAD">
        <w:fldChar w:fldCharType="begin"/>
      </w:r>
      <w:r w:rsidR="00117591" w:rsidRPr="00376DAD">
        <w:instrText xml:space="preserve"> ADDIN EN.CITE &lt;EndNote&gt;&lt;Cite&gt;&lt;Author&gt;Saltzman&lt;/Author&gt;&lt;Year&gt;2005&lt;/Year&gt;&lt;RecNum&gt;2237&lt;/RecNum&gt;&lt;DisplayText&gt;&lt;style face="superscript"&gt;36&lt;/style&gt;&lt;/DisplayText&gt;&lt;record&gt;&lt;rec-number&gt;2237&lt;/rec-number&gt;&lt;foreign-keys&gt;&lt;key app="EN" db-id="ww0r5dpxef9f59e05wg55se3awfr02xtas02" timestamp="1540771327"&gt;2237&lt;/key&gt;&lt;/foreign-keys&gt;&lt;ref-type name="Journal Article"&gt;17&lt;/ref-type&gt;&lt;contributors&gt;&lt;authors&gt;&lt;author&gt;Saltzman, Charles L&lt;/author&gt;&lt;author&gt;Salamon, Michael L&lt;/author&gt;&lt;author&gt;Blanchard, G Michael&lt;/author&gt;&lt;author&gt;Huff, Thomas&lt;/author&gt;&lt;author&gt;Hayes, Andrea&lt;/author&gt;&lt;author&gt;Buckwalter, Joseph A&lt;/author&gt;&lt;author&gt;Amendola, Annunziato&lt;/author&gt;&lt;/authors&gt;&lt;/contributors&gt;&lt;titles&gt;&lt;title&gt;Epidemiology of ankle arthritis: report of a consecutive series of 639 patients from a tertiary orthopaedic center&lt;/title&gt;&lt;secondary-title&gt;The Iowa orthopaedic journal&lt;/secondary-title&gt;&lt;/titles&gt;&lt;periodical&gt;&lt;full-title&gt;The Iowa Orthopaedic Journal&lt;/full-title&gt;&lt;/periodical&gt;&lt;pages&gt;44&lt;/pages&gt;&lt;volume&gt;25&lt;/volume&gt;&lt;dates&gt;&lt;year&gt;2005&lt;/year&gt;&lt;/dates&gt;&lt;urls&gt;&lt;/urls&gt;&lt;/record&gt;&lt;/Cite&gt;&lt;/EndNote&gt;</w:instrText>
      </w:r>
      <w:r w:rsidRPr="00376DAD">
        <w:fldChar w:fldCharType="separate"/>
      </w:r>
      <w:r w:rsidR="00117591" w:rsidRPr="00376DAD">
        <w:rPr>
          <w:noProof/>
          <w:vertAlign w:val="superscript"/>
        </w:rPr>
        <w:t>36</w:t>
      </w:r>
      <w:r w:rsidRPr="00376DAD">
        <w:fldChar w:fldCharType="end"/>
      </w:r>
      <w:r w:rsidR="00621C84" w:rsidRPr="00376DAD">
        <w:t>.</w:t>
      </w:r>
      <w:r w:rsidRPr="00376DAD">
        <w:t xml:space="preserve"> Thus, there are calls to consider post</w:t>
      </w:r>
      <w:r w:rsidR="00F571FE" w:rsidRPr="00376DAD">
        <w:t>-</w:t>
      </w:r>
      <w:r w:rsidRPr="00376DAD">
        <w:t>traumatic ankle OA as a distinct entity</w:t>
      </w:r>
      <w:r w:rsidRPr="00376DAD">
        <w:fldChar w:fldCharType="begin"/>
      </w:r>
      <w:r w:rsidR="00117591" w:rsidRPr="00376DAD">
        <w:instrText xml:space="preserve"> ADDIN EN.CITE &lt;EndNote&gt;&lt;Cite&gt;&lt;Author&gt;Delco&lt;/Author&gt;&lt;Year&gt;2017&lt;/Year&gt;&lt;RecNum&gt;2574&lt;/RecNum&gt;&lt;DisplayText&gt;&lt;style face="superscript"&gt;37&lt;/style&gt;&lt;/DisplayText&gt;&lt;record&gt;&lt;rec-number&gt;2574&lt;/rec-number&gt;&lt;foreign-keys&gt;&lt;key app="EN" db-id="ww0r5dpxef9f59e05wg55se3awfr02xtas02" timestamp="1618555019"&gt;2574&lt;/key&gt;&lt;/foreign-keys&gt;&lt;ref-type name="Journal Article"&gt;17&lt;/ref-type&gt;&lt;contributors&gt;&lt;authors&gt;&lt;author&gt;Delco, Michelle L.&lt;/author&gt;&lt;author&gt;Kennedy, John G.&lt;/author&gt;&lt;author&gt;Bonassar, Lawrence J.&lt;/author&gt;&lt;author&gt;Fortier, Lisa A.&lt;/author&gt;&lt;/authors&gt;&lt;/contributors&gt;&lt;titles&gt;&lt;title&gt;Post-traumatic osteoarthritis of the ankle: A distinct clinical entity requiring new research approaches&lt;/title&gt;&lt;secondary-title&gt;Journal of Orthopaedic Research&lt;/secondary-title&gt;&lt;/titles&gt;&lt;periodical&gt;&lt;full-title&gt;Journal of Orthopaedic Research&lt;/full-title&gt;&lt;/periodical&gt;&lt;pages&gt;440-453&lt;/pages&gt;&lt;volume&gt;35&lt;/volume&gt;&lt;number&gt;3&lt;/number&gt;&lt;keywords&gt;&lt;keyword&gt;PTOA&lt;/keyword&gt;&lt;keyword&gt;talocrural&lt;/keyword&gt;&lt;keyword&gt;sprain&lt;/keyword&gt;&lt;keyword&gt;osteochondral injury&lt;/keyword&gt;&lt;keyword&gt;preclinical model&lt;/keyword&gt;&lt;/keywords&gt;&lt;dates&gt;&lt;year&gt;2017&lt;/year&gt;&lt;pub-dates&gt;&lt;date&gt;2017/03/01&lt;/date&gt;&lt;/pub-dates&gt;&lt;/dates&gt;&lt;publisher&gt;John Wiley &amp;amp; Sons, Ltd&lt;/publisher&gt;&lt;isbn&gt;0736-0266&lt;/isbn&gt;&lt;work-type&gt;https://doi.org/10.1002/jor.23462&lt;/work-type&gt;&lt;urls&gt;&lt;related-urls&gt;&lt;url&gt;https://doi.org/10.1002/jor.23462&lt;/url&gt;&lt;/related-urls&gt;&lt;/urls&gt;&lt;electronic-resource-num&gt;https://doi.org/10.1002/jor.23462&lt;/electronic-resource-num&gt;&lt;access-date&gt;2021/04/15&lt;/access-date&gt;&lt;/record&gt;&lt;/Cite&gt;&lt;/EndNote&gt;</w:instrText>
      </w:r>
      <w:r w:rsidRPr="00376DAD">
        <w:fldChar w:fldCharType="separate"/>
      </w:r>
      <w:r w:rsidR="00117591" w:rsidRPr="00376DAD">
        <w:rPr>
          <w:noProof/>
          <w:vertAlign w:val="superscript"/>
        </w:rPr>
        <w:t>37</w:t>
      </w:r>
      <w:r w:rsidRPr="00376DAD">
        <w:fldChar w:fldCharType="end"/>
      </w:r>
      <w:r w:rsidR="00621C84" w:rsidRPr="00376DAD">
        <w:t>,</w:t>
      </w:r>
      <w:r w:rsidRPr="00376DAD">
        <w:t xml:space="preserve"> </w:t>
      </w:r>
      <w:r w:rsidR="007D1928" w:rsidRPr="00376DAD">
        <w:t>possibly</w:t>
      </w:r>
      <w:r w:rsidRPr="00376DAD">
        <w:t xml:space="preserve"> requir</w:t>
      </w:r>
      <w:r w:rsidR="007D1928" w:rsidRPr="00376DAD">
        <w:t>ing</w:t>
      </w:r>
      <w:r w:rsidRPr="00376DAD">
        <w:rPr>
          <w:lang w:val="en-AU"/>
        </w:rPr>
        <w:t xml:space="preserve"> a separate clinical definition</w:t>
      </w:r>
      <w:r w:rsidR="00713B90" w:rsidRPr="00376DAD">
        <w:t>.</w:t>
      </w:r>
    </w:p>
    <w:p w14:paraId="11572E29" w14:textId="38710344" w:rsidR="00050F61" w:rsidRPr="00376DAD" w:rsidRDefault="00050F61" w:rsidP="007F2834">
      <w:pPr>
        <w:pStyle w:val="Heading31"/>
      </w:pPr>
      <w:bookmarkStart w:id="13" w:name="_Toc73438548"/>
      <w:r w:rsidRPr="00376DAD">
        <w:lastRenderedPageBreak/>
        <w:t>Research agenda</w:t>
      </w:r>
      <w:bookmarkEnd w:id="13"/>
    </w:p>
    <w:p w14:paraId="7600C800" w14:textId="77777777" w:rsidR="00BD5CBB" w:rsidRPr="00376DAD" w:rsidRDefault="00BD5CBB" w:rsidP="00E646AC">
      <w:pPr>
        <w:pStyle w:val="ListParagraph"/>
        <w:numPr>
          <w:ilvl w:val="0"/>
          <w:numId w:val="3"/>
        </w:numPr>
        <w:spacing w:line="360" w:lineRule="auto"/>
      </w:pPr>
      <w:r w:rsidRPr="00376DAD">
        <w:t>Develop an overarching clinical definition of foot and ankle OA</w:t>
      </w:r>
    </w:p>
    <w:p w14:paraId="4231D670" w14:textId="77777777" w:rsidR="00BD5CBB" w:rsidRPr="00376DAD" w:rsidRDefault="00BD5CBB" w:rsidP="00E646AC">
      <w:pPr>
        <w:pStyle w:val="ListParagraph"/>
        <w:numPr>
          <w:ilvl w:val="0"/>
          <w:numId w:val="3"/>
        </w:numPr>
        <w:spacing w:line="360" w:lineRule="auto"/>
      </w:pPr>
      <w:r w:rsidRPr="00376DAD">
        <w:t>Develop clinical diagnostic criteria for midfoot and ankle OA</w:t>
      </w:r>
    </w:p>
    <w:p w14:paraId="55F05655" w14:textId="77777777" w:rsidR="000636AC" w:rsidRPr="00376DAD" w:rsidRDefault="000636AC" w:rsidP="00E646AC">
      <w:pPr>
        <w:pStyle w:val="ListParagraph"/>
        <w:numPr>
          <w:ilvl w:val="0"/>
          <w:numId w:val="3"/>
        </w:numPr>
        <w:spacing w:line="360" w:lineRule="auto"/>
      </w:pPr>
      <w:r w:rsidRPr="00376DAD">
        <w:t>Explore the relationship between observable features and symptoms, disease progression and treatment response</w:t>
      </w:r>
    </w:p>
    <w:p w14:paraId="6881B374" w14:textId="6A445408" w:rsidR="000E4C76" w:rsidRPr="00376DAD" w:rsidRDefault="00370832" w:rsidP="007F2834">
      <w:pPr>
        <w:pStyle w:val="Heading3"/>
      </w:pPr>
      <w:r w:rsidRPr="00376DAD">
        <w:t>3.2</w:t>
      </w:r>
      <w:r w:rsidR="006F4AE9" w:rsidRPr="00376DAD">
        <w:t xml:space="preserve">. </w:t>
      </w:r>
      <w:r w:rsidR="00963A98" w:rsidRPr="00376DAD">
        <w:t>Epidemiology</w:t>
      </w:r>
      <w:bookmarkEnd w:id="4"/>
    </w:p>
    <w:p w14:paraId="57799C8B" w14:textId="5054C7BE" w:rsidR="001C534C" w:rsidRPr="00376DAD" w:rsidRDefault="001C534C" w:rsidP="007F2834">
      <w:pPr>
        <w:pStyle w:val="Heading31"/>
      </w:pPr>
      <w:bookmarkStart w:id="14" w:name="_Toc73438538"/>
      <w:r w:rsidRPr="00376DAD">
        <w:t>Definitions of foot and ankle OA in epidemiological studies</w:t>
      </w:r>
    </w:p>
    <w:p w14:paraId="6F7759BC" w14:textId="020FB6B1" w:rsidR="001C534C" w:rsidRPr="00376DAD" w:rsidRDefault="001C534C" w:rsidP="00E646AC">
      <w:pPr>
        <w:spacing w:line="360" w:lineRule="auto"/>
        <w:jc w:val="both"/>
      </w:pPr>
      <w:r w:rsidRPr="00376DAD">
        <w:t xml:space="preserve">Epidemiological studies have employed various definitions of rOA and srOA to estimate prevalence and incidence (Table </w:t>
      </w:r>
      <w:r w:rsidR="00FD3C1C" w:rsidRPr="00376DAD">
        <w:t>3</w:t>
      </w:r>
      <w:r w:rsidRPr="00376DAD">
        <w:t>).</w:t>
      </w:r>
    </w:p>
    <w:p w14:paraId="50BA67F3" w14:textId="2685A0B1" w:rsidR="001C534C" w:rsidRPr="00376DAD" w:rsidRDefault="001C534C" w:rsidP="007F2834">
      <w:pPr>
        <w:pStyle w:val="Heading31"/>
      </w:pPr>
      <w:r w:rsidRPr="00376DAD">
        <w:t>Prevalence</w:t>
      </w:r>
      <w:bookmarkEnd w:id="14"/>
      <w:r w:rsidRPr="00376DAD">
        <w:t xml:space="preserve"> of foot and ankle OA</w:t>
      </w:r>
    </w:p>
    <w:p w14:paraId="1A32A96D" w14:textId="522489DC" w:rsidR="001C534C" w:rsidRPr="00376DAD" w:rsidRDefault="001C534C" w:rsidP="00E646AC">
      <w:pPr>
        <w:spacing w:line="360" w:lineRule="auto"/>
        <w:jc w:val="both"/>
      </w:pPr>
      <w:r w:rsidRPr="00376DAD">
        <w:t>There are more prevalence estimates for foot OA than ankle OA, and more for rOA than srOA. In the Johnston County Osteoarthritis Study (JoCoOA), the prevalence of foot rOA was 22%</w:t>
      </w:r>
      <w:r w:rsidRPr="00376DAD">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rsidRPr="00376DAD">
        <w:instrText xml:space="preserve"> ADDIN EN.CITE </w:instrText>
      </w:r>
      <w:r w:rsidR="00117591" w:rsidRPr="00376DAD">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38</w:t>
      </w:r>
      <w:r w:rsidRPr="00376DAD">
        <w:fldChar w:fldCharType="end"/>
      </w:r>
      <w:r w:rsidRPr="00376DAD">
        <w:t>. The prevalence of foot srOA was 5%</w:t>
      </w:r>
      <w:r w:rsidRPr="00376DAD">
        <w:fldChar w:fldCharType="begin">
          <w:fldData xml:space="preserve">PEVuZE5vdGU+PENpdGU+PEF1dGhvcj5GbG93ZXJzPC9BdXRob3I+PFllYXI+MjAyMDwvWWVhcj48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</w:fldData>
        </w:fldChar>
      </w:r>
      <w:r w:rsidR="00117591" w:rsidRPr="00376DAD">
        <w:instrText xml:space="preserve"> ADDIN EN.CITE </w:instrText>
      </w:r>
      <w:r w:rsidR="00117591" w:rsidRPr="00376DAD">
        <w:fldChar w:fldCharType="begin">
          <w:fldData xml:space="preserve">PEVuZE5vdGU+PENpdGU+PEF1dGhvcj5GbG93ZXJzPC9BdXRob3I+PFllYXI+MjAyMDwvWWVhcj48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38, 39</w:t>
      </w:r>
      <w:r w:rsidRPr="00376DAD">
        <w:fldChar w:fldCharType="end"/>
      </w:r>
      <w:r w:rsidRPr="00376DAD">
        <w:t>, whilst in the Clinical Assessment Study of the Foot (CASF), it was 17% in adults aged ≥50 years</w:t>
      </w:r>
      <w:r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40</w:t>
      </w:r>
      <w:r w:rsidRPr="00376DAD">
        <w:rPr>
          <w:color w:val="000000" w:themeColor="text1"/>
        </w:rPr>
        <w:fldChar w:fldCharType="end"/>
      </w:r>
      <w:r w:rsidRPr="00376DAD">
        <w:t>. First MTP joint rOA prevalence was 10% in JoCoOA</w:t>
      </w:r>
      <w:r w:rsidRPr="00376DAD">
        <w:fldChar w:fldCharType="begin"/>
      </w:r>
      <w:r w:rsidR="00117591" w:rsidRPr="00376DAD">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39</w:t>
      </w:r>
      <w:r w:rsidRPr="00376DAD">
        <w:fldChar w:fldCharType="end"/>
      </w:r>
      <w:r w:rsidRPr="00376DAD">
        <w:t>, 8% in the Clearwater OA Study</w:t>
      </w:r>
      <w:r w:rsidRPr="00376DAD">
        <w:fldChar w:fldCharType="begin"/>
      </w:r>
      <w:r w:rsidR="00117591" w:rsidRPr="00376DAD">
        <w:instrText xml:space="preserve"> ADDIN EN.CITE &lt;EndNote&gt;&lt;Cite&gt;&lt;Author&gt;Wilder&lt;/Author&gt;&lt;Year&gt;2005&lt;/Year&gt;&lt;RecNum&gt;2932&lt;/RecNum&gt;&lt;DisplayText&gt;&lt;style face="superscript"&gt;41&lt;/style&gt;&lt;/DisplayText&gt;&lt;record&gt;&lt;rec-number&gt;2932&lt;/rec-number&gt;&lt;foreign-keys&gt;&lt;key app="EN" db-id="exrtztffxzr0x0eaz2qp2swf52aztxfewv0t" timestamp="0"&gt;2932&lt;/key&gt;&lt;/foreign-keys&gt;&lt;ref-type name="Journal Article"&gt;17&lt;/ref-type&gt;&lt;contributors&gt;&lt;authors&gt;&lt;author&gt;F V Wilder&lt;/author&gt;&lt;author&gt;J P Barrett&lt;/author&gt;&lt;author&gt;E J Farina&lt;/author&gt;&lt;/authors&gt;&lt;/contributors&gt;&lt;titles&gt;&lt;title&gt;The association of radiographic foot osteoarthritis and radiographic osteoarthritis at other sites&lt;/title&gt;&lt;secondary-title&gt;Osteoarthritis Cartilage&lt;/secondary-title&gt;&lt;/titles&gt;&lt;periodical&gt;&lt;full-title&gt;Osteoarthritis Cartilage&lt;/full-title&gt;&lt;abbr-1&gt;Osteoarthritis and cartilage&lt;/abbr-1&gt;&lt;/periodical&gt;&lt;pages&gt;211-215&lt;/pages&gt;&lt;volume&gt;13&lt;/volume&gt;&lt;dates&gt;&lt;year&gt;2005&lt;/year&gt;&lt;/dates&gt;&lt;urls&gt;&lt;/urls&gt;&lt;/record&gt;&lt;/Cite&gt;&lt;/EndNote&gt;</w:instrText>
      </w:r>
      <w:r w:rsidRPr="00376DAD">
        <w:fldChar w:fldCharType="separate"/>
      </w:r>
      <w:r w:rsidR="00117591" w:rsidRPr="00376DAD">
        <w:rPr>
          <w:noProof/>
          <w:vertAlign w:val="superscript"/>
        </w:rPr>
        <w:t>41</w:t>
      </w:r>
      <w:r w:rsidRPr="00376DAD">
        <w:fldChar w:fldCharType="end"/>
      </w:r>
      <w:r w:rsidRPr="00376DAD">
        <w:t>, and ranged from &lt;4% in the 20</w:t>
      </w:r>
      <w:r w:rsidR="002B0962" w:rsidRPr="00376DAD">
        <w:t xml:space="preserve"> to </w:t>
      </w:r>
      <w:r w:rsidRPr="00376DAD">
        <w:t>24 age group to approximately one-half</w:t>
      </w:r>
      <w:r w:rsidR="00C23EA1" w:rsidRPr="00376DAD">
        <w:t xml:space="preserve"> </w:t>
      </w:r>
      <w:r w:rsidRPr="00376DAD">
        <w:t>of over 80s in the Zoetermeer study</w:t>
      </w:r>
      <w:r w:rsidRPr="00376DAD">
        <w:fldChar w:fldCharType="begin"/>
      </w:r>
      <w:r w:rsidR="00117591" w:rsidRPr="00376DAD">
        <w:instrText xml:space="preserve"> ADDIN EN.CITE &lt;EndNote&gt;&lt;Cite&gt;&lt;Author&gt;Saase&lt;/Author&gt;&lt;Year&gt;1989&lt;/Year&gt;&lt;RecNum&gt;2252&lt;/RecNum&gt;&lt;DisplayText&gt;&lt;style face="superscript"&gt;42&lt;/style&gt;&lt;/DisplayText&gt;&lt;record&gt;&lt;rec-number&gt;2252&lt;/rec-number&gt;&lt;foreign-keys&gt;&lt;key app="EN" db-id="exrtztffxzr0x0eaz2qp2swf52aztxfewv0t" timestamp="0"&gt;2252&lt;/key&gt;&lt;/foreign-keys&gt;&lt;ref-type name="Journal Article"&gt;17&lt;/ref-type&gt;&lt;contributors&gt;&lt;authors&gt;&lt;author&gt;J L van Saase&lt;/author&gt;&lt;author&gt;L K van Romunde&lt;/author&gt;&lt;author&gt;A Cats&lt;/author&gt;&lt;author&gt;J P Vandenbroucke&lt;/author&gt;&lt;author&gt;H A Valkenburg&lt;/author&gt;&lt;/authors&gt;&lt;/contributors&gt;&lt;titles&gt;&lt;title&gt;Epidemiology of osteoarthritis: Zoetermeer survey. Comparison of radiological osteoarthritis in a Dutch population with that in 10 other populations&lt;/title&gt;&lt;secondary-title&gt;Ann Rheum Dis&lt;/secondary-title&gt;&lt;/titles&gt;&lt;periodical&gt;&lt;full-title&gt;Ann Rheum Dis&lt;/full-title&gt;&lt;abbr-1&gt;Annals of the rheumatic diseases&lt;/abbr-1&gt;&lt;/periodical&gt;&lt;pages&gt;271-280&lt;/pages&gt;&lt;volume&gt;48&lt;/volume&gt;&lt;dates&gt;&lt;year&gt;1989&lt;/year&gt;&lt;/dates&gt;&lt;urls&gt;&lt;/urls&gt;&lt;/record&gt;&lt;/Cite&gt;&lt;/EndNote&gt;</w:instrText>
      </w:r>
      <w:r w:rsidRPr="00376DAD">
        <w:fldChar w:fldCharType="separate"/>
      </w:r>
      <w:r w:rsidR="00117591" w:rsidRPr="00376DAD">
        <w:rPr>
          <w:noProof/>
          <w:vertAlign w:val="superscript"/>
        </w:rPr>
        <w:t>42</w:t>
      </w:r>
      <w:r w:rsidRPr="00376DAD">
        <w:fldChar w:fldCharType="end"/>
      </w:r>
      <w:r w:rsidRPr="00376DAD">
        <w:t>. In CASF, first MTP joint srOA affected 8%</w:t>
      </w:r>
      <w:r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 </w:instrText>
      </w:r>
      <w:r w:rsidR="00117591"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Pr="00376DAD">
        <w:rPr>
          <w:lang w:val="en-AU"/>
        </w:rPr>
      </w:r>
      <w:r w:rsidRPr="00376DAD">
        <w:rPr>
          <w:lang w:val="en-AU"/>
        </w:rPr>
        <w:fldChar w:fldCharType="separate"/>
      </w:r>
      <w:r w:rsidR="00117591" w:rsidRPr="00376DAD">
        <w:rPr>
          <w:noProof/>
          <w:vertAlign w:val="superscript"/>
          <w:lang w:val="en-AU"/>
        </w:rPr>
        <w:t>27</w:t>
      </w:r>
      <w:r w:rsidRPr="00376DAD">
        <w:rPr>
          <w:lang w:val="en-AU"/>
        </w:rPr>
        <w:fldChar w:fldCharType="end"/>
      </w:r>
      <w:r w:rsidRPr="00376DAD">
        <w:t>. In the Zoetermeer study, tarsometatarsal rOA prevalence ranged from &lt;1%</w:t>
      </w:r>
      <w:r w:rsidR="00243AD5" w:rsidRPr="00376DAD">
        <w:t xml:space="preserve"> </w:t>
      </w:r>
      <w:r w:rsidRPr="00376DAD">
        <w:t>in people aged 20-24 years to &gt;7% in the over 80s</w:t>
      </w:r>
      <w:r w:rsidRPr="00376DAD">
        <w:fldChar w:fldCharType="begin"/>
      </w:r>
      <w:r w:rsidR="00117591" w:rsidRPr="00376DAD">
        <w:instrText xml:space="preserve"> ADDIN EN.CITE &lt;EndNote&gt;&lt;Cite&gt;&lt;Author&gt;Saase&lt;/Author&gt;&lt;Year&gt;1989&lt;/Year&gt;&lt;RecNum&gt;2252&lt;/RecNum&gt;&lt;DisplayText&gt;&lt;style face="superscript"&gt;42&lt;/style&gt;&lt;/DisplayText&gt;&lt;record&gt;&lt;rec-number&gt;2252&lt;/rec-number&gt;&lt;foreign-keys&gt;&lt;key app="EN" db-id="exrtztffxzr0x0eaz2qp2swf52aztxfewv0t" timestamp="0"&gt;2252&lt;/key&gt;&lt;/foreign-keys&gt;&lt;ref-type name="Journal Article"&gt;17&lt;/ref-type&gt;&lt;contributors&gt;&lt;authors&gt;&lt;author&gt;J L van Saase&lt;/author&gt;&lt;author&gt;L K van Romunde&lt;/author&gt;&lt;author&gt;A Cats&lt;/author&gt;&lt;author&gt;J P Vandenbroucke&lt;/author&gt;&lt;author&gt;H A Valkenburg&lt;/author&gt;&lt;/authors&gt;&lt;/contributors&gt;&lt;titles&gt;&lt;title&gt;Epidemiology of osteoarthritis: Zoetermeer survey. Comparison of radiological osteoarthritis in a Dutch population with that in 10 other populations&lt;/title&gt;&lt;secondary-title&gt;Ann Rheum Dis&lt;/secondary-title&gt;&lt;/titles&gt;&lt;periodical&gt;&lt;full-title&gt;Ann Rheum Dis&lt;/full-title&gt;&lt;abbr-1&gt;Annals of the rheumatic diseases&lt;/abbr-1&gt;&lt;/periodical&gt;&lt;pages&gt;271-280&lt;/pages&gt;&lt;volume&gt;48&lt;/volume&gt;&lt;dates&gt;&lt;year&gt;1989&lt;/year&gt;&lt;/dates&gt;&lt;urls&gt;&lt;/urls&gt;&lt;/record&gt;&lt;/Cite&gt;&lt;/EndNote&gt;</w:instrText>
      </w:r>
      <w:r w:rsidRPr="00376DAD">
        <w:fldChar w:fldCharType="separate"/>
      </w:r>
      <w:r w:rsidR="00117591" w:rsidRPr="00376DAD">
        <w:rPr>
          <w:noProof/>
          <w:vertAlign w:val="superscript"/>
        </w:rPr>
        <w:t>42</w:t>
      </w:r>
      <w:r w:rsidRPr="00376DAD">
        <w:fldChar w:fldCharType="end"/>
      </w:r>
      <w:r w:rsidRPr="00376DAD">
        <w:t xml:space="preserve">. The second cuneometarsal joint is more commonly affected by rOA and srOA than other midfoot joints. The prevalence of rOA at the first cuneometatarsal, second cuneometatarsal, navicular-first cuneiform, and talonavicular joints </w:t>
      </w:r>
      <w:r w:rsidR="00C23EA1" w:rsidRPr="00376DAD">
        <w:t>was</w:t>
      </w:r>
      <w:r w:rsidRPr="00376DAD">
        <w:t xml:space="preserve"> 3%, 7%, 5%, and 6% respectively in JoCoOA</w:t>
      </w:r>
      <w:r w:rsidRPr="00376DAD">
        <w:fldChar w:fldCharType="begin"/>
      </w:r>
      <w:r w:rsidR="00117591" w:rsidRPr="00376DAD">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39</w:t>
      </w:r>
      <w:r w:rsidRPr="00376DAD">
        <w:fldChar w:fldCharType="end"/>
      </w:r>
      <w:r w:rsidRPr="00376DAD">
        <w:t>, but substantially higher (22.9%, 65.4%, 39.5% and 35.6%, respectively) in older adults (mean age 76 years) in Australia</w:t>
      </w:r>
      <w:r w:rsidRPr="00376DAD">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rsidRPr="00376DAD">
        <w:instrText xml:space="preserve"> ADDIN EN.CITE </w:instrText>
      </w:r>
      <w:r w:rsidR="00117591" w:rsidRPr="00376DAD">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3</w:t>
      </w:r>
      <w:r w:rsidRPr="00376DAD">
        <w:fldChar w:fldCharType="end"/>
      </w:r>
      <w:r w:rsidRPr="00376DAD">
        <w:t>. In CASF, the prevalence of midfoot srOA was 12% overall, and 3.9%, 6.8%, 5.2%, and 5.8% respectively at the same individual joints</w:t>
      </w:r>
      <w:r w:rsidRPr="00376DAD">
        <w:rPr>
          <w:lang w:val="en-AU"/>
        </w:rPr>
        <w:fldChar w:fldCharType="begin">
          <w:fldData xml:space="preserve">PEVuZE5vdGU+PENpdGU+PEF1dGhvcj5Sb2RkeTwvQXV0aG9yPjxZZWFyPjIwMTU8L1llYXI+PFJl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</w:fldData>
        </w:fldChar>
      </w:r>
      <w:r w:rsidR="00117591" w:rsidRPr="00376DAD">
        <w:rPr>
          <w:lang w:val="en-AU"/>
        </w:rPr>
        <w:instrText xml:space="preserve"> ADDIN EN.CITE </w:instrText>
      </w:r>
      <w:r w:rsidR="00117591" w:rsidRPr="00376DAD">
        <w:rPr>
          <w:lang w:val="en-AU"/>
        </w:rPr>
        <w:fldChar w:fldCharType="begin">
          <w:fldData xml:space="preserve">PEVuZE5vdGU+PENpdGU+PEF1dGhvcj5Sb2RkeTwvQXV0aG9yPjxZZWFyPjIwMTU8L1llYXI+PFJl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Pr="00376DAD">
        <w:rPr>
          <w:lang w:val="en-AU"/>
        </w:rPr>
      </w:r>
      <w:r w:rsidRPr="00376DAD">
        <w:rPr>
          <w:lang w:val="en-AU"/>
        </w:rPr>
        <w:fldChar w:fldCharType="separate"/>
      </w:r>
      <w:r w:rsidR="00117591" w:rsidRPr="00376DAD">
        <w:rPr>
          <w:noProof/>
          <w:vertAlign w:val="superscript"/>
          <w:lang w:val="en-AU"/>
        </w:rPr>
        <w:t>27, 44</w:t>
      </w:r>
      <w:r w:rsidRPr="00376DAD">
        <w:rPr>
          <w:lang w:val="en-AU"/>
        </w:rPr>
        <w:fldChar w:fldCharType="end"/>
      </w:r>
      <w:r w:rsidRPr="00376DAD">
        <w:rPr>
          <w:lang w:val="en-AU"/>
        </w:rPr>
        <w:t>.</w:t>
      </w:r>
      <w:r w:rsidRPr="00376DAD">
        <w:t xml:space="preserve"> Prevalence w</w:t>
      </w:r>
      <w:r w:rsidR="00C23EA1" w:rsidRPr="00376DAD">
        <w:t>as</w:t>
      </w:r>
      <w:r w:rsidRPr="00376DAD">
        <w:t xml:space="preserve"> 2% for ankle rOA in JoCoOA</w:t>
      </w:r>
      <w:r w:rsidRPr="00376DAD">
        <w:fldChar w:fldCharType="begin"/>
      </w:r>
      <w:r w:rsidR="00117591" w:rsidRPr="00376DAD">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39</w:t>
      </w:r>
      <w:r w:rsidRPr="00376DAD">
        <w:fldChar w:fldCharType="end"/>
      </w:r>
      <w:r w:rsidRPr="00376DAD">
        <w:t xml:space="preserve"> and 3.4% for ankle srOA in CASF</w:t>
      </w:r>
      <w:r w:rsidRPr="00376DAD">
        <w:rPr>
          <w:lang w:val="en-AU"/>
        </w:rPr>
        <w:fldChar w:fldCharType="begin"/>
      </w:r>
      <w:r w:rsidR="00117591" w:rsidRPr="00376DAD">
        <w:rPr>
          <w:lang w:val="en-AU"/>
        </w:rPr>
        <w:instrText xml:space="preserve"> ADDIN EN.CITE &lt;EndNote&gt;&lt;Cite&gt;&lt;Author&gt;Murray&lt;/Author&gt;&lt;Year&gt;2018&lt;/Year&gt;&lt;RecNum&gt;2313&lt;/RecNum&gt;&lt;DisplayText&gt;&lt;style face="superscript"&gt;6&lt;/style&gt;&lt;/DisplayText&gt;&lt;record&gt;&lt;rec-number&gt;2313&lt;/rec-number&gt;&lt;foreign-keys&gt;&lt;key app="EN" db-id="ww0r5dpxef9f59e05wg55se3awfr02xtas02" timestamp="1562052944"&gt;2313&lt;/key&gt;&lt;/foreign-keys&gt;&lt;ref-type name="Journal Article"&gt;17&lt;/ref-type&gt;&lt;contributors&gt;&lt;authors&gt;&lt;author&gt;Murray, Charlotte&lt;/author&gt;&lt;author&gt;Marshall, Michelle&lt;/author&gt;&lt;author&gt;Rathod, Trishna&lt;/author&gt;&lt;author&gt;Bowen, Catherine J.&lt;/author&gt;&lt;author&gt;Menz, Hylton B.&lt;/author&gt;&lt;author&gt;Roddy, Edward&lt;/author&gt;&lt;/authors&gt;&lt;/contributors&gt;&lt;titles&gt;&lt;title&gt;Population prevalence and distribution of ankle pain and symptomatic radiographic ankle osteoarthritis in community dwelling older adults: A systematic review and cross-sectional study&lt;/title&gt;&lt;secondary-title&gt;PLOS ONE&lt;/secondary-title&gt;&lt;/titles&gt;&lt;periodical&gt;&lt;full-title&gt;PLoS ONE&lt;/full-title&gt;&lt;/periodical&gt;&lt;pages&gt;e0193662&lt;/pages&gt;&lt;volume&gt;13&lt;/volume&gt;&lt;number&gt;4&lt;/number&gt;&lt;dates&gt;&lt;year&gt;2018&lt;/year&gt;&lt;/dates&gt;&lt;publisher&gt;Public Library of Science&lt;/publisher&gt;&lt;urls&gt;&lt;related-urls&gt;&lt;url&gt;https://doi.org/10.1371/journal.pone.0193662&lt;/url&gt;&lt;/related-urls&gt;&lt;/urls&gt;&lt;electronic-resource-num&gt;10.1371/journal.pone.0193662&lt;/electronic-resource-num&gt;&lt;/record&gt;&lt;/Cite&gt;&lt;/EndNote&gt;</w:instrText>
      </w:r>
      <w:r w:rsidRPr="00376DAD">
        <w:rPr>
          <w:lang w:val="en-AU"/>
        </w:rPr>
        <w:fldChar w:fldCharType="separate"/>
      </w:r>
      <w:r w:rsidR="00117591" w:rsidRPr="00376DAD">
        <w:rPr>
          <w:noProof/>
          <w:vertAlign w:val="superscript"/>
          <w:lang w:val="en-AU"/>
        </w:rPr>
        <w:t>6</w:t>
      </w:r>
      <w:r w:rsidRPr="00376DAD">
        <w:rPr>
          <w:lang w:val="en-AU"/>
        </w:rPr>
        <w:fldChar w:fldCharType="end"/>
      </w:r>
      <w:r w:rsidRPr="00376DAD">
        <w:t>.</w:t>
      </w:r>
    </w:p>
    <w:p w14:paraId="249A6D67" w14:textId="4316204D" w:rsidR="001C534C" w:rsidRPr="00376DAD" w:rsidRDefault="001C534C" w:rsidP="007F2834">
      <w:pPr>
        <w:pStyle w:val="Heading31"/>
      </w:pPr>
      <w:bookmarkStart w:id="15" w:name="_Toc73438539"/>
      <w:r w:rsidRPr="00376DAD">
        <w:t>Incidence</w:t>
      </w:r>
      <w:bookmarkEnd w:id="15"/>
      <w:r w:rsidRPr="00376DAD">
        <w:t xml:space="preserve"> of foot and ankle OA</w:t>
      </w:r>
    </w:p>
    <w:p w14:paraId="5363C1BD" w14:textId="1B7CBF6C" w:rsidR="001C534C" w:rsidRPr="00376DAD" w:rsidRDefault="001C534C" w:rsidP="00E646AC">
      <w:pPr>
        <w:spacing w:line="360" w:lineRule="auto"/>
        <w:jc w:val="both"/>
      </w:pPr>
      <w:r w:rsidRPr="00376DAD">
        <w:t xml:space="preserve">There are few studies of foot and ankle </w:t>
      </w:r>
      <w:r w:rsidRPr="00376DAD">
        <w:rPr>
          <w:color w:val="000000"/>
          <w:shd w:val="clear" w:color="auto" w:fill="FFFFFF"/>
        </w:rPr>
        <w:t>OA incidence. Over 3-4 years in JoCoOA, 4% of participants developed incident foot rOA</w:t>
      </w:r>
      <w:r w:rsidRPr="00376DAD">
        <w:rPr>
          <w:color w:val="000000"/>
          <w:shd w:val="clear" w:color="auto" w:fill="FFFFFF"/>
        </w:rPr>
        <w:fldChar w:fldCharType="begin"/>
      </w:r>
      <w:r w:rsidR="00117591" w:rsidRPr="00376DAD">
        <w:rPr>
          <w:color w:val="000000"/>
          <w:shd w:val="clear" w:color="auto" w:fill="FFFFFF"/>
        </w:rPr>
        <w:instrText xml:space="preserve"> ADDIN EN.CITE &lt;EndNote&gt;&lt;Cite&gt;&lt;Author&gt;Eltaraboulsi R&lt;/Author&gt;&lt;Year&gt;2020&lt;/Year&gt;&lt;RecNum&gt;13816&lt;/RecNum&gt;&lt;DisplayText&gt;&lt;style face="superscript"&gt;45&lt;/style&gt;&lt;/DisplayText&gt;&lt;record&gt;&lt;rec-number&gt;13816&lt;/rec-number&gt;&lt;foreign-keys&gt;&lt;key app="EN" db-id="exrtztffxzr0x0eaz2qp2swf52aztxfewv0t" timestamp="1619567104"&gt;13816&lt;/key&gt;&lt;/foreign-keys&gt;&lt;ref-type name="Journal Article"&gt;17&lt;/ref-type&gt;&lt;contributors&gt;&lt;authors&gt;&lt;author&gt;Eltaraboulsi R, Nelson A, Alvarez C, Renner J, Bowen C, Gates L, Golightly Y&lt;/author&gt;&lt;/authors&gt;&lt;/contributors&gt;&lt;titles&gt;&lt;title&gt;Incidence and Progression of Foot Osteoarthritis [abstract]&lt;/title&gt;&lt;secondary-title&gt;Arthritis Rheumatol&lt;/secondary-title&gt;&lt;/titles&gt;&lt;periodical&gt;&lt;full-title&gt;Arthritis Rheumatol&lt;/full-title&gt;&lt;abbr-1&gt;Arthritis &amp;amp; rheumatology (Hoboken, N.J.)&lt;/abbr-1&gt;&lt;/periodical&gt;&lt;volume&gt;72&lt;/volume&gt;&lt;num-vols&gt;suppl 10&lt;/num-vols&gt;&lt;dates&gt;&lt;year&gt;2020&lt;/year&gt;&lt;/dates&gt;&lt;urls&gt;&lt;related-urls&gt;&lt;url&gt;https://acrabstracts.org/abstract/incidence-and-progression-of-foot-osteoarthritis&lt;/url&gt;&lt;/related-urls&gt;&lt;/urls&gt;&lt;/record&gt;&lt;/Cite&gt;&lt;/EndNote&gt;</w:instrText>
      </w:r>
      <w:r w:rsidRPr="00376DAD">
        <w:rPr>
          <w:color w:val="000000"/>
          <w:shd w:val="clear" w:color="auto" w:fill="FFFFFF"/>
        </w:rPr>
        <w:fldChar w:fldCharType="separate"/>
      </w:r>
      <w:r w:rsidR="00117591" w:rsidRPr="00376DAD">
        <w:rPr>
          <w:noProof/>
          <w:color w:val="000000"/>
          <w:shd w:val="clear" w:color="auto" w:fill="FFFFFF"/>
          <w:vertAlign w:val="superscript"/>
        </w:rPr>
        <w:t>45</w:t>
      </w:r>
      <w:r w:rsidRPr="00376DAD">
        <w:rPr>
          <w:color w:val="000000"/>
          <w:shd w:val="clear" w:color="auto" w:fill="FFFFFF"/>
        </w:rPr>
        <w:fldChar w:fldCharType="end"/>
      </w:r>
      <w:r w:rsidRPr="00376DAD">
        <w:rPr>
          <w:color w:val="000000"/>
          <w:shd w:val="clear" w:color="auto" w:fill="FFFFFF"/>
        </w:rPr>
        <w:t xml:space="preserve">,and 28% incident ankle rOA over 4-5 years. </w:t>
      </w:r>
      <w:r w:rsidRPr="00376DAD">
        <w:t xml:space="preserve">Over </w:t>
      </w:r>
      <w:r w:rsidRPr="00376DAD">
        <w:rPr>
          <w:color w:val="000000"/>
          <w:shd w:val="clear" w:color="auto" w:fill="FFFFFF"/>
        </w:rPr>
        <w:lastRenderedPageBreak/>
        <w:t>seven years, in the Clearwater OA Study, approximately one-quarter  developed first MTP joint rOA</w:t>
      </w:r>
      <w:r w:rsidRPr="00376DAD">
        <w:rPr>
          <w:color w:val="000000"/>
          <w:shd w:val="clear" w:color="auto" w:fill="FFFFFF"/>
        </w:rPr>
        <w:fldChar w:fldCharType="begin"/>
      </w:r>
      <w:r w:rsidR="00117591" w:rsidRPr="00376DAD">
        <w:rPr>
          <w:color w:val="000000"/>
          <w:shd w:val="clear" w:color="auto" w:fill="FFFFFF"/>
        </w:rPr>
        <w:instrText xml:space="preserve"> ADDIN EN.CITE &lt;EndNote&gt;&lt;Cite&gt;&lt;Author&gt;Mahiquez&lt;/Author&gt;&lt;Year&gt;2006&lt;/Year&gt;&lt;RecNum&gt;3451&lt;/RecNum&gt;&lt;DisplayText&gt;&lt;style face="superscript"&gt;46&lt;/style&gt;&lt;/DisplayText&gt;&lt;record&gt;&lt;rec-number&gt;3451&lt;/rec-number&gt;&lt;foreign-keys&gt;&lt;key app="EN" db-id="exrtztffxzr0x0eaz2qp2swf52aztxfewv0t" timestamp="0"&gt;3451&lt;/key&gt;&lt;/foreign-keys&gt;&lt;ref-type name="Journal Article"&gt;17&lt;/ref-type&gt;&lt;contributors&gt;&lt;authors&gt;&lt;author&gt;M Y Mahiquez&lt;/author&gt;&lt;author&gt;F V Wilder&lt;/author&gt;&lt;author&gt;H M Stephens&lt;/author&gt;&lt;/authors&gt;&lt;/contributors&gt;&lt;titles&gt;&lt;title&gt;Positive hindfoot valgus and osteoarthritis of the first metatarsophalangeal joint&lt;/title&gt;&lt;secondary-title&gt;Foot and Ankle International&lt;/secondary-title&gt;&lt;/titles&gt;&lt;periodical&gt;&lt;full-title&gt;Foot and Ankle International&lt;/full-title&gt;&lt;/periodical&gt;&lt;pages&gt;1055-1059&lt;/pages&gt;&lt;volume&gt;27&lt;/volume&gt;&lt;dates&gt;&lt;year&gt;2006&lt;/year&gt;&lt;/dates&gt;&lt;urls&gt;&lt;/urls&gt;&lt;/record&gt;&lt;/Cite&gt;&lt;/EndNote&gt;</w:instrText>
      </w:r>
      <w:r w:rsidRPr="00376DAD">
        <w:rPr>
          <w:color w:val="000000"/>
          <w:shd w:val="clear" w:color="auto" w:fill="FFFFFF"/>
        </w:rPr>
        <w:fldChar w:fldCharType="separate"/>
      </w:r>
      <w:r w:rsidR="00117591" w:rsidRPr="00376DAD">
        <w:rPr>
          <w:noProof/>
          <w:color w:val="000000"/>
          <w:shd w:val="clear" w:color="auto" w:fill="FFFFFF"/>
          <w:vertAlign w:val="superscript"/>
        </w:rPr>
        <w:t>46</w:t>
      </w:r>
      <w:r w:rsidRPr="00376DAD">
        <w:rPr>
          <w:color w:val="000000"/>
          <w:shd w:val="clear" w:color="auto" w:fill="FFFFFF"/>
        </w:rPr>
        <w:fldChar w:fldCharType="end"/>
      </w:r>
      <w:r w:rsidRPr="00376DAD">
        <w:rPr>
          <w:color w:val="000000"/>
          <w:shd w:val="clear" w:color="auto" w:fill="FFFFFF"/>
        </w:rPr>
        <w:t>. In the Chingford study, 13.5% developed incident rOA in the right first MTP joint and 8.3% in the left over 19 years</w:t>
      </w:r>
      <w:r w:rsidRPr="00376DAD">
        <w:rPr>
          <w:color w:val="1C1D1E"/>
          <w:shd w:val="clear" w:color="auto" w:fill="FFFFFF"/>
        </w:rPr>
        <w:fldChar w:fldCharType="begin"/>
      </w:r>
      <w:r w:rsidR="00117591" w:rsidRPr="00376DAD">
        <w:rPr>
          <w:color w:val="1C1D1E"/>
          <w:shd w:val="clear" w:color="auto" w:fill="FFFFFF"/>
        </w:rPr>
        <w:instrText xml:space="preserve"> ADDIN EN.CITE &lt;EndNote&gt;&lt;Cite&gt;&lt;Author&gt;Bowen&lt;/Author&gt;&lt;Year&gt;2020&lt;/Year&gt;&lt;RecNum&gt;11838&lt;/RecNum&gt;&lt;DisplayText&gt;&lt;style face="superscript"&gt;47&lt;/style&gt;&lt;/DisplayText&gt;&lt;record&gt;&lt;rec-number&gt;11838&lt;/rec-number&gt;&lt;foreign-keys&gt;&lt;key app="EN" db-id="exrtztffxzr0x0eaz2qp2swf52aztxfewv0t" timestamp="1601938296"&gt;11838&lt;/key&gt;&lt;/foreign-keys&gt;&lt;ref-type name="Journal Article"&gt;17&lt;/ref-type&gt;&lt;contributors&gt;&lt;authors&gt;&lt;author&gt;Bowen, C.&lt;/author&gt;&lt;author&gt;Gates, L.&lt;/author&gt;&lt;author&gt;McQueen, P.&lt;/author&gt;&lt;author&gt;Daniels, M.&lt;/author&gt;&lt;author&gt;Delmestri, A.&lt;/author&gt;&lt;author&gt;Drechsler, W.&lt;/author&gt;&lt;author&gt;Stephensen, D.&lt;/author&gt;&lt;author&gt;Doherty, M.&lt;/author&gt;&lt;author&gt;Arden, N.&lt;/author&gt;&lt;/authors&gt;&lt;/contributors&gt;&lt;auth-address&gt;University of Southampton, Southampton, UK.&amp;#xD;Oxford Health NHS Trust, Oxford, UK.&amp;#xD;University of Oxford, Oxford, UK.&amp;#xD;King&amp;apos;s College, London, UK.&amp;#xD;Canterbury Christ Church University, Canterbury, UK.&amp;#xD;University of Nottingham, Nottingham, UK.&amp;#xD;University of Oxford, Oxford, UK, and University of Southampton, Southampton, UK.&lt;/auth-address&gt;&lt;titles&gt;&lt;title&gt;Natural History of Radiographic First Metatarsophalangeal Joint Osteoarthritis: A Nineteen-Year Population-Based Cohort Study&lt;/title&gt;&lt;secondary-title&gt;Arthritis Care Res (Hoboken)&lt;/secondary-title&gt;&lt;/titles&gt;&lt;periodical&gt;&lt;full-title&gt;Arthritis Care Res (Hoboken)&lt;/full-title&gt;&lt;abbr-1&gt;Arthritis care &amp;amp; research&lt;/abbr-1&gt;&lt;/periodical&gt;&lt;pages&gt;1224-1230&lt;/pages&gt;&lt;volume&gt;72&lt;/volume&gt;&lt;number&gt;9&lt;/number&gt;&lt;edition&gt;2019/06/25&lt;/edition&gt;&lt;dates&gt;&lt;year&gt;2020&lt;/year&gt;&lt;pub-dates&gt;&lt;date&gt;Sep&lt;/date&gt;&lt;/pub-dates&gt;&lt;/dates&gt;&lt;isbn&gt;2151-464X (Print)&amp;#xD;2151-464x&lt;/isbn&gt;&lt;accession-num&gt;31233277&lt;/accession-num&gt;&lt;urls&gt;&lt;/urls&gt;&lt;custom2&gt;PMC7496760&lt;/custom2&gt;&lt;electronic-resource-num&gt;10.1002/acr.24015&lt;/electronic-resource-num&gt;&lt;remote-database-provider&gt;NLM&lt;/remote-database-provider&gt;&lt;language&gt;eng&lt;/language&gt;&lt;/record&gt;&lt;/Cite&gt;&lt;/EndNote&gt;</w:instrText>
      </w:r>
      <w:r w:rsidRPr="00376DAD">
        <w:rPr>
          <w:color w:val="1C1D1E"/>
          <w:shd w:val="clear" w:color="auto" w:fill="FFFFFF"/>
        </w:rPr>
        <w:fldChar w:fldCharType="separate"/>
      </w:r>
      <w:r w:rsidR="00117591" w:rsidRPr="00376DAD">
        <w:rPr>
          <w:noProof/>
          <w:color w:val="1C1D1E"/>
          <w:shd w:val="clear" w:color="auto" w:fill="FFFFFF"/>
          <w:vertAlign w:val="superscript"/>
        </w:rPr>
        <w:t>47</w:t>
      </w:r>
      <w:r w:rsidRPr="00376DAD">
        <w:rPr>
          <w:color w:val="1C1D1E"/>
          <w:shd w:val="clear" w:color="auto" w:fill="FFFFFF"/>
        </w:rPr>
        <w:fldChar w:fldCharType="end"/>
      </w:r>
      <w:r w:rsidRPr="00376DAD">
        <w:rPr>
          <w:color w:val="1C1D1E"/>
          <w:shd w:val="clear" w:color="auto" w:fill="FFFFFF"/>
        </w:rPr>
        <w:t>.</w:t>
      </w:r>
    </w:p>
    <w:p w14:paraId="350C47C7" w14:textId="20A574BC" w:rsidR="001C534C" w:rsidRPr="00376DAD" w:rsidRDefault="001C534C" w:rsidP="007F2834">
      <w:pPr>
        <w:pStyle w:val="Heading31"/>
      </w:pPr>
      <w:bookmarkStart w:id="16" w:name="_Toc73438540"/>
      <w:r w:rsidRPr="00376DAD">
        <w:t>Phenotypes</w:t>
      </w:r>
      <w:bookmarkEnd w:id="16"/>
    </w:p>
    <w:p w14:paraId="332A6826" w14:textId="08067355" w:rsidR="001C534C" w:rsidRPr="00376DAD" w:rsidRDefault="001C534C" w:rsidP="00E646AC">
      <w:pPr>
        <w:spacing w:line="360" w:lineRule="auto"/>
        <w:jc w:val="both"/>
        <w:rPr>
          <w:bCs/>
        </w:rPr>
      </w:pPr>
      <w:r w:rsidRPr="00376DAD">
        <w:rPr>
          <w:bCs/>
        </w:rPr>
        <w:t>In CASF, three distinct rOA phenotypes were distinguished: no or minimal foot OA (64%), isolated first MTP joint OA (22%) and polyarticular foot OA (15%)</w:t>
      </w:r>
      <w:r w:rsidRPr="00376DAD">
        <w:rPr>
          <w:bCs/>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rPr>
          <w:bCs/>
        </w:rPr>
        <w:instrText xml:space="preserve"> ADDIN EN.CITE </w:instrText>
      </w:r>
      <w:r w:rsidR="00117591" w:rsidRPr="00376DAD">
        <w:rPr>
          <w:bCs/>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rPr>
          <w:bCs/>
        </w:rPr>
        <w:instrText xml:space="preserve"> ADDIN EN.CITE.DATA </w:instrText>
      </w:r>
      <w:r w:rsidR="00117591" w:rsidRPr="00376DAD">
        <w:rPr>
          <w:bCs/>
        </w:rPr>
      </w:r>
      <w:r w:rsidR="00117591" w:rsidRPr="00376DAD">
        <w:rPr>
          <w:bCs/>
        </w:rPr>
        <w:fldChar w:fldCharType="end"/>
      </w:r>
      <w:r w:rsidRPr="00376DAD">
        <w:rPr>
          <w:bCs/>
        </w:rPr>
      </w:r>
      <w:r w:rsidRPr="00376DAD">
        <w:rPr>
          <w:bCs/>
        </w:rPr>
        <w:fldChar w:fldCharType="separate"/>
      </w:r>
      <w:r w:rsidR="00117591" w:rsidRPr="00376DAD">
        <w:rPr>
          <w:bCs/>
          <w:noProof/>
          <w:vertAlign w:val="superscript"/>
        </w:rPr>
        <w:t>48</w:t>
      </w:r>
      <w:r w:rsidRPr="00376DAD">
        <w:rPr>
          <w:bCs/>
        </w:rPr>
        <w:fldChar w:fldCharType="end"/>
      </w:r>
      <w:r w:rsidRPr="00376DAD">
        <w:rPr>
          <w:bCs/>
        </w:rPr>
        <w:t xml:space="preserve">. Isolated </w:t>
      </w:r>
      <w:r w:rsidRPr="00376DAD">
        <w:t>medial midfoot (talonavicular, navicular-first cuneiform or first cuneometatarsal joints) rOA was more common than isolated central (second cuneometatarsal joint) midfoot rOA only or combined medial and central midfoot rOA</w:t>
      </w:r>
      <w:r w:rsidRPr="00376DAD">
        <w:fldChar w:fldCharType="begin">
          <w:fldData xml:space="preserve">PEVuZE5vdGU+PENpdGU+PEF1dGhvcj5Bcm5vbGQ8L0F1dGhvcj48WWVhcj4yMDE5PC9ZZWFyPjxS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</w:fldData>
        </w:fldChar>
      </w:r>
      <w:r w:rsidR="00117591" w:rsidRPr="00376DAD">
        <w:instrText xml:space="preserve"> ADDIN EN.CITE </w:instrText>
      </w:r>
      <w:r w:rsidR="00117591" w:rsidRPr="00376DAD">
        <w:fldChar w:fldCharType="begin">
          <w:fldData xml:space="preserve">PEVuZE5vdGU+PENpdGU+PEF1dGhvcj5Bcm5vbGQ8L0F1dGhvcj48WWVhcj4yMDE5PC9ZZWFyPjxS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9</w:t>
      </w:r>
      <w:r w:rsidRPr="00376DAD">
        <w:fldChar w:fldCharType="end"/>
      </w:r>
      <w:r w:rsidRPr="00376DAD">
        <w:t>. Neither study explored the involvement of ankle OA in these phenotypes.</w:t>
      </w:r>
    </w:p>
    <w:p w14:paraId="7CEA3EE3" w14:textId="301113B1" w:rsidR="001C534C" w:rsidRPr="00376DAD" w:rsidRDefault="001C534C" w:rsidP="007F2834">
      <w:pPr>
        <w:pStyle w:val="Heading31"/>
      </w:pPr>
      <w:bookmarkStart w:id="17" w:name="_Toc73438541"/>
      <w:r w:rsidRPr="00376DAD">
        <w:t>Risk factors</w:t>
      </w:r>
      <w:bookmarkEnd w:id="17"/>
    </w:p>
    <w:p w14:paraId="417B7670" w14:textId="729190C7" w:rsidR="001C534C" w:rsidRPr="00376DAD" w:rsidRDefault="001C534C" w:rsidP="00E646AC">
      <w:pPr>
        <w:spacing w:line="360" w:lineRule="auto"/>
        <w:jc w:val="both"/>
      </w:pPr>
      <w:r w:rsidRPr="00376DAD">
        <w:t xml:space="preserve">Most studies of risk factors for foot and ankle OA are cross-sectional, </w:t>
      </w:r>
      <w:r w:rsidR="00481D11" w:rsidRPr="00376DAD">
        <w:t>with</w:t>
      </w:r>
      <w:r w:rsidRPr="00376DAD">
        <w:t xml:space="preserve"> few prospective studies. Older age and female sex are risk factors for foot rOA and srOA</w:t>
      </w:r>
      <w:r w:rsidRPr="00376DAD">
        <w:rPr>
          <w:lang w:val="en-AU"/>
        </w:rPr>
        <w:fldChar w:fldCharType="begin">
          <w:fldData xml:space="preserve">PEVuZE5vdGU+PENpdGU+PEF1dGhvcj5Sb2RkeTwvQXV0aG9yPjxZZWFyPjIwMTU8L1llYXI+PFJl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ENpdGU+PEF1dGhvcj5NdXJyYXk8L0F1dGhvcj48WWVhcj4yMDE4PC9ZZWFyPjxS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T1MgT05FPC9zZWNvbmRhcnktdGl0bGU+PC90aXRsZXM+PHBlcmlvZGljYWw+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IxNy0yNzwvcGFnZXM+PHZvbHVtZT42ODwvdm9sdW1lPjxudW1iZXI+MjwvbnVtYmVyPjxl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</w:fldData>
        </w:fldChar>
      </w:r>
      <w:r w:rsidR="00117591" w:rsidRPr="00376DAD">
        <w:rPr>
          <w:lang w:val="en-AU"/>
        </w:rPr>
        <w:instrText xml:space="preserve"> ADDIN EN.CITE </w:instrText>
      </w:r>
      <w:r w:rsidR="00117591" w:rsidRPr="00376DAD">
        <w:rPr>
          <w:lang w:val="en-AU"/>
        </w:rPr>
        <w:fldChar w:fldCharType="begin">
          <w:fldData xml:space="preserve">PEVuZE5vdGU+PENpdGU+PEF1dGhvcj5Sb2RkeTwvQXV0aG9yPjxZZWFyPjIwMTU8L1llYXI+PFJl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ENpdGU+PEF1dGhvcj5NdXJyYXk8L0F1dGhvcj48WWVhcj4yMDE4PC9ZZWFyPjxS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IxNy0yNzwvcGFnZXM+PHZvbHVtZT42ODwvdm9sdW1lPjxudW1iZXI+MjwvbnVtYmVyPjxl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Pr="00376DAD">
        <w:rPr>
          <w:lang w:val="en-AU"/>
        </w:rPr>
      </w:r>
      <w:r w:rsidRPr="00376DAD">
        <w:rPr>
          <w:lang w:val="en-AU"/>
        </w:rPr>
        <w:fldChar w:fldCharType="separate"/>
      </w:r>
      <w:r w:rsidR="00117591" w:rsidRPr="00376DAD">
        <w:rPr>
          <w:noProof/>
          <w:vertAlign w:val="superscript"/>
          <w:lang w:val="en-AU"/>
        </w:rPr>
        <w:t>6, 27, 38, 44, 48, 50</w:t>
      </w:r>
      <w:r w:rsidRPr="00376DAD">
        <w:rPr>
          <w:lang w:val="en-AU"/>
        </w:rPr>
        <w:fldChar w:fldCharType="end"/>
      </w:r>
      <w:r w:rsidRPr="00376DAD">
        <w:t>. Obesity was associated with presence of foot, first MTP joint and polyarticular foot rOA and midfoot srOA</w:t>
      </w:r>
      <w:r w:rsidRPr="00376DAD">
        <w:fldChar w:fldCharType="begin">
          <w:fldData xml:space="preserve">PEVuZE5vdGU+PENpdGU+PEF1dGhvcj5GbG93ZXJzPC9BdXRob3I+PFllYXI+MjAyMDwvWWVhcj48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</w:fldData>
        </w:fldChar>
      </w:r>
      <w:r w:rsidR="00117591" w:rsidRPr="00376DAD">
        <w:instrText xml:space="preserve"> ADDIN EN.CITE </w:instrText>
      </w:r>
      <w:r w:rsidR="00117591" w:rsidRPr="00376DAD">
        <w:fldChar w:fldCharType="begin">
          <w:fldData xml:space="preserve">PEVuZE5vdGU+PENpdGU+PEF1dGhvcj5GbG93ZXJzPC9BdXRob3I+PFllYXI+MjAyMDwvWWVhcj48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38, 44, 48, 50</w:t>
      </w:r>
      <w:r w:rsidRPr="00376DAD">
        <w:fldChar w:fldCharType="end"/>
      </w:r>
      <w:r w:rsidRPr="00376DAD">
        <w:t>, but not severity of first MTP joint rOA</w:t>
      </w:r>
      <w:r w:rsidRPr="00376DAD">
        <w:fldChar w:fldCharType="begin">
          <w:fldData xml:space="preserve">PEVuZE5vdGU+PENpdGU+PEF1dGhvcj5NZW56PC9BdXRob3I+PFllYXI+MjAxNTwvWWVhcj48UmVj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PC9hYmJyLTE+PC9wZXJpb2RpY2FsPjxwYWdlcz43Ny04MjwvcGFnZXM+PHZvbHVtZT4y
Mzwvdm9sdW1lPjxudW1iZXI+MTwvbnVtYmVyPjxkYXRlcz48eWVhcj4yMDE1PC95ZWFyPjxwdWIt
ZGF0ZXM+PGRhdGU+SmFuPC9kYXRlPjwvcHViLWRhdGVzPjwvZGF0ZXM+PGlzYm4+MTUyMi05NjUz
IChFbGVjdHJvbmljKSYjeEQ7MTA2My00NTg0IChMaW5raW5nKTwvaXNibj48YWNjZXNzaW9uLW51
bT4yNTQ1MDg1MjwvYWNjZXNzaW9uLW51bT48dXJscz48cmVsYXRlZC11cmxzPjx1cmw+aHR0cDov
L3d3dy5uY2JpLm5sbS5uaWguZ292L3B1Ym1lZC8yNTQ1MDg1MjwvdXJsPjwvcmVsYXRlZC11cmxz
PjwvdXJscz48Y3VzdG9tMj40MjkxNDU1PC9jdXN0b20yPjxlbGVjdHJvbmljLXJlc291cmNlLW51
bT4xMC4xMDE2L2ouam9jYS4yMDE0LjEwLjAwNzwvZWxlY3Ryb25pYy1yZXNvdXJjZS1udW0+PC9y
ZWNvcmQ+PC9DaXRlPjwvRW5kTm90ZT4A
</w:fldData>
        </w:fldChar>
      </w:r>
      <w:r w:rsidR="00117591" w:rsidRPr="00376DAD">
        <w:instrText xml:space="preserve"> ADDIN EN.CITE </w:instrText>
      </w:r>
      <w:r w:rsidR="00117591" w:rsidRPr="00376DAD">
        <w:fldChar w:fldCharType="begin">
          <w:fldData xml:space="preserve">PEVuZE5vdGU+PENpdGU+PEF1dGhvcj5NZW56PC9BdXRob3I+PFllYXI+MjAxNTwvWWVhcj48UmVj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PC9hYmJyLTE+PC9wZXJpb2RpY2FsPjxwYWdlcz43Ny04MjwvcGFnZXM+PHZvbHVtZT4y
Mzwvdm9sdW1lPjxudW1iZXI+MTwvbnVtYmVyPjxkYXRlcz48eWVhcj4yMDE1PC95ZWFyPjxwdWIt
ZGF0ZXM+PGRhdGU+SmFuPC9kYXRlPjwvcHViLWRhdGVzPjwvZGF0ZXM+PGlzYm4+MTUyMi05NjUz
IChFbGVjdHJvbmljKSYjeEQ7MTA2My00NTg0IChMaW5raW5nKTwvaXNibj48YWNjZXNzaW9uLW51
bT4yNTQ1MDg1MjwvYWNjZXNzaW9uLW51bT48dXJscz48cmVsYXRlZC11cmxzPjx1cmw+aHR0cDov
L3d3dy5uY2JpLm5sbS5uaWguZ292L3B1Ym1lZC8yNTQ1MDg1MjwvdXJsPjwvcmVsYXRlZC11cmxz
PjwvdXJscz48Y3VzdG9tMj40MjkxNDU1PC9jdXN0b20yPjxlbGVjdHJvbmljLXJlc291cmNlLW51
bT4xMC4xMDE2L2ouam9jYS4yMDE0LjEwLjAwNzwvZWxlY3Ryb25pYy1yZXNvdXJjZS1udW0+PC9y
ZWNvcmQ+PC9DaXRlPjwvRW5kTm90ZT4A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51</w:t>
      </w:r>
      <w:r w:rsidRPr="00376DAD">
        <w:fldChar w:fldCharType="end"/>
      </w:r>
      <w:r w:rsidRPr="00376DAD">
        <w:t>. In JoCoOA, foot rOA was more common in African Americans</w:t>
      </w:r>
      <w:r w:rsidRPr="00376DAD">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rsidRPr="00376DAD">
        <w:instrText xml:space="preserve"> ADDIN EN.CITE </w:instrText>
      </w:r>
      <w:r w:rsidR="00117591" w:rsidRPr="00376DAD">
        <w:fldChar w:fldCharType="begin">
          <w:fldData xml:space="preserve">PEVuZE5vdGU+PENpdGU+PEF1dGhvcj5GbG93ZXJzPC9BdXRob3I+PFllYXI+MjAyMDwvWWVhcj48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38</w:t>
      </w:r>
      <w:r w:rsidRPr="00376DAD">
        <w:fldChar w:fldCharType="end"/>
      </w:r>
      <w:r w:rsidRPr="00376DAD">
        <w:t>. Routine/manual occupations were associated with srOA in the foot</w:t>
      </w:r>
      <w:r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 </w:instrText>
      </w:r>
      <w:r w:rsidR="00117591" w:rsidRPr="00376DAD">
        <w:rPr>
          <w:lang w:val="en-AU"/>
        </w:rPr>
        <w:fldChar w:fldCharType="begin">
          <w:fldData xml:space="preserve">PEVuZE5vdGU+PENpdGU+PEF1dGhvcj5Sb2RkeTwvQXV0aG9yPjxZZWFyPjIwMTU8L1llYXI+PFJl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</w:fldData>
        </w:fldChar>
      </w:r>
      <w:r w:rsidR="00117591" w:rsidRPr="00376DAD">
        <w:rPr>
          <w:lang w:val="en-AU"/>
        </w:rPr>
        <w:instrText xml:space="preserve"> ADDIN EN.CITE.DATA </w:instrText>
      </w:r>
      <w:r w:rsidR="00117591" w:rsidRPr="00376DAD">
        <w:rPr>
          <w:lang w:val="en-AU"/>
        </w:rPr>
      </w:r>
      <w:r w:rsidR="00117591" w:rsidRPr="00376DAD">
        <w:rPr>
          <w:lang w:val="en-AU"/>
        </w:rPr>
        <w:fldChar w:fldCharType="end"/>
      </w:r>
      <w:r w:rsidRPr="00376DAD">
        <w:rPr>
          <w:lang w:val="en-AU"/>
        </w:rPr>
      </w:r>
      <w:r w:rsidRPr="00376DAD">
        <w:rPr>
          <w:lang w:val="en-AU"/>
        </w:rPr>
        <w:fldChar w:fldCharType="separate"/>
      </w:r>
      <w:r w:rsidR="00117591" w:rsidRPr="00376DAD">
        <w:rPr>
          <w:noProof/>
          <w:vertAlign w:val="superscript"/>
          <w:lang w:val="en-AU"/>
        </w:rPr>
        <w:t>27</w:t>
      </w:r>
      <w:r w:rsidRPr="00376DAD">
        <w:rPr>
          <w:lang w:val="en-AU"/>
        </w:rPr>
        <w:fldChar w:fldCharType="end"/>
      </w:r>
      <w:r w:rsidRPr="00376DAD">
        <w:t xml:space="preserve"> and midfoot</w:t>
      </w:r>
      <w:r w:rsidRPr="00376DAD">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instrText xml:space="preserve"> ADDIN EN.CITE </w:instrText>
      </w:r>
      <w:r w:rsidR="00117591" w:rsidRPr="00376DAD">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4</w:t>
      </w:r>
      <w:r w:rsidRPr="00376DAD">
        <w:fldChar w:fldCharType="end"/>
      </w:r>
      <w:r w:rsidRPr="00376DAD">
        <w:t xml:space="preserve"> in CASF. First MTP joint rOA was associated with occupational stair-climbing in men in the Clearwater study</w:t>
      </w:r>
      <w:r w:rsidRPr="00376DAD">
        <w:fldChar w:fldCharType="begin"/>
      </w:r>
      <w:r w:rsidR="00117591" w:rsidRPr="00376DAD">
        <w:instrText xml:space="preserve"> ADDIN EN.CITE &lt;EndNote&gt;&lt;Cite&gt;&lt;Author&gt;Bernard&lt;/Author&gt;&lt;Year&gt;2010&lt;/Year&gt;&lt;RecNum&gt;13819&lt;/RecNum&gt;&lt;DisplayText&gt;&lt;style face="superscript"&gt;50&lt;/style&gt;&lt;/DisplayText&gt;&lt;record&gt;&lt;rec-number&gt;13819&lt;/rec-number&gt;&lt;foreign-keys&gt;&lt;key app="EN" db-id="exrtztffxzr0x0eaz2qp2swf52aztxfewv0t" timestamp="1619568487"&gt;13819&lt;/key&gt;&lt;/foreign-keys&gt;&lt;ref-type name="Journal Article"&gt;17&lt;/ref-type&gt;&lt;contributors&gt;&lt;authors&gt;&lt;author&gt;Bernard, T. E.&lt;/author&gt;&lt;author&gt;Wilder, F. V.&lt;/author&gt;&lt;author&gt;Aluoch, M.&lt;/author&gt;&lt;author&gt;Leaverton, P. E.&lt;/author&gt;&lt;/authors&gt;&lt;/contributors&gt;&lt;auth-address&gt;Department of Environmental and Occcupational Health, College of Public Health, University of South Florida, Tampa, Fla, USA. tbernard@health.usf.edu&lt;/auth-address&gt;&lt;titles&gt;&lt;title&gt;Job-related osteoarthritis of the knee, foot, hand, and cervical spine&lt;/title&gt;&lt;secondary-title&gt;J Occup Environ Med&lt;/secondary-title&gt;&lt;/titles&gt;&lt;periodical&gt;&lt;full-title&gt;J Occup Environ Med&lt;/full-title&gt;&lt;/periodical&gt;&lt;pages&gt;33-8&lt;/pages&gt;&lt;volume&gt;52&lt;/volume&gt;&lt;number&gt;1&lt;/number&gt;&lt;edition&gt;2010/01/01&lt;/edition&gt;&lt;keywords&gt;&lt;keyword&gt;Adult&lt;/keyword&gt;&lt;keyword&gt;Age Factors&lt;/keyword&gt;&lt;keyword&gt;Aged&lt;/keyword&gt;&lt;keyword&gt;Body Mass Index&lt;/keyword&gt;&lt;keyword&gt;Cross-Sectional Studies&lt;/keyword&gt;&lt;keyword&gt;Female&lt;/keyword&gt;&lt;keyword&gt;Foot Joints/*diagnostic imaging&lt;/keyword&gt;&lt;keyword&gt;Hand Joints/*diagnostic imaging&lt;/keyword&gt;&lt;keyword&gt;Humans&lt;/keyword&gt;&lt;keyword&gt;Male&lt;/keyword&gt;&lt;keyword&gt;Middle Aged&lt;/keyword&gt;&lt;keyword&gt;Occupational Diseases/*diagnostic imaging&lt;/keyword&gt;&lt;keyword&gt;Odds Ratio&lt;/keyword&gt;&lt;keyword&gt;Osteoarthritis, Knee/*diagnostic imaging&lt;/keyword&gt;&lt;keyword&gt;Overweight&lt;/keyword&gt;&lt;keyword&gt;Posture&lt;/keyword&gt;&lt;keyword&gt;Radiography&lt;/keyword&gt;&lt;keyword&gt;Risk Factors&lt;/keyword&gt;&lt;keyword&gt;Spine/*diagnostic imaging&lt;/keyword&gt;&lt;/keywords&gt;&lt;dates&gt;&lt;year&gt;2010&lt;/year&gt;&lt;pub-dates&gt;&lt;date&gt;Jan&lt;/date&gt;&lt;/pub-dates&gt;&lt;/dates&gt;&lt;isbn&gt;1076-2752&lt;/isbn&gt;&lt;accession-num&gt;20042887&lt;/accession-num&gt;&lt;urls&gt;&lt;/urls&gt;&lt;electronic-resource-num&gt;10.1097/JOM.0b013e3181c40e98&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50</w:t>
      </w:r>
      <w:r w:rsidRPr="00376DAD">
        <w:fldChar w:fldCharType="end"/>
      </w:r>
      <w:r w:rsidRPr="00376DAD">
        <w:t xml:space="preserve"> but not with lifetime occupation in the Chingford cohort</w:t>
      </w:r>
      <w:r w:rsidRPr="00376DAD">
        <w:fldChar w:fldCharType="begin"/>
      </w:r>
      <w:r w:rsidR="00117591" w:rsidRPr="00376DAD">
        <w:instrText xml:space="preserve"> ADDIN EN.CITE &lt;EndNote&gt;&lt;Cite&gt;&lt;Author&gt;Cherry&lt;/Author&gt;&lt;Year&gt;2020&lt;/Year&gt;&lt;RecNum&gt;13820&lt;/RecNum&gt;&lt;DisplayText&gt;&lt;style face="superscript"&gt;52&lt;/style&gt;&lt;/DisplayText&gt;&lt;record&gt;&lt;rec-number&gt;13820&lt;/rec-number&gt;&lt;foreign-keys&gt;&lt;key app="EN" db-id="exrtztffxzr0x0eaz2qp2swf52aztxfewv0t" timestamp="1619568527"&gt;13820&lt;/key&gt;&lt;/foreign-keys&gt;&lt;ref-type name="Journal Article"&gt;17&lt;/ref-type&gt;&lt;contributors&gt;&lt;authors&gt;&lt;author&gt;Cherry, L.&lt;/author&gt;&lt;author&gt;Gates, L.&lt;/author&gt;&lt;author&gt;Arden, N. K.&lt;/author&gt;&lt;author&gt;Bowen, C. J.&lt;/author&gt;&lt;/authors&gt;&lt;/contributors&gt;&lt;auth-address&gt;School of Health Sciences, University of Southampton, Building 67, University Road, Southampton, SO17 1BJ, UK. l.cherry@soton.ac.uk.&amp;#xD;Department of Podiatry, Solent NHS Trust, Southampton, UK. l.cherry@soton.ac.uk.&amp;#xD;School of Health Sciences, University of Southampton, Building 67, University Road, Southampton, SO17 1BJ, UK.&amp;#xD;Nuffield Department of Orthopaedics, Rheumatology and Musculoskeletal Sciences, University of Oxford, Oxford, UK.&amp;#xD;Centre for Sport, Exercise and Osteoarthritis Research Versus Arthritis, Southampton, UK.&lt;/auth-address&gt;&lt;titles&gt;&lt;title&gt;Lifetime occupation is not associated with radiographic osteoarthritis of the first metatarsophalangeal joint in a cohort study of UK women&lt;/title&gt;&lt;secondary-title&gt;J Foot Ankle Res&lt;/secondary-title&gt;&lt;/titles&gt;&lt;periodical&gt;&lt;full-title&gt;J Foot Ankle Res&lt;/full-title&gt;&lt;abbr-1&gt;Journal of foot and ankle research&lt;/abbr-1&gt;&lt;/periodical&gt;&lt;pages&gt;61&lt;/pages&gt;&lt;volume&gt;13&lt;/volume&gt;&lt;number&gt;1&lt;/number&gt;&lt;edition&gt;2020/10/03&lt;/edition&gt;&lt;keywords&gt;&lt;keyword&gt;Feet&lt;/keyword&gt;&lt;keyword&gt;Foot&lt;/keyword&gt;&lt;keyword&gt;Metatarsophalangeal joint&lt;/keyword&gt;&lt;keyword&gt;Occupation&lt;/keyword&gt;&lt;keyword&gt;Osteoarthritis&lt;/keyword&gt;&lt;/keywords&gt;&lt;dates&gt;&lt;year&gt;2020&lt;/year&gt;&lt;pub-dates&gt;&lt;date&gt;Oct 1&lt;/date&gt;&lt;/pub-dates&gt;&lt;/dates&gt;&lt;isbn&gt;1757-1146&lt;/isbn&gt;&lt;accession-num&gt;33004072&lt;/accession-num&gt;&lt;urls&gt;&lt;/urls&gt;&lt;custom2&gt;PMC7528246&lt;/custom2&gt;&lt;electronic-resource-num&gt;10.1186/s13047-020-00429-5&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52</w:t>
      </w:r>
      <w:r w:rsidRPr="00376DAD">
        <w:fldChar w:fldCharType="end"/>
      </w:r>
      <w:r w:rsidRPr="00376DAD">
        <w:t>.</w:t>
      </w:r>
    </w:p>
    <w:p w14:paraId="387B76C9" w14:textId="6463DFF5" w:rsidR="001C534C" w:rsidRPr="00376DAD" w:rsidRDefault="001C534C" w:rsidP="00E646AC">
      <w:pPr>
        <w:spacing w:line="360" w:lineRule="auto"/>
        <w:jc w:val="both"/>
      </w:pPr>
      <w:r w:rsidRPr="00376DAD">
        <w:t>Pronated foot posture is associated with incident first MTP joint rOA</w:t>
      </w:r>
      <w:r w:rsidRPr="00376DAD">
        <w:fldChar w:fldCharType="begin"/>
      </w:r>
      <w:r w:rsidR="00117591" w:rsidRPr="00376DAD">
        <w:instrText xml:space="preserve"> ADDIN EN.CITE &lt;EndNote&gt;&lt;Cite&gt;&lt;Author&gt;Mahiquez&lt;/Author&gt;&lt;Year&gt;2006&lt;/Year&gt;&lt;RecNum&gt;3451&lt;/RecNum&gt;&lt;DisplayText&gt;&lt;style face="superscript"&gt;46&lt;/style&gt;&lt;/DisplayText&gt;&lt;record&gt;&lt;rec-number&gt;3451&lt;/rec-number&gt;&lt;foreign-keys&gt;&lt;key app="EN" db-id="exrtztffxzr0x0eaz2qp2swf52aztxfewv0t" timestamp="0"&gt;3451&lt;/key&gt;&lt;/foreign-keys&gt;&lt;ref-type name="Journal Article"&gt;17&lt;/ref-type&gt;&lt;contributors&gt;&lt;authors&gt;&lt;author&gt;M Y Mahiquez&lt;/author&gt;&lt;author&gt;F V Wilder&lt;/author&gt;&lt;author&gt;H M Stephens&lt;/author&gt;&lt;/authors&gt;&lt;/contributors&gt;&lt;titles&gt;&lt;title&gt;Positive hindfoot valgus and osteoarthritis of the first metatarsophalangeal joint&lt;/title&gt;&lt;secondary-title&gt;Foot and Ankle International&lt;/secondary-title&gt;&lt;/titles&gt;&lt;periodical&gt;&lt;full-title&gt;Foot and Ankle International&lt;/full-title&gt;&lt;/periodical&gt;&lt;pages&gt;1055-1059&lt;/pages&gt;&lt;volume&gt;27&lt;/volume&gt;&lt;dates&gt;&lt;year&gt;2006&lt;/year&gt;&lt;/dates&gt;&lt;urls&gt;&lt;/urls&gt;&lt;/record&gt;&lt;/Cite&gt;&lt;/EndNote&gt;</w:instrText>
      </w:r>
      <w:r w:rsidRPr="00376DAD">
        <w:fldChar w:fldCharType="separate"/>
      </w:r>
      <w:r w:rsidR="00117591" w:rsidRPr="00376DAD">
        <w:rPr>
          <w:noProof/>
          <w:vertAlign w:val="superscript"/>
        </w:rPr>
        <w:t>46</w:t>
      </w:r>
      <w:r w:rsidRPr="00376DAD">
        <w:fldChar w:fldCharType="end"/>
      </w:r>
      <w:r w:rsidRPr="00376DAD">
        <w:t>, talonavicular and navicular-first cuneiform rOA</w:t>
      </w:r>
      <w:r w:rsidRPr="00376DAD">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rsidRPr="00376DAD">
        <w:instrText xml:space="preserve"> ADDIN EN.CITE </w:instrText>
      </w:r>
      <w:r w:rsidR="00117591" w:rsidRPr="00376DAD">
        <w:fldChar w:fldCharType="begin">
          <w:fldData xml:space="preserve">PEVuZE5vdGU+PENpdGU+PEF1dGhvcj5NZW56PC9BdXRob3I+PFllYXI+MjAxMDwvWWVhcj48UmVj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3</w:t>
      </w:r>
      <w:r w:rsidRPr="00376DAD">
        <w:fldChar w:fldCharType="end"/>
      </w:r>
      <w:r w:rsidRPr="00376DAD">
        <w:t xml:space="preserve"> and midfoot srOA</w:t>
      </w:r>
      <w:r w:rsidRPr="00376DAD">
        <w:rPr>
          <w:lang w:val="en-AU"/>
        </w:rPr>
        <w:fldChar w:fldCharType="begin"/>
      </w:r>
      <w:r w:rsidR="00117591" w:rsidRPr="00376DAD">
        <w:rPr>
          <w:lang w:val="en-AU"/>
        </w:rPr>
        <w:instrText xml:space="preserve"> ADDIN EN.CITE &lt;EndNote&gt;&lt;Cite&gt;&lt;Author&gt;Thomas&lt;/Author&gt;&lt;Year&gt;2015&lt;/Year&gt;&lt;RecNum&gt;2269&lt;/RecNum&gt;&lt;DisplayText&gt;&lt;style face="superscript"&gt;30&lt;/style&gt;&lt;/DisplayText&gt;&lt;record&gt;&lt;rec-number&gt;2269&lt;/rec-number&gt;&lt;foreign-keys&gt;&lt;key app="EN" db-id="ww0r5dpxef9f59e05wg55se3awfr02xtas02" timestamp="1545372130"&gt;2269&lt;/key&gt;&lt;/foreign-keys&gt;&lt;ref-type name="Journal Article"&gt;17&lt;/ref-type&gt;&lt;contributors&gt;&lt;authors&gt;&lt;author&gt;Thomas, M. J.&lt;/author&gt;&lt;author&gt;Roddy, E.&lt;/author&gt;&lt;author&gt;Rathod, T.&lt;/author&gt;&lt;author&gt;Marshall, M.&lt;/author&gt;&lt;author&gt;Moore, A.&lt;/author&gt;&lt;author&gt;Menz, H. B.&lt;/author&gt;&lt;author&gt;Peat, G.&lt;/author&gt;&lt;/authors&gt;&lt;/contributors&gt;&lt;titles&gt;&lt;title&gt;Clinical diagnosis of symptomatic midfoot osteoarthritis: cross-sectional findings from the Clinical Assessment Study of the Foot&lt;/title&gt;&lt;secondary-title&gt;Osteoarthritis and Cartilage&lt;/secondary-title&gt;&lt;/titles&gt;&lt;periodical&gt;&lt;full-title&gt;Osteoarthritis and Cartilage&lt;/full-title&gt;&lt;/periodical&gt;&lt;pages&gt;2094-2101&lt;/pages&gt;&lt;volume&gt;23&lt;/volume&gt;&lt;number&gt;12&lt;/number&gt;&lt;dates&gt;&lt;year&gt;2015&lt;/year&gt;&lt;/dates&gt;&lt;publisher&gt;Elsevier&lt;/publisher&gt;&lt;isbn&gt;1063-4584&lt;/isbn&gt;&lt;urls&gt;&lt;related-urls&gt;&lt;url&gt;https://doi.org/10.1016/j.joca.2015.06.010&lt;/url&gt;&lt;/related-urls&gt;&lt;/urls&gt;&lt;electronic-resource-num&gt;10.1016/j.joca.2015.06.010&lt;/electronic-resource-num&gt;&lt;access-date&gt;2018/12/20&lt;/access-date&gt;&lt;/record&gt;&lt;/Cite&gt;&lt;/EndNote&gt;</w:instrText>
      </w:r>
      <w:r w:rsidRPr="00376DAD">
        <w:rPr>
          <w:lang w:val="en-AU"/>
        </w:rPr>
        <w:fldChar w:fldCharType="separate"/>
      </w:r>
      <w:r w:rsidR="00117591" w:rsidRPr="00376DAD">
        <w:rPr>
          <w:noProof/>
          <w:vertAlign w:val="superscript"/>
          <w:lang w:val="en-AU"/>
        </w:rPr>
        <w:t>30</w:t>
      </w:r>
      <w:r w:rsidRPr="00376DAD">
        <w:rPr>
          <w:lang w:val="en-AU"/>
        </w:rPr>
        <w:fldChar w:fldCharType="end"/>
      </w:r>
      <w:r w:rsidRPr="00376DAD">
        <w:t>. People with midfoot OA have weaker foot and lower limb muscles (srOA) compared with asymptomatic controls</w:t>
      </w:r>
      <w:r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40</w:t>
      </w:r>
      <w:r w:rsidRPr="00376DAD">
        <w:rPr>
          <w:color w:val="000000" w:themeColor="text1"/>
        </w:rPr>
        <w:fldChar w:fldCharType="end"/>
      </w:r>
      <w:r w:rsidRPr="00376DAD">
        <w:t xml:space="preserve"> and an association between talonavicular rOA and knee hypermobility was found in JoCoOA</w:t>
      </w:r>
      <w:r w:rsidRPr="00376DAD">
        <w:fldChar w:fldCharType="begin"/>
      </w:r>
      <w:r w:rsidR="00117591" w:rsidRPr="00376DAD">
        <w:instrText xml:space="preserve"> ADDIN EN.CITE &lt;EndNote&gt;&lt;Cite&gt;&lt;Author&gt;Golightly&lt;/Author&gt;&lt;Year&gt;2019&lt;/Year&gt;&lt;RecNum&gt;11375&lt;/RecNum&gt;&lt;DisplayText&gt;&lt;style face="superscript"&gt;39&lt;/style&gt;&lt;/DisplayText&gt;&lt;record&gt;&lt;rec-number&gt;11375&lt;/rec-number&gt;&lt;foreign-keys&gt;&lt;key app="EN" db-id="exrtztffxzr0x0eaz2qp2swf52aztxfewv0t" timestamp="1561005052"&gt;11375&lt;/key&gt;&lt;/foreign-keys&gt;&lt;ref-type name="Journal Article"&gt;17&lt;/ref-type&gt;&lt;contributors&gt;&lt;authors&gt;&lt;author&gt;Golightly, Y. M.&lt;/author&gt;&lt;author&gt;Hannan, M. T.&lt;/author&gt;&lt;author&gt;Nelson, A. E.&lt;/author&gt;&lt;author&gt;Hillstrom, H. J.&lt;/author&gt;&lt;author&gt;Cleveland, R. J.&lt;/author&gt;&lt;author&gt;Kraus, V. B.&lt;/author&gt;&lt;author&gt;Schwartz, T. A.&lt;/author&gt;&lt;author&gt;Goode, A. P.&lt;/author&gt;&lt;author&gt;Flowers, P.&lt;/author&gt;&lt;author&gt;Renner, J. B.&lt;/author&gt;&lt;author&gt;Jordan, J. M.&lt;/author&gt;&lt;/authors&gt;&lt;/contributors&gt;&lt;auth-address&gt;University of North Carolina, Chapel Hill.&amp;#xD;Institute for Aging Research, Hebrew Senior Life and Harvard Medical School, Boston, MA.&amp;#xD;Hospital for Special Surgery, New York, New York.&amp;#xD;Duke University School of Medicine, Durham, North Carolina.&lt;/auth-address&gt;&lt;titles&gt;&lt;title&gt;Relationship of Joint Hypermobility with Ankle and Foot Radiographic Osteoarthritis and Symptoms in a Community-Based Cohort&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38-544&lt;/pages&gt;&lt;volume&gt;71&lt;/volume&gt;&lt;number&gt;4&lt;/number&gt;&lt;edition&gt;2018/06/29&lt;/edition&gt;&lt;dates&gt;&lt;year&gt;2019&lt;/year&gt;&lt;pub-dates&gt;&lt;date&gt;Apr&lt;/date&gt;&lt;/pub-dates&gt;&lt;/dates&gt;&lt;isbn&gt;2151-464x&lt;/isbn&gt;&lt;accession-num&gt;29953742&lt;/accession-num&gt;&lt;urls&gt;&lt;/urls&gt;&lt;custom2&gt;PMC6310667&lt;/custom2&gt;&lt;custom6&gt;NIHMS978174&lt;/custom6&gt;&lt;electronic-resource-num&gt;10.1002/acr.23686&lt;/electronic-resource-num&gt;&lt;remote-database-provider&gt;NLM&lt;/remote-database-provider&gt;&lt;language&gt;eng&lt;/language&gt;&lt;/record&gt;&lt;/Cite&gt;&lt;/EndNote&gt;</w:instrText>
      </w:r>
      <w:r w:rsidRPr="00376DAD">
        <w:fldChar w:fldCharType="separate"/>
      </w:r>
      <w:r w:rsidR="00117591" w:rsidRPr="00376DAD">
        <w:rPr>
          <w:noProof/>
          <w:vertAlign w:val="superscript"/>
        </w:rPr>
        <w:t>39</w:t>
      </w:r>
      <w:r w:rsidRPr="00376DAD">
        <w:fldChar w:fldCharType="end"/>
      </w:r>
      <w:r w:rsidRPr="00376DAD">
        <w:t>. Foot OA co-occurs with OA at other joint sites. Hand and knee rOA is more common in people with foot and first MTP joint OA</w:t>
      </w:r>
      <w:r w:rsidRPr="00376DAD">
        <w:fldChar w:fldCharType="begin"/>
      </w:r>
      <w:r w:rsidR="00117591" w:rsidRPr="00376DAD">
        <w:instrText xml:space="preserve"> ADDIN EN.CITE &lt;EndNote&gt;&lt;Cite&gt;&lt;Author&gt;Wilder&lt;/Author&gt;&lt;Year&gt;2005&lt;/Year&gt;&lt;RecNum&gt;2932&lt;/RecNum&gt;&lt;DisplayText&gt;&lt;style face="superscript"&gt;41&lt;/style&gt;&lt;/DisplayText&gt;&lt;record&gt;&lt;rec-number&gt;2932&lt;/rec-number&gt;&lt;foreign-keys&gt;&lt;key app="EN" db-id="exrtztffxzr0x0eaz2qp2swf52aztxfewv0t" timestamp="0"&gt;2932&lt;/key&gt;&lt;/foreign-keys&gt;&lt;ref-type name="Journal Article"&gt;17&lt;/ref-type&gt;&lt;contributors&gt;&lt;authors&gt;&lt;author&gt;F V Wilder&lt;/author&gt;&lt;author&gt;J P Barrett&lt;/author&gt;&lt;author&gt;E J Farina&lt;/author&gt;&lt;/authors&gt;&lt;/contributors&gt;&lt;titles&gt;&lt;title&gt;The association of radiographic foot osteoarthritis and radiographic osteoarthritis at other sites&lt;/title&gt;&lt;secondary-title&gt;Osteoarthritis Cartilage&lt;/secondary-title&gt;&lt;/titles&gt;&lt;periodical&gt;&lt;full-title&gt;Osteoarthritis Cartilage&lt;/full-title&gt;&lt;abbr-1&gt;Osteoarthritis and cartilage&lt;/abbr-1&gt;&lt;/periodical&gt;&lt;pages&gt;211-215&lt;/pages&gt;&lt;volume&gt;13&lt;/volume&gt;&lt;dates&gt;&lt;year&gt;2005&lt;/year&gt;&lt;/dates&gt;&lt;urls&gt;&lt;/urls&gt;&lt;/record&gt;&lt;/Cite&gt;&lt;/EndNote&gt;</w:instrText>
      </w:r>
      <w:r w:rsidRPr="00376DAD">
        <w:fldChar w:fldCharType="separate"/>
      </w:r>
      <w:r w:rsidR="00117591" w:rsidRPr="00376DAD">
        <w:rPr>
          <w:noProof/>
          <w:vertAlign w:val="superscript"/>
        </w:rPr>
        <w:t>41</w:t>
      </w:r>
      <w:r w:rsidRPr="00376DAD">
        <w:fldChar w:fldCharType="end"/>
      </w:r>
      <w:r w:rsidRPr="00376DAD">
        <w:t>, and hand rOA in polyarticular foot rOA</w:t>
      </w:r>
      <w:r w:rsidRPr="00376DAD">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instrText xml:space="preserve"> ADDIN EN.CITE </w:instrText>
      </w:r>
      <w:r w:rsidR="00117591" w:rsidRPr="00376DAD">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8</w:t>
      </w:r>
      <w:r w:rsidRPr="00376DAD">
        <w:fldChar w:fldCharType="end"/>
      </w:r>
      <w:r w:rsidRPr="00376DAD">
        <w:t>. Midfoot srOA is associated with OA in the lower limb but not finger interphalangeal joints</w:t>
      </w:r>
      <w:r w:rsidRPr="00376DAD">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instrText xml:space="preserve"> ADDIN EN.CITE </w:instrText>
      </w:r>
      <w:r w:rsidR="00117591" w:rsidRPr="00376DAD">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44</w:t>
      </w:r>
      <w:r w:rsidRPr="00376DAD">
        <w:fldChar w:fldCharType="end"/>
      </w:r>
      <w:r w:rsidRPr="00376DAD">
        <w:t>.</w:t>
      </w:r>
    </w:p>
    <w:p w14:paraId="7388DD86" w14:textId="37F94E83" w:rsidR="001C534C" w:rsidRPr="00376DAD" w:rsidRDefault="001C534C" w:rsidP="00E646AC">
      <w:pPr>
        <w:spacing w:line="360" w:lineRule="auto"/>
        <w:jc w:val="both"/>
      </w:pPr>
      <w:r w:rsidRPr="00376DAD">
        <w:t xml:space="preserve">In JoCoOA and CASF, ankle srOA was associated with younger age, female sex, routine/manual </w:t>
      </w:r>
      <w:r w:rsidR="00C23EA1" w:rsidRPr="00376DAD">
        <w:t>occupations,</w:t>
      </w:r>
      <w:r w:rsidRPr="00376DAD">
        <w:t xml:space="preserve"> and knee hypermobility</w:t>
      </w:r>
      <w:r w:rsidRPr="00376DAD">
        <w:fldChar w:fldCharType="begin">
          <w:fldData xml:space="preserve">PEVuZE5vdGU+PENpdGU+PEF1dGhvcj5Hb2xpZ2h0bHk8L0F1dGhvcj48WWVhcj4yMDE5PC9ZZWFy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</w:fldData>
        </w:fldChar>
      </w:r>
      <w:r w:rsidR="00117591" w:rsidRPr="00376DAD">
        <w:instrText xml:space="preserve"> ADDIN EN.CITE </w:instrText>
      </w:r>
      <w:r w:rsidR="00117591" w:rsidRPr="00376DAD">
        <w:fldChar w:fldCharType="begin">
          <w:fldData xml:space="preserve">PEVuZE5vdGU+PENpdGU+PEF1dGhvcj5Hb2xpZ2h0bHk8L0F1dGhvcj48WWVhcj4yMDE5PC9ZZWFy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6, 39</w:t>
      </w:r>
      <w:r w:rsidRPr="00376DAD">
        <w:fldChar w:fldCharType="end"/>
      </w:r>
      <w:r w:rsidRPr="00376DAD">
        <w:rPr>
          <w:lang w:val="en-AU"/>
        </w:rPr>
        <w:t>.</w:t>
      </w:r>
      <w:bookmarkStart w:id="18" w:name="_Toc73438542"/>
    </w:p>
    <w:p w14:paraId="64A75C15" w14:textId="1261D524" w:rsidR="001C534C" w:rsidRPr="00376DAD" w:rsidRDefault="001C534C" w:rsidP="007F2834">
      <w:pPr>
        <w:pStyle w:val="Heading31"/>
      </w:pPr>
      <w:r w:rsidRPr="00376DAD">
        <w:lastRenderedPageBreak/>
        <w:t>Prognosis</w:t>
      </w:r>
      <w:bookmarkEnd w:id="18"/>
    </w:p>
    <w:p w14:paraId="0CC14213" w14:textId="6905A201" w:rsidR="008948E2" w:rsidRPr="00376DAD" w:rsidRDefault="005C5A9F" w:rsidP="00E646AC">
      <w:pPr>
        <w:spacing w:line="360" w:lineRule="auto"/>
        <w:jc w:val="both"/>
        <w:rPr>
          <w:bCs/>
          <w:color w:val="1C1D1E"/>
          <w:lang w:eastAsia="en-GB"/>
        </w:rPr>
      </w:pPr>
      <w:r w:rsidRPr="00376DAD">
        <w:rPr>
          <w:bCs/>
          <w:color w:val="1C1D1E"/>
          <w:lang w:eastAsia="en-GB"/>
        </w:rPr>
        <w:t>F</w:t>
      </w:r>
      <w:r w:rsidR="001C534C" w:rsidRPr="00376DAD">
        <w:rPr>
          <w:bCs/>
          <w:color w:val="1C1D1E"/>
          <w:lang w:eastAsia="en-GB"/>
        </w:rPr>
        <w:t xml:space="preserve">ew prospective studies </w:t>
      </w:r>
      <w:r w:rsidRPr="00376DAD">
        <w:rPr>
          <w:bCs/>
          <w:color w:val="1C1D1E"/>
          <w:lang w:eastAsia="en-GB"/>
        </w:rPr>
        <w:t>have examined</w:t>
      </w:r>
      <w:r w:rsidR="001C534C" w:rsidRPr="00376DAD">
        <w:rPr>
          <w:bCs/>
          <w:color w:val="1C1D1E"/>
          <w:lang w:eastAsia="en-GB"/>
        </w:rPr>
        <w:t xml:space="preserve"> the prognosis of foot or ankle OA. In CASF, there were small reductions in foot pain severity over 18 months</w:t>
      </w:r>
      <w:r w:rsidR="001C534C" w:rsidRPr="00376DAD">
        <w:rPr>
          <w:bCs/>
          <w:color w:val="2E2E2E"/>
        </w:rPr>
        <w:fldChar w:fldCharType="begin">
          <w:fldData xml:space="preserve">PEVuZE5vdGU+PENpdGU+PEF1dGhvcj5Eb3duZXM8L0F1dGhvcj48WWVhcj4yMDE4PC9ZZWFyPjxS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4xMTA3LTExMTI8L3BhZ2VzPjx2b2x1bWU+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==
</w:fldData>
        </w:fldChar>
      </w:r>
      <w:r w:rsidR="00117591" w:rsidRPr="00376DAD">
        <w:rPr>
          <w:bCs/>
          <w:color w:val="2E2E2E"/>
        </w:rPr>
        <w:instrText xml:space="preserve"> ADDIN EN.CITE </w:instrText>
      </w:r>
      <w:r w:rsidR="00117591" w:rsidRPr="00376DAD">
        <w:rPr>
          <w:bCs/>
          <w:color w:val="2E2E2E"/>
        </w:rPr>
        <w:fldChar w:fldCharType="begin">
          <w:fldData xml:space="preserve">PEVuZE5vdGU+PENpdGU+PEF1dGhvcj5Eb3duZXM8L0F1dGhvcj48WWVhcj4yMDE4PC9ZZWFyPjxS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4xMTA3LTExMTI8L3BhZ2VzPjx2b2x1bWU+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==
</w:fldData>
        </w:fldChar>
      </w:r>
      <w:r w:rsidR="00117591" w:rsidRPr="00376DAD">
        <w:rPr>
          <w:bCs/>
          <w:color w:val="2E2E2E"/>
        </w:rPr>
        <w:instrText xml:space="preserve"> ADDIN EN.CITE.DATA </w:instrText>
      </w:r>
      <w:r w:rsidR="00117591" w:rsidRPr="00376DAD">
        <w:rPr>
          <w:bCs/>
          <w:color w:val="2E2E2E"/>
        </w:rPr>
      </w:r>
      <w:r w:rsidR="00117591" w:rsidRPr="00376DAD">
        <w:rPr>
          <w:bCs/>
          <w:color w:val="2E2E2E"/>
        </w:rPr>
        <w:fldChar w:fldCharType="end"/>
      </w:r>
      <w:r w:rsidR="001C534C" w:rsidRPr="00376DAD">
        <w:rPr>
          <w:bCs/>
          <w:color w:val="2E2E2E"/>
        </w:rPr>
      </w:r>
      <w:r w:rsidR="001C534C" w:rsidRPr="00376DAD">
        <w:rPr>
          <w:bCs/>
          <w:color w:val="2E2E2E"/>
        </w:rPr>
        <w:fldChar w:fldCharType="separate"/>
      </w:r>
      <w:r w:rsidR="00117591" w:rsidRPr="00376DAD">
        <w:rPr>
          <w:bCs/>
          <w:noProof/>
          <w:color w:val="2E2E2E"/>
          <w:vertAlign w:val="superscript"/>
        </w:rPr>
        <w:t>53</w:t>
      </w:r>
      <w:r w:rsidR="001C534C" w:rsidRPr="00376DAD">
        <w:rPr>
          <w:bCs/>
          <w:color w:val="2E2E2E"/>
        </w:rPr>
        <w:fldChar w:fldCharType="end"/>
      </w:r>
      <w:r w:rsidR="001C534C" w:rsidRPr="00376DAD">
        <w:rPr>
          <w:bCs/>
          <w:color w:val="1C1D1E"/>
        </w:rPr>
        <w:t xml:space="preserve">. </w:t>
      </w:r>
      <w:r w:rsidR="001C534C" w:rsidRPr="00376DAD">
        <w:rPr>
          <w:bCs/>
          <w:color w:val="1C1D1E"/>
          <w:lang w:eastAsia="en-GB"/>
        </w:rPr>
        <w:t xml:space="preserve">In JoCoOA, radiographic progression occurred in 55% of those with baseline foot rOA and 16% of those had ipsilateral foot </w:t>
      </w:r>
      <w:r w:rsidR="00D37545" w:rsidRPr="00376DAD">
        <w:rPr>
          <w:bCs/>
          <w:color w:val="1C1D1E"/>
          <w:lang w:eastAsia="en-GB"/>
        </w:rPr>
        <w:t xml:space="preserve">symptoms </w:t>
      </w:r>
      <w:r w:rsidR="001C534C" w:rsidRPr="00376DAD">
        <w:rPr>
          <w:bCs/>
          <w:color w:val="1C1D1E"/>
          <w:lang w:eastAsia="en-GB"/>
        </w:rPr>
        <w:t xml:space="preserve">at follow-up. Being female and having higher </w:t>
      </w:r>
      <w:r w:rsidR="00031E45" w:rsidRPr="00376DAD">
        <w:rPr>
          <w:bCs/>
          <w:color w:val="1C1D1E"/>
          <w:lang w:eastAsia="en-GB"/>
        </w:rPr>
        <w:t>body mass index (</w:t>
      </w:r>
      <w:r w:rsidR="001C534C" w:rsidRPr="00376DAD">
        <w:rPr>
          <w:bCs/>
          <w:color w:val="1C1D1E"/>
          <w:lang w:eastAsia="en-GB"/>
        </w:rPr>
        <w:t>BMI</w:t>
      </w:r>
      <w:r w:rsidR="00031E45" w:rsidRPr="00376DAD">
        <w:rPr>
          <w:bCs/>
          <w:color w:val="1C1D1E"/>
          <w:lang w:eastAsia="en-GB"/>
        </w:rPr>
        <w:t>)</w:t>
      </w:r>
      <w:r w:rsidR="001C534C" w:rsidRPr="00376DAD">
        <w:rPr>
          <w:bCs/>
          <w:color w:val="1C1D1E"/>
          <w:lang w:eastAsia="en-GB"/>
        </w:rPr>
        <w:t xml:space="preserve"> were associated with incident foot rOA, while gout was associated with both incidence and progression. Previous injury was </w:t>
      </w:r>
      <w:r w:rsidR="00827A1F" w:rsidRPr="00376DAD">
        <w:rPr>
          <w:bCs/>
          <w:color w:val="1C1D1E"/>
          <w:lang w:eastAsia="en-GB"/>
        </w:rPr>
        <w:t>related to</w:t>
      </w:r>
      <w:r w:rsidR="001C534C" w:rsidRPr="00376DAD">
        <w:rPr>
          <w:bCs/>
          <w:color w:val="1C1D1E"/>
          <w:lang w:eastAsia="en-GB"/>
        </w:rPr>
        <w:t xml:space="preserve"> foot </w:t>
      </w:r>
      <w:r w:rsidR="00827A1F" w:rsidRPr="00376DAD">
        <w:rPr>
          <w:bCs/>
          <w:color w:val="1C1D1E"/>
          <w:lang w:eastAsia="en-GB"/>
        </w:rPr>
        <w:t>r</w:t>
      </w:r>
      <w:r w:rsidR="001C534C" w:rsidRPr="00376DAD">
        <w:rPr>
          <w:bCs/>
          <w:color w:val="1C1D1E"/>
          <w:lang w:eastAsia="en-GB"/>
        </w:rPr>
        <w:t xml:space="preserve">OA </w:t>
      </w:r>
      <w:r w:rsidR="00D37545" w:rsidRPr="00376DAD">
        <w:rPr>
          <w:bCs/>
          <w:color w:val="1C1D1E"/>
          <w:lang w:eastAsia="en-GB"/>
        </w:rPr>
        <w:t>with symptoms, but not foot rOA alone</w:t>
      </w:r>
      <w:r w:rsidR="001C534C" w:rsidRPr="00376DAD">
        <w:rPr>
          <w:bCs/>
          <w:color w:val="1C1D1E"/>
          <w:lang w:eastAsia="en-GB"/>
        </w:rPr>
        <w:t>. Work disability, BMI and gout were associated with worsening in several Foot and Ankle Outcome Score (FAOS) subscales including pain, other symptoms, activities of daily living, sport and recreation function and foot and ankle-related quality of life</w:t>
      </w:r>
      <w:r w:rsidR="001C534C" w:rsidRPr="00376DAD">
        <w:rPr>
          <w:color w:val="000000"/>
          <w:shd w:val="clear" w:color="auto" w:fill="FFFFFF"/>
        </w:rPr>
        <w:fldChar w:fldCharType="begin"/>
      </w:r>
      <w:r w:rsidR="00117591" w:rsidRPr="00376DAD">
        <w:rPr>
          <w:color w:val="000000"/>
          <w:shd w:val="clear" w:color="auto" w:fill="FFFFFF"/>
        </w:rPr>
        <w:instrText xml:space="preserve"> ADDIN EN.CITE &lt;EndNote&gt;&lt;Cite&gt;&lt;Author&gt;Eltaraboulsi R&lt;/Author&gt;&lt;Year&gt;2020&lt;/Year&gt;&lt;RecNum&gt;13816&lt;/RecNum&gt;&lt;DisplayText&gt;&lt;style face="superscript"&gt;45&lt;/style&gt;&lt;/DisplayText&gt;&lt;record&gt;&lt;rec-number&gt;13816&lt;/rec-number&gt;&lt;foreign-keys&gt;&lt;key app="EN" db-id="exrtztffxzr0x0eaz2qp2swf52aztxfewv0t" timestamp="1619567104"&gt;13816&lt;/key&gt;&lt;/foreign-keys&gt;&lt;ref-type name="Journal Article"&gt;17&lt;/ref-type&gt;&lt;contributors&gt;&lt;authors&gt;&lt;author&gt;Eltaraboulsi R, Nelson A, Alvarez C, Renner J, Bowen C, Gates L, Golightly Y&lt;/author&gt;&lt;/authors&gt;&lt;/contributors&gt;&lt;titles&gt;&lt;title&gt;Incidence and Progression of Foot Osteoarthritis [abstract]&lt;/title&gt;&lt;secondary-title&gt;Arthritis Rheumatol&lt;/secondary-title&gt;&lt;/titles&gt;&lt;periodical&gt;&lt;full-title&gt;Arthritis Rheumatol&lt;/full-title&gt;&lt;abbr-1&gt;Arthritis &amp;amp; rheumatology (Hoboken, N.J.)&lt;/abbr-1&gt;&lt;/periodical&gt;&lt;volume&gt;72&lt;/volume&gt;&lt;num-vols&gt;suppl 10&lt;/num-vols&gt;&lt;dates&gt;&lt;year&gt;2020&lt;/year&gt;&lt;/dates&gt;&lt;urls&gt;&lt;related-urls&gt;&lt;url&gt;https://acrabstracts.org/abstract/incidence-and-progression-of-foot-osteoarthritis&lt;/url&gt;&lt;/related-urls&gt;&lt;/urls&gt;&lt;/record&gt;&lt;/Cite&gt;&lt;/EndNote&gt;</w:instrText>
      </w:r>
      <w:r w:rsidR="001C534C" w:rsidRPr="00376DAD">
        <w:rPr>
          <w:color w:val="000000"/>
          <w:shd w:val="clear" w:color="auto" w:fill="FFFFFF"/>
        </w:rPr>
        <w:fldChar w:fldCharType="separate"/>
      </w:r>
      <w:r w:rsidR="00117591" w:rsidRPr="00376DAD">
        <w:rPr>
          <w:noProof/>
          <w:color w:val="000000"/>
          <w:shd w:val="clear" w:color="auto" w:fill="FFFFFF"/>
          <w:vertAlign w:val="superscript"/>
        </w:rPr>
        <w:t>45</w:t>
      </w:r>
      <w:r w:rsidR="001C534C" w:rsidRPr="00376DAD">
        <w:rPr>
          <w:color w:val="000000"/>
          <w:shd w:val="clear" w:color="auto" w:fill="FFFFFF"/>
        </w:rPr>
        <w:fldChar w:fldCharType="end"/>
      </w:r>
      <w:r w:rsidR="001C534C" w:rsidRPr="00376DAD">
        <w:rPr>
          <w:bCs/>
          <w:color w:val="1C1D1E"/>
          <w:lang w:eastAsia="en-GB"/>
        </w:rPr>
        <w:t>.</w:t>
      </w:r>
    </w:p>
    <w:p w14:paraId="29E166AE" w14:textId="11806BB2" w:rsidR="008948E2" w:rsidRPr="00376DAD" w:rsidRDefault="001C534C" w:rsidP="00E646AC">
      <w:pPr>
        <w:spacing w:line="360" w:lineRule="auto"/>
        <w:jc w:val="both"/>
        <w:rPr>
          <w:bCs/>
          <w:color w:val="1C1D1E"/>
          <w:lang w:eastAsia="en-GB"/>
        </w:rPr>
      </w:pPr>
      <w:r w:rsidRPr="00376DAD">
        <w:rPr>
          <w:bCs/>
          <w:color w:val="1C1D1E"/>
          <w:lang w:eastAsia="en-GB"/>
        </w:rPr>
        <w:t xml:space="preserve">In the Chingford study, progression of first MTP joint rOA occurred in 30% </w:t>
      </w:r>
      <w:r w:rsidR="005C14EC" w:rsidRPr="00376DAD">
        <w:rPr>
          <w:bCs/>
          <w:color w:val="1C1D1E"/>
          <w:lang w:eastAsia="en-GB"/>
        </w:rPr>
        <w:t xml:space="preserve">of </w:t>
      </w:r>
      <w:r w:rsidRPr="00376DAD">
        <w:rPr>
          <w:bCs/>
          <w:color w:val="1C1D1E"/>
          <w:lang w:eastAsia="en-GB"/>
        </w:rPr>
        <w:t xml:space="preserve">first MTP </w:t>
      </w:r>
      <w:r w:rsidR="00C23EA1" w:rsidRPr="00376DAD">
        <w:rPr>
          <w:bCs/>
          <w:color w:val="1C1D1E"/>
          <w:lang w:eastAsia="en-GB"/>
        </w:rPr>
        <w:t>joints over</w:t>
      </w:r>
      <w:r w:rsidRPr="00376DAD">
        <w:rPr>
          <w:bCs/>
          <w:color w:val="1C1D1E"/>
          <w:lang w:eastAsia="en-GB"/>
        </w:rPr>
        <w:t xml:space="preserve"> 19 years. </w:t>
      </w:r>
      <w:r w:rsidR="005C14EC" w:rsidRPr="00376DAD">
        <w:rPr>
          <w:bCs/>
          <w:color w:val="1C1D1E"/>
          <w:lang w:eastAsia="en-GB"/>
        </w:rPr>
        <w:t>I</w:t>
      </w:r>
      <w:r w:rsidRPr="00376DAD">
        <w:rPr>
          <w:bCs/>
          <w:color w:val="1C1D1E"/>
          <w:lang w:eastAsia="en-GB"/>
        </w:rPr>
        <w:t>ncidence and progression were more evident in the right first MTP joint and were driven by osteophytes, and unilateral involvement progressed to bilateral in one‐third of women</w:t>
      </w:r>
      <w:r w:rsidRPr="00376DAD">
        <w:rPr>
          <w:color w:val="1C1D1E"/>
          <w:shd w:val="clear" w:color="auto" w:fill="FFFFFF"/>
        </w:rPr>
        <w:fldChar w:fldCharType="begin"/>
      </w:r>
      <w:r w:rsidR="00117591" w:rsidRPr="00376DAD">
        <w:rPr>
          <w:color w:val="1C1D1E"/>
          <w:shd w:val="clear" w:color="auto" w:fill="FFFFFF"/>
        </w:rPr>
        <w:instrText xml:space="preserve"> ADDIN EN.CITE &lt;EndNote&gt;&lt;Cite&gt;&lt;Author&gt;Bowen&lt;/Author&gt;&lt;Year&gt;2020&lt;/Year&gt;&lt;RecNum&gt;11838&lt;/RecNum&gt;&lt;DisplayText&gt;&lt;style face="superscript"&gt;47&lt;/style&gt;&lt;/DisplayText&gt;&lt;record&gt;&lt;rec-number&gt;11838&lt;/rec-number&gt;&lt;foreign-keys&gt;&lt;key app="EN" db-id="exrtztffxzr0x0eaz2qp2swf52aztxfewv0t" timestamp="1601938296"&gt;11838&lt;/key&gt;&lt;/foreign-keys&gt;&lt;ref-type name="Journal Article"&gt;17&lt;/ref-type&gt;&lt;contributors&gt;&lt;authors&gt;&lt;author&gt;Bowen, C.&lt;/author&gt;&lt;author&gt;Gates, L.&lt;/author&gt;&lt;author&gt;McQueen, P.&lt;/author&gt;&lt;author&gt;Daniels, M.&lt;/author&gt;&lt;author&gt;Delmestri, A.&lt;/author&gt;&lt;author&gt;Drechsler, W.&lt;/author&gt;&lt;author&gt;Stephensen, D.&lt;/author&gt;&lt;author&gt;Doherty, M.&lt;/author&gt;&lt;author&gt;Arden, N.&lt;/author&gt;&lt;/authors&gt;&lt;/contributors&gt;&lt;auth-address&gt;University of Southampton, Southampton, UK.&amp;#xD;Oxford Health NHS Trust, Oxford, UK.&amp;#xD;University of Oxford, Oxford, UK.&amp;#xD;King&amp;apos;s College, London, UK.&amp;#xD;Canterbury Christ Church University, Canterbury, UK.&amp;#xD;University of Nottingham, Nottingham, UK.&amp;#xD;University of Oxford, Oxford, UK, and University of Southampton, Southampton, UK.&lt;/auth-address&gt;&lt;titles&gt;&lt;title&gt;Natural History of Radiographic First Metatarsophalangeal Joint Osteoarthritis: A Nineteen-Year Population-Based Cohort Study&lt;/title&gt;&lt;secondary-title&gt;Arthritis Care Res (Hoboken)&lt;/secondary-title&gt;&lt;/titles&gt;&lt;periodical&gt;&lt;full-title&gt;Arthritis Care Res (Hoboken)&lt;/full-title&gt;&lt;abbr-1&gt;Arthritis care &amp;amp; research&lt;/abbr-1&gt;&lt;/periodical&gt;&lt;pages&gt;1224-1230&lt;/pages&gt;&lt;volume&gt;72&lt;/volume&gt;&lt;number&gt;9&lt;/number&gt;&lt;edition&gt;2019/06/25&lt;/edition&gt;&lt;dates&gt;&lt;year&gt;2020&lt;/year&gt;&lt;pub-dates&gt;&lt;date&gt;Sep&lt;/date&gt;&lt;/pub-dates&gt;&lt;/dates&gt;&lt;isbn&gt;2151-464X (Print)&amp;#xD;2151-464x&lt;/isbn&gt;&lt;accession-num&gt;31233277&lt;/accession-num&gt;&lt;urls&gt;&lt;/urls&gt;&lt;custom2&gt;PMC7496760&lt;/custom2&gt;&lt;electronic-resource-num&gt;10.1002/acr.24015&lt;/electronic-resource-num&gt;&lt;remote-database-provider&gt;NLM&lt;/remote-database-provider&gt;&lt;language&gt;eng&lt;/language&gt;&lt;/record&gt;&lt;/Cite&gt;&lt;/EndNote&gt;</w:instrText>
      </w:r>
      <w:r w:rsidRPr="00376DAD">
        <w:rPr>
          <w:color w:val="1C1D1E"/>
          <w:shd w:val="clear" w:color="auto" w:fill="FFFFFF"/>
        </w:rPr>
        <w:fldChar w:fldCharType="separate"/>
      </w:r>
      <w:r w:rsidR="00117591" w:rsidRPr="00376DAD">
        <w:rPr>
          <w:noProof/>
          <w:color w:val="1C1D1E"/>
          <w:shd w:val="clear" w:color="auto" w:fill="FFFFFF"/>
          <w:vertAlign w:val="superscript"/>
        </w:rPr>
        <w:t>47</w:t>
      </w:r>
      <w:r w:rsidRPr="00376DAD">
        <w:rPr>
          <w:color w:val="1C1D1E"/>
          <w:shd w:val="clear" w:color="auto" w:fill="FFFFFF"/>
        </w:rPr>
        <w:fldChar w:fldCharType="end"/>
      </w:r>
      <w:r w:rsidRPr="00376DAD">
        <w:rPr>
          <w:bCs/>
          <w:color w:val="1C1D1E"/>
          <w:lang w:eastAsia="en-GB"/>
        </w:rPr>
        <w:t>.</w:t>
      </w:r>
    </w:p>
    <w:p w14:paraId="272F860A" w14:textId="03E4C593" w:rsidR="001C534C" w:rsidRPr="00376DAD" w:rsidRDefault="001C534C" w:rsidP="00E646AC">
      <w:pPr>
        <w:spacing w:after="420" w:line="360" w:lineRule="auto"/>
        <w:jc w:val="both"/>
        <w:rPr>
          <w:bCs/>
          <w:color w:val="1C1D1E"/>
          <w:lang w:eastAsia="en-GB"/>
        </w:rPr>
      </w:pPr>
      <w:r w:rsidRPr="00376DAD">
        <w:rPr>
          <w:iCs/>
          <w:color w:val="1C1D1E"/>
          <w:lang w:eastAsia="en-GB"/>
        </w:rPr>
        <w:t xml:space="preserve">In JoCoOA, 37% of those with ankle rOA had symptomatic worsening in the FAOS symptoms subscale and 7% </w:t>
      </w:r>
      <w:r w:rsidR="00D37545" w:rsidRPr="00376DAD">
        <w:rPr>
          <w:iCs/>
          <w:color w:val="1C1D1E"/>
          <w:lang w:eastAsia="en-GB"/>
        </w:rPr>
        <w:t>had worsening of ankle symptoms</w:t>
      </w:r>
      <w:r w:rsidRPr="00376DAD">
        <w:rPr>
          <w:iCs/>
          <w:color w:val="1C1D1E"/>
          <w:lang w:eastAsia="en-GB"/>
        </w:rPr>
        <w:t xml:space="preserve"> over 3-4 years. Among ankles with baseline rOA, 4% had progressive </w:t>
      </w:r>
      <w:r w:rsidR="002D5758" w:rsidRPr="00376DAD">
        <w:rPr>
          <w:iCs/>
          <w:color w:val="1C1D1E"/>
          <w:lang w:eastAsia="en-GB"/>
        </w:rPr>
        <w:t>r</w:t>
      </w:r>
      <w:r w:rsidRPr="00376DAD">
        <w:rPr>
          <w:iCs/>
          <w:color w:val="1C1D1E"/>
          <w:lang w:eastAsia="en-GB"/>
        </w:rPr>
        <w:t>OA, associated with prior ankle injury and concomitant foot or knee OA. Symptomatic worsening was associated with smoking, higher BMI, and additional symptomatic joints</w:t>
      </w:r>
      <w:r w:rsidRPr="00376DAD">
        <w:fldChar w:fldCharType="begin">
          <w:fldData xml:space="preserve">PEVuZE5vdGU+PENpdGU+PEF1dGhvcj5KYWxlZWw8L0F1dGhvcj48WWVhcj4yMDIxPC9ZZWFyPjxS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=
</w:fldData>
        </w:fldChar>
      </w:r>
      <w:r w:rsidR="00117591" w:rsidRPr="00376DAD">
        <w:instrText xml:space="preserve"> ADDIN EN.CITE </w:instrText>
      </w:r>
      <w:r w:rsidR="00117591" w:rsidRPr="00376DAD">
        <w:fldChar w:fldCharType="begin">
          <w:fldData xml:space="preserve">PEVuZE5vdGU+PENpdGU+PEF1dGhvcj5KYWxlZWw8L0F1dGhvcj48WWVhcj4yMDIxPC9ZZWFyPjxS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=
</w:fldData>
        </w:fldChar>
      </w:r>
      <w:r w:rsidR="00117591" w:rsidRPr="00376DAD">
        <w:instrText xml:space="preserve"> ADDIN EN.CITE.DATA </w:instrText>
      </w:r>
      <w:r w:rsidR="00117591" w:rsidRPr="00376DAD">
        <w:fldChar w:fldCharType="end"/>
      </w:r>
      <w:r w:rsidRPr="00376DAD">
        <w:fldChar w:fldCharType="separate"/>
      </w:r>
      <w:r w:rsidR="00117591" w:rsidRPr="00376DAD">
        <w:rPr>
          <w:noProof/>
          <w:vertAlign w:val="superscript"/>
        </w:rPr>
        <w:t>54</w:t>
      </w:r>
      <w:r w:rsidRPr="00376DAD">
        <w:fldChar w:fldCharType="end"/>
      </w:r>
      <w:r w:rsidRPr="00376DAD">
        <w:rPr>
          <w:iCs/>
          <w:color w:val="1C1D1E"/>
          <w:lang w:eastAsia="en-GB"/>
        </w:rPr>
        <w:t>.</w:t>
      </w:r>
    </w:p>
    <w:p w14:paraId="16064C0E" w14:textId="58263C8C" w:rsidR="00BD5CBB" w:rsidRPr="00376DAD" w:rsidRDefault="00BD5CBB" w:rsidP="007F2834">
      <w:pPr>
        <w:pStyle w:val="Heading31"/>
      </w:pPr>
      <w:r w:rsidRPr="00376DAD">
        <w:t>Research agenda</w:t>
      </w:r>
    </w:p>
    <w:p w14:paraId="14FE6F8B" w14:textId="581965EE" w:rsidR="00BD5CBB" w:rsidRPr="00376DAD" w:rsidRDefault="00BD5CBB" w:rsidP="00E646AC">
      <w:pPr>
        <w:pStyle w:val="ListParagraph"/>
        <w:numPr>
          <w:ilvl w:val="0"/>
          <w:numId w:val="2"/>
        </w:numPr>
        <w:spacing w:line="360" w:lineRule="auto"/>
      </w:pPr>
      <w:bookmarkStart w:id="19" w:name="_Toc74924251"/>
      <w:r w:rsidRPr="00376DAD">
        <w:t>Develop consensus on the components of pain variables to be included in the definition of symptomatic OA (</w:t>
      </w:r>
      <w:r w:rsidR="00FA3D4A" w:rsidRPr="00376DAD">
        <w:t>i.e.,</w:t>
      </w:r>
      <w:r w:rsidRPr="00376DAD">
        <w:t xml:space="preserve"> descriptors, duration, location)</w:t>
      </w:r>
    </w:p>
    <w:p w14:paraId="0009DAD4" w14:textId="77777777" w:rsidR="00BD5CBB" w:rsidRPr="00376DAD" w:rsidRDefault="00BD5CBB" w:rsidP="00E646AC">
      <w:pPr>
        <w:pStyle w:val="ListParagraph"/>
        <w:numPr>
          <w:ilvl w:val="0"/>
          <w:numId w:val="2"/>
        </w:numPr>
        <w:spacing w:line="360" w:lineRule="auto"/>
      </w:pPr>
      <w:r w:rsidRPr="00376DAD">
        <w:t>Develop criteria to document radiographic progression</w:t>
      </w:r>
    </w:p>
    <w:p w14:paraId="4E798562" w14:textId="77777777" w:rsidR="00C15D06" w:rsidRPr="00376DAD" w:rsidRDefault="00C15D06" w:rsidP="00E646AC">
      <w:pPr>
        <w:pStyle w:val="ListParagraph"/>
        <w:numPr>
          <w:ilvl w:val="0"/>
          <w:numId w:val="2"/>
        </w:numPr>
        <w:spacing w:line="360" w:lineRule="auto"/>
      </w:pPr>
      <w:r w:rsidRPr="00376DAD">
        <w:t>Determine whether ankle OA is a separate entity to foot OA</w:t>
      </w:r>
    </w:p>
    <w:p w14:paraId="669E3BF7" w14:textId="77777777" w:rsidR="000636AC" w:rsidRPr="00376DAD" w:rsidRDefault="000636AC" w:rsidP="00E646AC">
      <w:pPr>
        <w:pStyle w:val="ListParagraph"/>
        <w:numPr>
          <w:ilvl w:val="0"/>
          <w:numId w:val="2"/>
        </w:numPr>
        <w:spacing w:line="360" w:lineRule="auto"/>
      </w:pPr>
      <w:r w:rsidRPr="00376DAD">
        <w:t>Identify whether foot and ankle OA phenotypes change over time</w:t>
      </w:r>
    </w:p>
    <w:p w14:paraId="144A6F40" w14:textId="10E798AD" w:rsidR="00963A98" w:rsidRPr="00376DAD" w:rsidRDefault="00370832" w:rsidP="007F2834">
      <w:pPr>
        <w:pStyle w:val="Heading3"/>
      </w:pPr>
      <w:r w:rsidRPr="00376DAD">
        <w:lastRenderedPageBreak/>
        <w:t>3.3</w:t>
      </w:r>
      <w:r w:rsidR="006F4AE9" w:rsidRPr="00376DAD">
        <w:t xml:space="preserve">. </w:t>
      </w:r>
      <w:r w:rsidR="00963A98" w:rsidRPr="00376DAD">
        <w:t>Burden</w:t>
      </w:r>
      <w:bookmarkEnd w:id="19"/>
    </w:p>
    <w:p w14:paraId="10793C3A" w14:textId="5BBFD88F" w:rsidR="000A1ADE" w:rsidRPr="00376DAD" w:rsidRDefault="000A1ADE" w:rsidP="007F2834">
      <w:pPr>
        <w:pStyle w:val="Heading31"/>
      </w:pPr>
      <w:bookmarkStart w:id="20" w:name="_Toc74924252"/>
      <w:r w:rsidRPr="00376DAD">
        <w:t>Symptoms and impairments</w:t>
      </w:r>
      <w:bookmarkEnd w:id="20"/>
      <w:r w:rsidRPr="00376DAD">
        <w:t xml:space="preserve"> </w:t>
      </w:r>
    </w:p>
    <w:p w14:paraId="53A2B7E0" w14:textId="2C36A5B6" w:rsidR="000A1ADE" w:rsidRPr="00376DAD" w:rsidRDefault="000A1ADE" w:rsidP="00E646AC">
      <w:pPr>
        <w:spacing w:line="360" w:lineRule="auto"/>
        <w:jc w:val="both"/>
        <w:rPr>
          <w:color w:val="000000" w:themeColor="text1"/>
        </w:rPr>
      </w:pPr>
      <w:r w:rsidRPr="00376DAD">
        <w:rPr>
          <w:bCs/>
          <w:iCs/>
          <w:lang w:val="en-NZ"/>
        </w:rPr>
        <w:t>Foot OA is an</w:t>
      </w:r>
      <w:r w:rsidRPr="00376DAD">
        <w:rPr>
          <w:lang w:val="en-NZ"/>
        </w:rPr>
        <w:t xml:space="preserve"> important contributor to the burden of OA and has a significant impact on mobility</w:t>
      </w:r>
      <w:r w:rsidRPr="00376DAD">
        <w:rPr>
          <w:vertAlign w:val="superscript"/>
          <w:lang w:val="en-NZ"/>
        </w:rPr>
        <w:fldChar w:fldCharType="begin">
          <w:fldData xml:space="preserve">PEVuZE5vdGU+PENpdGU+PEF1dGhvcj5Sb2RkeTwvQXV0aG9yPjxZZWFyPjIwMTU8L1llYXI+PFJl
Y051bT4xMjQ8L1JlY051bT48RGlzcGxheVRleHQ+PHN0eWxlIGZhY2U9InN1cGVyc2NyaXB0Ij4y
NywgNDQ8L3N0eWxlPjwvRGlzcGxheVRleHQ+PHJlY29yZD48cmVjLW51bWJlcj4xMjQ8L3JlYy1u
dW1iZXI+PGZvcmVpZ24ta2V5cz48a2V5IGFwcD0iRU4iIGRiLWlkPSJ4YWZmd3ZzcGN3NTlkZ2V3
ZHY2NTUyYWwyemZlOXI5dmZmNTAiIHRpbWVzdGFtcD0iMTYxOTE4ODQzMyI+MTI0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aHR0cDovL3d3dy5uY2JpLm5sbS5uaWguZ292L3B1Ym1l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</w:fldData>
        </w:fldChar>
      </w:r>
      <w:r w:rsidR="00117591" w:rsidRPr="00376DAD">
        <w:rPr>
          <w:vertAlign w:val="superscript"/>
          <w:lang w:val="en-NZ"/>
        </w:rPr>
        <w:instrText xml:space="preserve"> ADDIN EN.CITE </w:instrText>
      </w:r>
      <w:r w:rsidR="00117591" w:rsidRPr="00376DAD">
        <w:rPr>
          <w:vertAlign w:val="superscript"/>
          <w:lang w:val="en-NZ"/>
        </w:rPr>
        <w:fldChar w:fldCharType="begin">
          <w:fldData xml:space="preserve">PEVuZE5vdGU+PENpdGU+PEF1dGhvcj5Sb2RkeTwvQXV0aG9yPjxZZWFyPjIwMTU8L1llYXI+PFJl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</w:fldData>
        </w:fldChar>
      </w:r>
      <w:r w:rsidR="00117591" w:rsidRPr="00376DAD">
        <w:rPr>
          <w:vertAlign w:val="superscript"/>
          <w:lang w:val="en-NZ"/>
        </w:rPr>
        <w:instrText xml:space="preserve"> ADDIN EN.CITE.DATA </w:instrText>
      </w:r>
      <w:r w:rsidR="00117591" w:rsidRPr="00376DAD">
        <w:rPr>
          <w:vertAlign w:val="superscript"/>
          <w:lang w:val="en-NZ"/>
        </w:rPr>
      </w:r>
      <w:r w:rsidR="00117591" w:rsidRPr="00376DAD">
        <w:rPr>
          <w:vertAlign w:val="superscript"/>
          <w:lang w:val="en-NZ"/>
        </w:rPr>
        <w:fldChar w:fldCharType="end"/>
      </w:r>
      <w:r w:rsidRPr="00376DAD">
        <w:rPr>
          <w:vertAlign w:val="superscript"/>
          <w:lang w:val="en-NZ"/>
        </w:rPr>
      </w:r>
      <w:r w:rsidRPr="00376DAD">
        <w:rPr>
          <w:vertAlign w:val="superscript"/>
          <w:lang w:val="en-NZ"/>
        </w:rPr>
        <w:fldChar w:fldCharType="separate"/>
      </w:r>
      <w:r w:rsidR="00117591" w:rsidRPr="00376DAD">
        <w:rPr>
          <w:noProof/>
          <w:vertAlign w:val="superscript"/>
          <w:lang w:val="en-NZ"/>
        </w:rPr>
        <w:t>27, 44</w:t>
      </w:r>
      <w:r w:rsidRPr="00376DAD">
        <w:rPr>
          <w:vertAlign w:val="superscript"/>
          <w:lang w:val="en-NZ"/>
        </w:rPr>
        <w:fldChar w:fldCharType="end"/>
      </w:r>
      <w:r w:rsidR="00621C84" w:rsidRPr="00376DAD">
        <w:rPr>
          <w:lang w:val="en-NZ"/>
        </w:rPr>
        <w:t>.</w:t>
      </w:r>
      <w:r w:rsidRPr="00376DAD">
        <w:rPr>
          <w:vertAlign w:val="superscript"/>
          <w:lang w:val="en-NZ"/>
        </w:rPr>
        <w:t xml:space="preserve"> </w:t>
      </w:r>
      <w:r w:rsidR="002D5758" w:rsidRPr="00376DAD">
        <w:t>Most</w:t>
      </w:r>
      <w:r w:rsidRPr="00376DAD">
        <w:t xml:space="preserve"> investigations relate to the </w:t>
      </w:r>
      <w:r w:rsidR="00621C84" w:rsidRPr="00376DAD">
        <w:t>first</w:t>
      </w:r>
      <w:r w:rsidRPr="00376DAD">
        <w:t xml:space="preserve"> MTP</w:t>
      </w:r>
      <w:r w:rsidR="00621C84" w:rsidRPr="00376DAD">
        <w:t xml:space="preserve"> joint and ankle joint, with less known about </w:t>
      </w:r>
      <w:r w:rsidR="00621C84" w:rsidRPr="00376DAD">
        <w:rPr>
          <w:color w:val="000000" w:themeColor="text1"/>
        </w:rPr>
        <w:t>midfoot</w:t>
      </w:r>
      <w:r w:rsidRPr="00376DAD">
        <w:rPr>
          <w:color w:val="000000" w:themeColor="text1"/>
        </w:rPr>
        <w:t xml:space="preserve"> OA.</w:t>
      </w:r>
    </w:p>
    <w:p w14:paraId="3462D5A3" w14:textId="3C27932D" w:rsidR="000A1ADE" w:rsidRPr="00376DAD" w:rsidRDefault="00621C84" w:rsidP="00E646AC">
      <w:pPr>
        <w:spacing w:line="360" w:lineRule="auto"/>
        <w:jc w:val="both"/>
        <w:rPr>
          <w:color w:val="000000" w:themeColor="text1"/>
        </w:rPr>
      </w:pPr>
      <w:r w:rsidRPr="00376DAD">
        <w:rPr>
          <w:color w:val="000000" w:themeColor="text1"/>
        </w:rPr>
        <w:t>First</w:t>
      </w:r>
      <w:r w:rsidR="000A1ADE" w:rsidRPr="00376DAD">
        <w:rPr>
          <w:color w:val="000000" w:themeColor="text1"/>
        </w:rPr>
        <w:t xml:space="preserve"> MTP</w:t>
      </w:r>
      <w:r w:rsidRPr="00376DAD">
        <w:rPr>
          <w:color w:val="000000" w:themeColor="text1"/>
        </w:rPr>
        <w:t xml:space="preserve"> joint</w:t>
      </w:r>
      <w:r w:rsidR="000A1ADE" w:rsidRPr="00376DAD">
        <w:rPr>
          <w:color w:val="000000" w:themeColor="text1"/>
        </w:rPr>
        <w:t xml:space="preserve"> OA is associated with </w:t>
      </w:r>
      <w:r w:rsidR="000A1ADE" w:rsidRPr="00376DAD">
        <w:t xml:space="preserve">decreased range of </w:t>
      </w:r>
      <w:r w:rsidRPr="00376DAD">
        <w:t>first</w:t>
      </w:r>
      <w:r w:rsidR="000A1ADE" w:rsidRPr="00376DAD">
        <w:t xml:space="preserve"> MTP</w:t>
      </w:r>
      <w:r w:rsidRPr="00376DAD">
        <w:t xml:space="preserve"> joint</w:t>
      </w:r>
      <w:r w:rsidR="000A1ADE" w:rsidRPr="00376DAD">
        <w:t xml:space="preserve"> dorsiflexion</w:t>
      </w:r>
      <w:r w:rsidR="000A1ADE" w:rsidRPr="00376DAD">
        <w:rPr>
          <w:vertAlign w:val="superscript"/>
        </w:rPr>
        <w:fldChar w:fldCharType="begin"/>
      </w:r>
      <w:r w:rsidR="00117591" w:rsidRPr="00376DAD">
        <w:rPr>
          <w:vertAlign w:val="superscript"/>
        </w:rPr>
        <w:instrText xml:space="preserve"> ADDIN EN.CITE &lt;EndNote&gt;&lt;Cite&gt;&lt;Author&gt;Halstead&lt;/Author&gt;&lt;Year&gt;2006&lt;/Year&gt;&lt;RecNum&gt;4903&lt;/RecNum&gt;&lt;DisplayText&gt;&lt;style face="superscript"&gt;55&lt;/style&gt;&lt;/DisplayText&gt;&lt;record&gt;&lt;rec-number&gt;4903&lt;/rec-number&gt;&lt;foreign-keys&gt;&lt;key app="EN" db-id="exrtztffxzr0x0eaz2qp2swf52aztxfewv0t" timestamp="0"&gt;4903&lt;/key&gt;&lt;/foreign-keys&gt;&lt;ref-type name="Journal Article"&gt;17&lt;/ref-type&gt;&lt;contributors&gt;&lt;authors&gt;&lt;author&gt;Halstead, J.&lt;/author&gt;&lt;author&gt;Redmond, A. C.&lt;/author&gt;&lt;/authors&gt;&lt;/contributors&gt;&lt;auth-address&gt;Academic Unit of Musculoskeletal Disease, School of Medicine, University of Leeds, UK.&lt;/auth-address&gt;&lt;titles&gt;&lt;title&gt;Weight-bearing passive dorsiflexion of the hallux in standing is not related to hallux dorsiflexion during walking&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550-6&lt;/pages&gt;&lt;volume&gt;36&lt;/volume&gt;&lt;number&gt;8&lt;/number&gt;&lt;keywords&gt;&lt;keyword&gt;Adult&lt;/keyword&gt;&lt;keyword&gt;Biomechanics&lt;/keyword&gt;&lt;keyword&gt;Case-Control Studies&lt;/keyword&gt;&lt;keyword&gt;Female&lt;/keyword&gt;&lt;keyword&gt;Gait/physiology&lt;/keyword&gt;&lt;keyword&gt;Hallux/*physiology&lt;/keyword&gt;&lt;keyword&gt;Humans&lt;/keyword&gt;&lt;keyword&gt;Male&lt;/keyword&gt;&lt;keyword&gt;Metatarsophalangeal Joint/*physiology&lt;/keyword&gt;&lt;keyword&gt;Range of Motion, Articular/*physiology&lt;/keyword&gt;&lt;keyword&gt;Walking/*physiology&lt;/keyword&gt;&lt;keyword&gt;Weight-Bearing/*physiology&lt;/keyword&gt;&lt;/keywords&gt;&lt;dates&gt;&lt;year&gt;2006&lt;/year&gt;&lt;pub-dates&gt;&lt;date&gt;Aug&lt;/date&gt;&lt;/pub-dates&gt;&lt;/dates&gt;&lt;isbn&gt;0190-6011 (Print)&amp;#xD;0190-6011 (Linking)&lt;/isbn&gt;&lt;accession-num&gt;16915976&lt;/accession-num&gt;&lt;urls&gt;&lt;related-urls&gt;&lt;url&gt;http://www.ncbi.nlm.nih.gov/pubmed/16915976&lt;/url&gt;&lt;/related-urls&gt;&lt;/urls&gt;&lt;/record&gt;&lt;/Cite&gt;&lt;/EndNote&gt;</w:instrText>
      </w:r>
      <w:r w:rsidR="000A1ADE" w:rsidRPr="00376DAD">
        <w:rPr>
          <w:vertAlign w:val="superscript"/>
        </w:rPr>
        <w:fldChar w:fldCharType="separate"/>
      </w:r>
      <w:r w:rsidR="00117591" w:rsidRPr="00376DAD">
        <w:rPr>
          <w:noProof/>
          <w:vertAlign w:val="superscript"/>
        </w:rPr>
        <w:t>55</w:t>
      </w:r>
      <w:r w:rsidR="000A1ADE" w:rsidRPr="00376DAD">
        <w:rPr>
          <w:vertAlign w:val="superscript"/>
        </w:rPr>
        <w:fldChar w:fldCharType="end"/>
      </w:r>
      <w:r w:rsidR="000A1ADE" w:rsidRPr="00376DAD">
        <w:rPr>
          <w:vertAlign w:val="superscript"/>
        </w:rPr>
        <w:t xml:space="preserve"> </w:t>
      </w:r>
      <w:r w:rsidR="000A1ADE" w:rsidRPr="00376DAD">
        <w:t xml:space="preserve">and </w:t>
      </w:r>
      <w:r w:rsidR="000A1ADE" w:rsidRPr="00376DAD">
        <w:rPr>
          <w:color w:val="000000" w:themeColor="text1"/>
        </w:rPr>
        <w:t xml:space="preserve">increased plantar pressure </w:t>
      </w:r>
      <w:r w:rsidR="000A1ADE" w:rsidRPr="00376DAD">
        <w:t>under the hallux and lesser toes</w:t>
      </w:r>
      <w:r w:rsidR="000A1ADE" w:rsidRPr="00376DAD">
        <w:fldChar w:fldCharType="begin">
          <w:fldData xml:space="preserve">PEVuZE5vdGU+PENpdGU+PEF1dGhvcj5aYW1taXQ8L0F1dGhvcj48WWVhcj4yMDA4PC9ZZWFyPjxS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</w:fldData>
        </w:fldChar>
      </w:r>
      <w:r w:rsidR="00117591" w:rsidRPr="00376DAD">
        <w:instrText xml:space="preserve"> ADDIN EN.CITE </w:instrText>
      </w:r>
      <w:r w:rsidR="00117591" w:rsidRPr="00376DAD">
        <w:fldChar w:fldCharType="begin">
          <w:fldData xml:space="preserve">PEVuZE5vdGU+PENpdGU+PEF1dGhvcj5aYW1taXQ8L0F1dGhvcj48WWVhcj4yMDA4PC9ZZWFyPjxS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</w:fldData>
        </w:fldChar>
      </w:r>
      <w:r w:rsidR="00117591" w:rsidRPr="00376DAD">
        <w:instrText xml:space="preserve"> ADDIN EN.CITE.DATA </w:instrText>
      </w:r>
      <w:r w:rsidR="00117591" w:rsidRPr="00376DAD">
        <w:fldChar w:fldCharType="end"/>
      </w:r>
      <w:r w:rsidR="000A1ADE" w:rsidRPr="00376DAD">
        <w:fldChar w:fldCharType="separate"/>
      </w:r>
      <w:r w:rsidR="00117591" w:rsidRPr="00376DAD">
        <w:rPr>
          <w:noProof/>
          <w:vertAlign w:val="superscript"/>
        </w:rPr>
        <w:t>56-58</w:t>
      </w:r>
      <w:r w:rsidR="000A1ADE" w:rsidRPr="00376DAD">
        <w:fldChar w:fldCharType="end"/>
      </w:r>
      <w:r w:rsidRPr="00376DAD">
        <w:t>.</w:t>
      </w:r>
      <w:r w:rsidR="000A1ADE" w:rsidRPr="00376DAD">
        <w:t xml:space="preserve"> Consequently, i</w:t>
      </w:r>
      <w:r w:rsidR="000A1ADE" w:rsidRPr="00376DAD">
        <w:rPr>
          <w:color w:val="000000" w:themeColor="text1"/>
        </w:rPr>
        <w:t xml:space="preserve">ndividuals with </w:t>
      </w:r>
      <w:r w:rsidRPr="00376DAD">
        <w:rPr>
          <w:color w:val="000000" w:themeColor="text1"/>
        </w:rPr>
        <w:t>first</w:t>
      </w:r>
      <w:r w:rsidR="000A1ADE" w:rsidRPr="00376DAD">
        <w:rPr>
          <w:color w:val="000000" w:themeColor="text1"/>
        </w:rPr>
        <w:t xml:space="preserve"> MTP</w:t>
      </w:r>
      <w:r w:rsidRPr="00376DAD">
        <w:rPr>
          <w:color w:val="000000" w:themeColor="text1"/>
        </w:rPr>
        <w:t xml:space="preserve"> joint</w:t>
      </w:r>
      <w:r w:rsidR="000A1ADE" w:rsidRPr="00376DAD">
        <w:rPr>
          <w:color w:val="000000" w:themeColor="text1"/>
        </w:rPr>
        <w:t xml:space="preserve"> OA adopt </w:t>
      </w:r>
      <w:r w:rsidR="000A1ADE" w:rsidRPr="00376DAD">
        <w:t>pain avoidance gait patterns</w:t>
      </w:r>
      <w:r w:rsidR="000A1ADE" w:rsidRPr="00376DAD">
        <w:fldChar w:fldCharType="begin">
          <w:fldData xml:space="preserve">PEVuZE5vdGU+PENpdGU+PEF1dGhvcj5SYW88L0F1dGhvcj48WWVhcj4yMDE2PC9ZZWFyPjxSZWNO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</w:fldData>
        </w:fldChar>
      </w:r>
      <w:r w:rsidR="00095FBE" w:rsidRPr="00376DAD">
        <w:instrText xml:space="preserve"> ADDIN EN.CITE </w:instrText>
      </w:r>
      <w:r w:rsidR="00095FBE" w:rsidRPr="00376DAD">
        <w:fldChar w:fldCharType="begin">
          <w:fldData xml:space="preserve">PEVuZE5vdGU+PENpdGU+PEF1dGhvcj5SYW88L0F1dGhvcj48WWVhcj4yMDE2PC9ZZWFyPjxSZWNO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</w:fldData>
        </w:fldChar>
      </w:r>
      <w:r w:rsidR="00095FBE" w:rsidRPr="00376DAD">
        <w:instrText xml:space="preserve"> ADDIN EN.CITE.DATA </w:instrText>
      </w:r>
      <w:r w:rsidR="00095FBE" w:rsidRPr="00376DAD">
        <w:fldChar w:fldCharType="end"/>
      </w:r>
      <w:r w:rsidR="000A1ADE" w:rsidRPr="00376DAD">
        <w:fldChar w:fldCharType="separate"/>
      </w:r>
      <w:r w:rsidR="00095FBE" w:rsidRPr="00376DAD">
        <w:rPr>
          <w:noProof/>
          <w:vertAlign w:val="superscript"/>
        </w:rPr>
        <w:t>59-61</w:t>
      </w:r>
      <w:r w:rsidR="000A1ADE" w:rsidRPr="00376DAD">
        <w:fldChar w:fldCharType="end"/>
      </w:r>
      <w:r w:rsidRPr="00376DAD">
        <w:rPr>
          <w:color w:val="000000" w:themeColor="text1"/>
        </w:rPr>
        <w:t>.</w:t>
      </w:r>
      <w:r w:rsidR="000A1ADE" w:rsidRPr="00376DAD">
        <w:t xml:space="preserve"> </w:t>
      </w:r>
      <w:r w:rsidR="00031E45" w:rsidRPr="00376DAD">
        <w:t>T</w:t>
      </w:r>
      <w:r w:rsidR="000A1ADE" w:rsidRPr="00376DAD">
        <w:t xml:space="preserve">hese </w:t>
      </w:r>
      <w:r w:rsidR="00031E45" w:rsidRPr="00376DAD">
        <w:t xml:space="preserve">may </w:t>
      </w:r>
      <w:r w:rsidR="000A1ADE" w:rsidRPr="00376DAD">
        <w:t>contribute to the development of secondary</w:t>
      </w:r>
      <w:r w:rsidR="007F2834" w:rsidRPr="00376DAD">
        <w:t xml:space="preserve"> </w:t>
      </w:r>
      <w:r w:rsidR="000A1ADE" w:rsidRPr="00376DAD">
        <w:t>callus</w:t>
      </w:r>
      <w:r w:rsidR="00416D2F" w:rsidRPr="00376DAD">
        <w:t>es</w:t>
      </w:r>
      <w:r w:rsidR="000A1ADE" w:rsidRPr="00376DAD">
        <w:t xml:space="preserve"> and interphalangeal joint</w:t>
      </w:r>
      <w:r w:rsidR="004F0A80" w:rsidRPr="00376DAD">
        <w:t xml:space="preserve"> hyperextension</w:t>
      </w:r>
      <w:r w:rsidR="000A1ADE" w:rsidRPr="00376DAD">
        <w:rPr>
          <w:vertAlign w:val="superscript"/>
        </w:rPr>
        <w:fldChar w:fldCharType="begin">
          <w:fldData xml:space="preserve">PEVuZE5vdGU+PENpdGU+PEF1dGhvcj5aYW1taXQ8L0F1dGhvcj48WWVhcj4yMDA4PC9ZZWFyPjxS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TwvYWJici0xPjwvcGVyaW9kaWNhbD48cGFn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==
</w:fldData>
        </w:fldChar>
      </w:r>
      <w:r w:rsidR="00117591" w:rsidRPr="00376DAD">
        <w:rPr>
          <w:vertAlign w:val="superscript"/>
        </w:rPr>
        <w:instrText xml:space="preserve"> ADDIN EN.CITE </w:instrText>
      </w:r>
      <w:r w:rsidR="00117591" w:rsidRPr="00376DAD">
        <w:rPr>
          <w:vertAlign w:val="superscript"/>
        </w:rPr>
        <w:fldChar w:fldCharType="begin">
          <w:fldData xml:space="preserve">PEVuZE5vdGU+PENpdGU+PEF1dGhvcj5aYW1taXQ8L0F1dGhvcj48WWVhcj4yMDA4PC9ZZWFyPjxS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==
</w:fldData>
        </w:fldChar>
      </w:r>
      <w:r w:rsidR="00117591" w:rsidRPr="00376DAD">
        <w:rPr>
          <w:vertAlign w:val="superscript"/>
        </w:rPr>
        <w:instrText xml:space="preserve"> ADDIN EN.CITE.DATA </w:instrText>
      </w:r>
      <w:r w:rsidR="00117591" w:rsidRPr="00376DAD">
        <w:rPr>
          <w:vertAlign w:val="superscript"/>
        </w:rPr>
      </w:r>
      <w:r w:rsidR="00117591" w:rsidRPr="00376DAD">
        <w:rPr>
          <w:vertAlign w:val="superscript"/>
        </w:rPr>
        <w:fldChar w:fldCharType="end"/>
      </w:r>
      <w:r w:rsidR="000A1ADE" w:rsidRPr="00376DAD">
        <w:rPr>
          <w:vertAlign w:val="superscript"/>
        </w:rPr>
      </w:r>
      <w:r w:rsidR="000A1ADE" w:rsidRPr="00376DAD">
        <w:rPr>
          <w:vertAlign w:val="superscript"/>
        </w:rPr>
        <w:fldChar w:fldCharType="separate"/>
      </w:r>
      <w:r w:rsidR="00117591" w:rsidRPr="00376DAD">
        <w:rPr>
          <w:noProof/>
          <w:vertAlign w:val="superscript"/>
        </w:rPr>
        <w:t>51, 56, 62</w:t>
      </w:r>
      <w:r w:rsidR="000A1ADE" w:rsidRPr="00376DAD">
        <w:rPr>
          <w:vertAlign w:val="superscript"/>
        </w:rPr>
        <w:fldChar w:fldCharType="end"/>
      </w:r>
      <w:r w:rsidR="000A1ADE" w:rsidRPr="00376DAD">
        <w:rPr>
          <w:color w:val="000000" w:themeColor="text1"/>
        </w:rPr>
        <w:t>. These investigations are comparative cross-sectional observations with mostly small sample sizes. Only one reports from a large population sample, the MOST study</w:t>
      </w:r>
      <w:r w:rsidR="000A1ADE" w:rsidRPr="00376DAD">
        <w:rPr>
          <w:color w:val="000000" w:themeColor="text1"/>
        </w:rPr>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SYW88L0F1dGhvcj48WWVhcj4yMDE2PC9ZZWFyPjxSZWNO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=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000A1ADE" w:rsidRPr="00376DAD">
        <w:rPr>
          <w:color w:val="000000" w:themeColor="text1"/>
        </w:rPr>
      </w:r>
      <w:r w:rsidR="000A1ADE" w:rsidRPr="00376DAD">
        <w:rPr>
          <w:color w:val="000000" w:themeColor="text1"/>
        </w:rPr>
        <w:fldChar w:fldCharType="separate"/>
      </w:r>
      <w:r w:rsidR="00117591" w:rsidRPr="00376DAD">
        <w:rPr>
          <w:noProof/>
          <w:color w:val="000000" w:themeColor="text1"/>
          <w:vertAlign w:val="superscript"/>
        </w:rPr>
        <w:t>59</w:t>
      </w:r>
      <w:r w:rsidR="000A1ADE" w:rsidRPr="00376DAD">
        <w:rPr>
          <w:color w:val="000000" w:themeColor="text1"/>
        </w:rPr>
        <w:fldChar w:fldCharType="end"/>
      </w:r>
      <w:r w:rsidR="000A1ADE" w:rsidRPr="00376DAD">
        <w:rPr>
          <w:color w:val="000000" w:themeColor="text1"/>
        </w:rPr>
        <w:t xml:space="preserve"> (n=1</w:t>
      </w:r>
      <w:r w:rsidRPr="00376DAD">
        <w:rPr>
          <w:color w:val="000000" w:themeColor="text1"/>
        </w:rPr>
        <w:t>,</w:t>
      </w:r>
      <w:r w:rsidR="000A1ADE" w:rsidRPr="00376DAD">
        <w:rPr>
          <w:color w:val="000000" w:themeColor="text1"/>
        </w:rPr>
        <w:t>693), although this is also cross</w:t>
      </w:r>
      <w:r w:rsidR="00031E45" w:rsidRPr="00376DAD">
        <w:rPr>
          <w:color w:val="000000" w:themeColor="text1"/>
        </w:rPr>
        <w:t>-</w:t>
      </w:r>
      <w:r w:rsidR="000A1ADE" w:rsidRPr="00376DAD">
        <w:rPr>
          <w:color w:val="000000" w:themeColor="text1"/>
        </w:rPr>
        <w:t xml:space="preserve">sectional. </w:t>
      </w:r>
    </w:p>
    <w:p w14:paraId="11B88B7B" w14:textId="4E7D6A62" w:rsidR="000A1ADE" w:rsidRPr="00376DAD" w:rsidRDefault="000A1ADE" w:rsidP="00E646AC">
      <w:pPr>
        <w:spacing w:line="360" w:lineRule="auto"/>
        <w:jc w:val="both"/>
        <w:rPr>
          <w:color w:val="000000" w:themeColor="text1"/>
        </w:rPr>
      </w:pPr>
      <w:r w:rsidRPr="00376DAD">
        <w:rPr>
          <w:color w:val="000000" w:themeColor="text1"/>
          <w:lang w:eastAsia="en-GB"/>
        </w:rPr>
        <w:t xml:space="preserve">Midfoot OA </w:t>
      </w:r>
      <w:r w:rsidR="00297FA7" w:rsidRPr="00376DAD">
        <w:rPr>
          <w:color w:val="000000" w:themeColor="text1"/>
          <w:lang w:eastAsia="en-GB"/>
        </w:rPr>
        <w:t>results in</w:t>
      </w:r>
      <w:r w:rsidRPr="00376DAD">
        <w:rPr>
          <w:color w:val="000000" w:themeColor="text1"/>
          <w:lang w:eastAsia="en-GB"/>
        </w:rPr>
        <w:t xml:space="preserve"> significant impairment of daily activity</w:t>
      </w:r>
      <w:r w:rsidRPr="00376DAD">
        <w:rPr>
          <w:color w:val="000000" w:themeColor="text1"/>
          <w:lang w:eastAsia="en-GB"/>
        </w:rPr>
        <w:fldChar w:fldCharType="begin"/>
      </w:r>
      <w:r w:rsidR="00117591" w:rsidRPr="00376DAD">
        <w:rPr>
          <w:color w:val="000000" w:themeColor="text1"/>
          <w:lang w:eastAsia="en-GB"/>
        </w:rPr>
        <w:instrText xml:space="preserve"> ADDIN EN.CITE &lt;EndNote&gt;&lt;Cite&gt;&lt;Author&gt;Kurup&lt;/Author&gt;&lt;Year&gt;2020&lt;/Year&gt;&lt;RecNum&gt;11731&lt;/RecNum&gt;&lt;DisplayText&gt;&lt;style face="superscript"&gt;11&lt;/style&gt;&lt;/DisplayText&gt;&lt;record&gt;&lt;rec-number&gt;11731&lt;/rec-number&gt;&lt;foreign-keys&gt;&lt;key app="EN" db-id="exrtztffxzr0x0eaz2qp2swf52aztxfewv0t" timestamp="1641271895"&gt;11731&lt;/key&gt;&lt;/foreign-keys&gt;&lt;ref-type name="Journal Article"&gt;17&lt;/ref-type&gt;&lt;contributors&gt;&lt;authors&gt;&lt;author&gt;Kurup, H.&lt;/author&gt;&lt;author&gt;Vasukutty, N.&lt;/author&gt;&lt;/authors&gt;&lt;/contributors&gt;&lt;auth-address&gt;Pilgrim Hospital, Boston, PE21 9QS, United Kingdom.&lt;/auth-address&gt;&lt;titles&gt;&lt;title&gt;Midfoot arthritis- current concepts review&lt;/title&gt;&lt;secondary-title&gt;J Clin Orthop Trauma&lt;/secondary-title&gt;&lt;/titles&gt;&lt;periodical&gt;&lt;full-title&gt;J Clin Orthop Trauma&lt;/full-title&gt;&lt;/periodical&gt;&lt;pages&gt;399-405&lt;/pages&gt;&lt;volume&gt;11&lt;/volume&gt;&lt;number&gt;3&lt;/number&gt;&lt;edition&gt;2020/05/15&lt;/edition&gt;&lt;keywords&gt;&lt;keyword&gt;Arthritis&lt;/keyword&gt;&lt;keyword&gt;Fusion&lt;/keyword&gt;&lt;keyword&gt;Lisfranc&lt;/keyword&gt;&lt;keyword&gt;Midfoot&lt;/keyword&gt;&lt;keyword&gt;Tarso-metatarsal joint&lt;/keyword&gt;&lt;keyword&gt;personal relationships that could have appeared to influence the work reported in&lt;/keyword&gt;&lt;keyword&gt;this paper.&lt;/keyword&gt;&lt;/keywords&gt;&lt;dates&gt;&lt;year&gt;2020&lt;/year&gt;&lt;pub-dates&gt;&lt;date&gt;May-Jun&lt;/date&gt;&lt;/pub-dates&gt;&lt;/dates&gt;&lt;isbn&gt;0976-5662 (Print)&amp;#xD;0976-5662&lt;/isbn&gt;&lt;accession-num&gt;32405198&lt;/accession-num&gt;&lt;urls&gt;&lt;/urls&gt;&lt;custom2&gt;PMC7211829&lt;/custom2&gt;&lt;electronic-resource-num&gt;10.1016/j.jcot.2020.03.002&lt;/electronic-resource-num&gt;&lt;remote-database-provider&gt;NLM&lt;/remote-database-provider&gt;&lt;language&gt;eng&lt;/language&gt;&lt;/record&gt;&lt;/Cite&gt;&lt;/EndNote&gt;</w:instrText>
      </w:r>
      <w:r w:rsidRPr="00376DAD">
        <w:rPr>
          <w:color w:val="000000" w:themeColor="text1"/>
          <w:lang w:eastAsia="en-GB"/>
        </w:rPr>
        <w:fldChar w:fldCharType="separate"/>
      </w:r>
      <w:r w:rsidR="00117591" w:rsidRPr="00376DAD">
        <w:rPr>
          <w:noProof/>
          <w:color w:val="000000" w:themeColor="text1"/>
          <w:vertAlign w:val="superscript"/>
          <w:lang w:eastAsia="en-GB"/>
        </w:rPr>
        <w:t>11</w:t>
      </w:r>
      <w:r w:rsidRPr="00376DAD">
        <w:rPr>
          <w:color w:val="000000" w:themeColor="text1"/>
          <w:lang w:eastAsia="en-GB"/>
        </w:rPr>
        <w:fldChar w:fldCharType="end"/>
      </w:r>
      <w:r w:rsidR="00621C84" w:rsidRPr="00376DAD">
        <w:rPr>
          <w:color w:val="000000" w:themeColor="text1"/>
          <w:lang w:eastAsia="en-GB"/>
        </w:rPr>
        <w:t>.</w:t>
      </w:r>
      <w:r w:rsidRPr="00376DAD">
        <w:rPr>
          <w:color w:val="000000" w:themeColor="text1"/>
        </w:rPr>
        <w:t xml:space="preserve"> Midfoot OA is associated with </w:t>
      </w:r>
      <w:r w:rsidR="005C5A9F" w:rsidRPr="00376DAD">
        <w:rPr>
          <w:color w:val="000000" w:themeColor="text1"/>
        </w:rPr>
        <w:t>reduced</w:t>
      </w:r>
      <w:r w:rsidRPr="00376DAD">
        <w:rPr>
          <w:color w:val="000000" w:themeColor="text1"/>
        </w:rPr>
        <w:t xml:space="preserve"> foot and leg muscle strength</w:t>
      </w:r>
      <w:r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Bcm5vbGQ8L0F1dGhvcj48WWVhcj4yMDIwPC9ZZWFyPjxS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40</w:t>
      </w:r>
      <w:r w:rsidRPr="00376DAD">
        <w:rPr>
          <w:color w:val="000000" w:themeColor="text1"/>
        </w:rPr>
        <w:fldChar w:fldCharType="end"/>
      </w:r>
      <w:r w:rsidR="00621C84" w:rsidRPr="00376DAD">
        <w:rPr>
          <w:color w:val="000000" w:themeColor="text1"/>
        </w:rPr>
        <w:t>,</w:t>
      </w:r>
      <w:r w:rsidRPr="00376DAD">
        <w:rPr>
          <w:color w:val="000000" w:themeColor="text1"/>
        </w:rPr>
        <w:t xml:space="preserve"> difficulty in walking</w:t>
      </w:r>
      <w:r w:rsidRPr="00376DAD">
        <w:rPr>
          <w:color w:val="000000" w:themeColor="text1"/>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SYXRob2Q8L0F1dGhvcj48WWVhcj4yMDE2PC9ZZWFyPjxS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48</w:t>
      </w:r>
      <w:r w:rsidRPr="00376DAD">
        <w:rPr>
          <w:color w:val="000000" w:themeColor="text1"/>
        </w:rPr>
        <w:fldChar w:fldCharType="end"/>
      </w:r>
      <w:r w:rsidRPr="00376DAD">
        <w:rPr>
          <w:color w:val="000000" w:themeColor="text1"/>
        </w:rPr>
        <w:t xml:space="preserve"> and climbing stairs</w:t>
      </w:r>
      <w:r w:rsidRPr="00376DAD">
        <w:rPr>
          <w:color w:val="000000" w:themeColor="text1"/>
        </w:rPr>
        <w:fldChar w:fldCharType="begin"/>
      </w:r>
      <w:r w:rsidR="00117591" w:rsidRPr="00376DAD">
        <w:rPr>
          <w:color w:val="000000" w:themeColor="text1"/>
        </w:rPr>
        <w:instrText xml:space="preserve"> ADDIN EN.CITE &lt;EndNote&gt;&lt;Cite&gt;&lt;Author&gt;Rao&lt;/Author&gt;&lt;Year&gt;2009&lt;/Year&gt;&lt;RecNum&gt;7501&lt;/RecNum&gt;&lt;DisplayText&gt;&lt;style face="superscript"&gt;63&lt;/style&gt;&lt;/DisplayText&gt;&lt;record&gt;&lt;rec-number&gt;7501&lt;/rec-number&gt;&lt;foreign-keys&gt;&lt;key app="EN" db-id="exrtztffxzr0x0eaz2qp2swf52aztxfewv0t" timestamp="0"&gt;7501&lt;/key&gt;&lt;/foreign-keys&gt;&lt;ref-type name="Journal Article"&gt;17&lt;/ref-type&gt;&lt;contributors&gt;&lt;authors&gt;&lt;author&gt;Rao, S.&lt;/author&gt;&lt;author&gt;Baumhauer, J. F.&lt;/author&gt;&lt;author&gt;Tome, J.&lt;/author&gt;&lt;author&gt;Nawoczenski, D. A.&lt;/author&gt;&lt;/authors&gt;&lt;/contributors&gt;&lt;auth-address&gt;Department of Physical Therapy, New York University, NY 10012, United States. smita.rao@nyu.edu&lt;/auth-address&gt;&lt;titles&gt;&lt;title&gt;Comparison of in vivo segmental foot motion during walking and step descent in patients with midfoot arthritis and matched asymptomatic control subjects&lt;/title&gt;&lt;secondary-title&gt;J Biomech&lt;/secondary-title&gt;&lt;alt-title&gt;Journal of biomechanics&lt;/alt-title&gt;&lt;/titles&gt;&lt;alt-periodical&gt;&lt;full-title&gt;Journal of Biomechanics&lt;/full-title&gt;&lt;/alt-periodical&gt;&lt;pages&gt;1054-60&lt;/pages&gt;&lt;volume&gt;42&lt;/volume&gt;&lt;number&gt;8&lt;/number&gt;&lt;edition&gt;2009/05/05&lt;/edition&gt;&lt;keywords&gt;&lt;keyword&gt;Aged&lt;/keyword&gt;&lt;keyword&gt;Arthritis/*physiopathology&lt;/keyword&gt;&lt;keyword&gt;Biomechanical Phenomena&lt;/keyword&gt;&lt;keyword&gt;Female&lt;/keyword&gt;&lt;keyword&gt;Foot/*physiopathology&lt;/keyword&gt;&lt;keyword&gt;Humans&lt;/keyword&gt;&lt;keyword&gt;Male&lt;/keyword&gt;&lt;keyword&gt;Middle Aged&lt;/keyword&gt;&lt;keyword&gt;Movement/physiology&lt;/keyword&gt;&lt;keyword&gt;Range of Motion, Articular&lt;/keyword&gt;&lt;keyword&gt;Walking/*physiology&lt;/keyword&gt;&lt;/keywords&gt;&lt;dates&gt;&lt;year&gt;2009&lt;/year&gt;&lt;pub-dates&gt;&lt;date&gt;May 29&lt;/date&gt;&lt;/pub-dates&gt;&lt;/dates&gt;&lt;isbn&gt;0021-9290&lt;/isbn&gt;&lt;accession-num&gt;19409567&lt;/accession-num&gt;&lt;urls&gt;&lt;/urls&gt;&lt;electronic-resource-num&gt;10.1016/j.jbiomech.2009.02.006&lt;/electronic-resource-num&gt;&lt;remote-database-provider&gt;NLM&lt;/remote-database-provider&gt;&lt;language&gt;eng&lt;/language&gt;&lt;/record&gt;&lt;/Cite&gt;&lt;/EndNote&gt;</w:instrText>
      </w:r>
      <w:r w:rsidRPr="00376DAD">
        <w:rPr>
          <w:color w:val="000000" w:themeColor="text1"/>
        </w:rPr>
        <w:fldChar w:fldCharType="separate"/>
      </w:r>
      <w:r w:rsidR="00117591" w:rsidRPr="00376DAD">
        <w:rPr>
          <w:noProof/>
          <w:color w:val="000000" w:themeColor="text1"/>
          <w:vertAlign w:val="superscript"/>
        </w:rPr>
        <w:t>63</w:t>
      </w:r>
      <w:r w:rsidRPr="00376DAD">
        <w:rPr>
          <w:color w:val="000000" w:themeColor="text1"/>
        </w:rPr>
        <w:fldChar w:fldCharType="end"/>
      </w:r>
      <w:r w:rsidR="00621C84" w:rsidRPr="00376DAD">
        <w:rPr>
          <w:color w:val="000000" w:themeColor="text1"/>
        </w:rPr>
        <w:t>.</w:t>
      </w:r>
      <w:r w:rsidR="0088778F" w:rsidRPr="00376DAD">
        <w:rPr>
          <w:color w:val="000000" w:themeColor="text1"/>
        </w:rPr>
        <w:t xml:space="preserve"> </w:t>
      </w:r>
      <w:r w:rsidR="00031E45" w:rsidRPr="00376DAD">
        <w:t>Individuals with</w:t>
      </w:r>
      <w:r w:rsidRPr="00376DAD">
        <w:rPr>
          <w:color w:val="000000" w:themeColor="text1"/>
          <w:lang w:eastAsia="en-GB"/>
        </w:rPr>
        <w:t xml:space="preserve"> midfoot OA have flatter feet and higher midfoot plantar pressures during barefoot walking, and these plantar pressures correlate with pain severity</w:t>
      </w:r>
      <w:r w:rsidRPr="00376DAD">
        <w:rPr>
          <w:color w:val="000000" w:themeColor="text1"/>
        </w:rPr>
        <w:fldChar w:fldCharType="begin">
          <w:fldData xml:space="preserve">PEVuZE5vdGU+PENpdGU+PEF1dGhvcj5UaG9tYXM8L0F1dGhvcj48WWVhcj4yMDE1PC9ZZWFyPjxS
ZWNOdW0+Nzc4ODwvUmVjTnVtPjxEaXNwbGF5VGV4dD48c3R5bGUgZmFjZT0ic3VwZXJzY3JpcHQi
PjQzLCA0NCwgNjQ8L3N0eWxlPjwvRGlzcGxheVRleHQ+PHJlY29yZD48cmVjLW51bWJlcj43Nzg4
PC9yZWMtbnVtYmVyPjxmb3JlaWduLWtleXM+PGtleSBhcHA9IkVOIiBkYi1pZD0iZXhydHp0ZmZ4
enIweDBlYXoycXAyc3dmNTJhenR4ZmV3djB0IiB0aW1lc3RhbXA9IjAiPjc3OD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xhbHQtdGl0bGU+QXJ0aHJp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8L2FiYnItMT48L3BlcmlvZGljYWw+PHBhZ2Vz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xhYmJyLTE+T3N0ZW9hcnRocml0aXMgYW5kIGNhcnRpbGFnZTwvYWJici0xPjwvcGVyaW9kaWNh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UaG9tYXM8L0F1dGhvcj48WWVhcj4yMDE1PC9ZZWFyPjxS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8L2FiYnItMT48L3BlcmlvZGljYWw+PHBhZ2Vz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xhYmJyLTE+T3N0ZW9hcnRocml0aXMgYW5kIGNhcnRpbGFnZTwvYWJici0xPjwvcGVyaW9kaWNh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43, 44, 64</w:t>
      </w:r>
      <w:r w:rsidRPr="00376DAD">
        <w:rPr>
          <w:color w:val="000000" w:themeColor="text1"/>
        </w:rPr>
        <w:fldChar w:fldCharType="end"/>
      </w:r>
      <w:r w:rsidRPr="00376DAD">
        <w:rPr>
          <w:rFonts w:cstheme="minorHAnsi"/>
          <w:color w:val="000000" w:themeColor="text1"/>
        </w:rPr>
        <w:t xml:space="preserve">. Findings from </w:t>
      </w:r>
      <w:r w:rsidR="00621C84" w:rsidRPr="00376DAD">
        <w:rPr>
          <w:rFonts w:cstheme="minorHAnsi"/>
          <w:color w:val="000000" w:themeColor="text1"/>
        </w:rPr>
        <w:t>CASF</w:t>
      </w:r>
      <w:r w:rsidRPr="00376DAD">
        <w:rPr>
          <w:rFonts w:cstheme="minorHAnsi"/>
          <w:color w:val="000000" w:themeColor="text1"/>
        </w:rPr>
        <w:t xml:space="preserve"> </w:t>
      </w:r>
      <w:r w:rsidR="005C5A9F" w:rsidRPr="00376DAD">
        <w:rPr>
          <w:rFonts w:cstheme="minorHAnsi"/>
          <w:color w:val="000000" w:themeColor="text1"/>
        </w:rPr>
        <w:t>suggest</w:t>
      </w:r>
      <w:r w:rsidRPr="00376DAD">
        <w:rPr>
          <w:rFonts w:cstheme="minorHAnsi"/>
          <w:color w:val="000000" w:themeColor="text1"/>
        </w:rPr>
        <w:t xml:space="preserve"> mechanical loading may play an important role in the aetiology of symptomatic and structural midfoot OA and </w:t>
      </w:r>
      <w:r w:rsidRPr="00376DAD">
        <w:rPr>
          <w:rFonts w:cstheme="minorHAnsi"/>
        </w:rPr>
        <w:t>are important modifiable mediators of onset and progression</w:t>
      </w:r>
      <w:r w:rsidRPr="00376DAD">
        <w:rPr>
          <w:rFonts w:cstheme="minorHAnsi"/>
          <w:color w:val="000000" w:themeColor="text1"/>
        </w:rPr>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rPr>
          <w:rFonts w:cstheme="minorHAnsi"/>
          <w:color w:val="000000" w:themeColor="text1"/>
        </w:rPr>
        <w:instrText xml:space="preserve"> ADDIN EN.CITE </w:instrText>
      </w:r>
      <w:r w:rsidR="00117591" w:rsidRPr="00376DAD">
        <w:rPr>
          <w:rFonts w:cstheme="minorHAnsi"/>
          <w:color w:val="000000" w:themeColor="text1"/>
        </w:rPr>
        <w:fldChar w:fldCharType="begin">
          <w:fldData xml:space="preserve">PEVuZE5vdGU+PENpdGU+PEF1dGhvcj5UaG9tYXM8L0F1dGhvcj48WWVhcj4yMDE1PC9ZZWFyPjxS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</w:fldData>
        </w:fldChar>
      </w:r>
      <w:r w:rsidR="00117591" w:rsidRPr="00376DAD">
        <w:rPr>
          <w:rFonts w:cstheme="minorHAnsi"/>
          <w:color w:val="000000" w:themeColor="text1"/>
        </w:rPr>
        <w:instrText xml:space="preserve"> ADDIN EN.CITE.DATA </w:instrText>
      </w:r>
      <w:r w:rsidR="00117591" w:rsidRPr="00376DAD">
        <w:rPr>
          <w:rFonts w:cstheme="minorHAnsi"/>
          <w:color w:val="000000" w:themeColor="text1"/>
        </w:rPr>
      </w:r>
      <w:r w:rsidR="00117591" w:rsidRPr="00376DAD">
        <w:rPr>
          <w:rFonts w:cstheme="minorHAnsi"/>
          <w:color w:val="000000" w:themeColor="text1"/>
        </w:rPr>
        <w:fldChar w:fldCharType="end"/>
      </w:r>
      <w:r w:rsidRPr="00376DAD">
        <w:rPr>
          <w:rFonts w:cstheme="minorHAnsi"/>
          <w:color w:val="000000" w:themeColor="text1"/>
        </w:rPr>
      </w:r>
      <w:r w:rsidRPr="00376DAD">
        <w:rPr>
          <w:rFonts w:cstheme="minorHAnsi"/>
          <w:color w:val="000000" w:themeColor="text1"/>
        </w:rPr>
        <w:fldChar w:fldCharType="separate"/>
      </w:r>
      <w:r w:rsidR="00117591" w:rsidRPr="00376DAD">
        <w:rPr>
          <w:rFonts w:cstheme="minorHAnsi"/>
          <w:noProof/>
          <w:color w:val="000000" w:themeColor="text1"/>
          <w:vertAlign w:val="superscript"/>
        </w:rPr>
        <w:t>44</w:t>
      </w:r>
      <w:r w:rsidRPr="00376DAD">
        <w:rPr>
          <w:rFonts w:cstheme="minorHAnsi"/>
          <w:color w:val="000000" w:themeColor="text1"/>
        </w:rPr>
        <w:fldChar w:fldCharType="end"/>
      </w:r>
      <w:r w:rsidR="00621C84" w:rsidRPr="00376DAD">
        <w:rPr>
          <w:rFonts w:cstheme="minorHAnsi"/>
          <w:color w:val="000000" w:themeColor="text1"/>
        </w:rPr>
        <w:t>.</w:t>
      </w:r>
      <w:r w:rsidRPr="00376DAD">
        <w:rPr>
          <w:rFonts w:cstheme="minorHAnsi"/>
          <w:color w:val="000000" w:themeColor="text1"/>
        </w:rPr>
        <w:t xml:space="preserve"> </w:t>
      </w:r>
      <w:r w:rsidR="004F0A80" w:rsidRPr="00376DAD">
        <w:rPr>
          <w:rFonts w:cstheme="minorHAnsi"/>
          <w:color w:val="000000" w:themeColor="text1"/>
        </w:rPr>
        <w:t>Similar to</w:t>
      </w:r>
      <w:r w:rsidRPr="00376DAD">
        <w:rPr>
          <w:rFonts w:cstheme="minorHAnsi"/>
          <w:color w:val="000000" w:themeColor="text1"/>
        </w:rPr>
        <w:t xml:space="preserve"> </w:t>
      </w:r>
      <w:r w:rsidR="00621C84" w:rsidRPr="00376DAD">
        <w:rPr>
          <w:rFonts w:cstheme="minorHAnsi"/>
          <w:color w:val="000000" w:themeColor="text1"/>
        </w:rPr>
        <w:t>the first MTP joint,</w:t>
      </w:r>
      <w:r w:rsidRPr="00376DAD">
        <w:rPr>
          <w:rFonts w:cstheme="minorHAnsi"/>
          <w:color w:val="000000" w:themeColor="text1"/>
        </w:rPr>
        <w:t xml:space="preserve"> these investigations are cross</w:t>
      </w:r>
      <w:r w:rsidR="00D669AE" w:rsidRPr="00376DAD">
        <w:rPr>
          <w:rFonts w:cstheme="minorHAnsi"/>
          <w:color w:val="000000" w:themeColor="text1"/>
        </w:rPr>
        <w:t>-</w:t>
      </w:r>
      <w:r w:rsidRPr="00376DAD">
        <w:rPr>
          <w:rFonts w:cstheme="minorHAnsi"/>
          <w:color w:val="000000" w:themeColor="text1"/>
        </w:rPr>
        <w:t xml:space="preserve">sectional, however three </w:t>
      </w:r>
      <w:r w:rsidR="004F0A80" w:rsidRPr="00376DAD">
        <w:rPr>
          <w:rFonts w:cstheme="minorHAnsi"/>
          <w:color w:val="000000" w:themeColor="text1"/>
        </w:rPr>
        <w:t>are derived</w:t>
      </w:r>
      <w:r w:rsidRPr="00376DAD">
        <w:rPr>
          <w:rFonts w:cstheme="minorHAnsi"/>
          <w:color w:val="000000" w:themeColor="text1"/>
        </w:rPr>
        <w:t xml:space="preserve"> from larger population samples (</w:t>
      </w:r>
      <w:r w:rsidR="00D669AE" w:rsidRPr="00376DAD">
        <w:rPr>
          <w:rFonts w:cstheme="minorHAnsi"/>
          <w:color w:val="000000" w:themeColor="text1"/>
        </w:rPr>
        <w:t>n</w:t>
      </w:r>
      <w:r w:rsidRPr="00376DAD">
        <w:rPr>
          <w:rFonts w:cstheme="minorHAnsi"/>
          <w:color w:val="000000" w:themeColor="text1"/>
        </w:rPr>
        <w:t>=533</w:t>
      </w:r>
      <w:r w:rsidRPr="00376DAD">
        <w:rPr>
          <w:rFonts w:cstheme="minorHAnsi"/>
          <w:color w:val="000000" w:themeColor="text1"/>
          <w:vertAlign w:val="superscript"/>
        </w:rPr>
        <w:t>15</w:t>
      </w:r>
      <w:r w:rsidRPr="00376DAD">
        <w:rPr>
          <w:rFonts w:cstheme="minorHAnsi"/>
          <w:color w:val="000000" w:themeColor="text1"/>
        </w:rPr>
        <w:t xml:space="preserve">, </w:t>
      </w:r>
      <w:r w:rsidR="00D669AE" w:rsidRPr="00376DAD">
        <w:rPr>
          <w:rFonts w:cstheme="minorHAnsi"/>
          <w:color w:val="000000" w:themeColor="text1"/>
        </w:rPr>
        <w:t>n</w:t>
      </w:r>
      <w:r w:rsidRPr="00376DAD">
        <w:rPr>
          <w:rFonts w:cstheme="minorHAnsi"/>
          <w:color w:val="000000" w:themeColor="text1"/>
        </w:rPr>
        <w:t>=205</w:t>
      </w:r>
      <w:r w:rsidRPr="00376DAD">
        <w:rPr>
          <w:rFonts w:cstheme="minorHAnsi"/>
          <w:color w:val="000000" w:themeColor="text1"/>
          <w:vertAlign w:val="superscript"/>
        </w:rPr>
        <w:t>12</w:t>
      </w:r>
      <w:r w:rsidRPr="00376DAD">
        <w:rPr>
          <w:rFonts w:cstheme="minorHAnsi"/>
          <w:color w:val="000000" w:themeColor="text1"/>
        </w:rPr>
        <w:t xml:space="preserve">, </w:t>
      </w:r>
      <w:r w:rsidR="00D669AE" w:rsidRPr="00376DAD">
        <w:rPr>
          <w:rFonts w:cstheme="minorHAnsi"/>
          <w:color w:val="000000" w:themeColor="text1"/>
        </w:rPr>
        <w:t>n</w:t>
      </w:r>
      <w:r w:rsidRPr="00376DAD">
        <w:rPr>
          <w:rFonts w:cstheme="minorHAnsi"/>
          <w:color w:val="000000" w:themeColor="text1"/>
        </w:rPr>
        <w:t>=525</w:t>
      </w:r>
      <w:r w:rsidRPr="00376DAD">
        <w:rPr>
          <w:rFonts w:cstheme="minorHAnsi"/>
          <w:color w:val="000000" w:themeColor="text1"/>
          <w:vertAlign w:val="superscript"/>
        </w:rPr>
        <w:t>13</w:t>
      </w:r>
      <w:r w:rsidRPr="00376DAD">
        <w:rPr>
          <w:rFonts w:cstheme="minorHAnsi"/>
          <w:color w:val="000000" w:themeColor="text1"/>
        </w:rPr>
        <w:t>).</w:t>
      </w:r>
    </w:p>
    <w:p w14:paraId="53B9783B" w14:textId="7E0C2D9E" w:rsidR="000A1ADE" w:rsidRPr="00376DAD" w:rsidRDefault="000A1ADE" w:rsidP="00E646AC">
      <w:pPr>
        <w:spacing w:line="360" w:lineRule="auto"/>
        <w:jc w:val="both"/>
        <w:rPr>
          <w:color w:val="000000" w:themeColor="text1"/>
        </w:rPr>
      </w:pPr>
      <w:r w:rsidRPr="00376DAD">
        <w:rPr>
          <w:color w:val="000000" w:themeColor="text1"/>
        </w:rPr>
        <w:t>Ankle OA is common and presents a significant burden</w:t>
      </w:r>
      <w:r w:rsidR="00B0170A" w:rsidRPr="00376DAD">
        <w:rPr>
          <w:color w:val="000000" w:themeColor="text1"/>
        </w:rPr>
        <w:t>,</w:t>
      </w:r>
      <w:r w:rsidRPr="00376DAD">
        <w:rPr>
          <w:color w:val="000000" w:themeColor="text1"/>
        </w:rPr>
        <w:t xml:space="preserve"> with ankle pain accounting for 10% of musculoskeletal-related consultations in </w:t>
      </w:r>
      <w:r w:rsidR="007447BC" w:rsidRPr="00376DAD">
        <w:rPr>
          <w:color w:val="000000" w:themeColor="text1"/>
        </w:rPr>
        <w:t xml:space="preserve">UK </w:t>
      </w:r>
      <w:r w:rsidRPr="00376DAD">
        <w:rPr>
          <w:color w:val="000000" w:themeColor="text1"/>
        </w:rPr>
        <w:t>primary care</w:t>
      </w:r>
      <w:r w:rsidRPr="00376DAD">
        <w:rPr>
          <w:color w:val="000000" w:themeColor="text1"/>
        </w:rPr>
        <w:fldChar w:fldCharType="begin">
          <w:fldData xml:space="preserve">PEVuZE5vdGU+PENpdGU+PEF1dGhvcj5NZW56PC9BdXRob3I+PFllYXI+MjAxMDwvWWVhcj48UmVj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NZW56PC9BdXRob3I+PFllYXI+MjAxMDwvWWVhcj48UmVj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65</w:t>
      </w:r>
      <w:r w:rsidRPr="00376DAD">
        <w:rPr>
          <w:color w:val="000000" w:themeColor="text1"/>
        </w:rPr>
        <w:fldChar w:fldCharType="end"/>
      </w:r>
      <w:r w:rsidR="00D669AE" w:rsidRPr="00376DAD">
        <w:rPr>
          <w:color w:val="000000" w:themeColor="text1"/>
        </w:rPr>
        <w:t>.</w:t>
      </w:r>
      <w:r w:rsidRPr="00376DAD">
        <w:rPr>
          <w:color w:val="000000" w:themeColor="text1"/>
        </w:rPr>
        <w:t xml:space="preserve"> </w:t>
      </w:r>
      <w:r w:rsidR="009E2417" w:rsidRPr="00376DAD">
        <w:rPr>
          <w:color w:val="000000" w:themeColor="text1"/>
        </w:rPr>
        <w:t>P</w:t>
      </w:r>
      <w:r w:rsidRPr="00376DAD">
        <w:rPr>
          <w:color w:val="000000" w:themeColor="text1"/>
        </w:rPr>
        <w:t xml:space="preserve">hysical impairment </w:t>
      </w:r>
      <w:r w:rsidR="009E2417" w:rsidRPr="00376DAD">
        <w:rPr>
          <w:color w:val="000000" w:themeColor="text1"/>
        </w:rPr>
        <w:t xml:space="preserve">associated with ankle OA has been </w:t>
      </w:r>
      <w:r w:rsidRPr="00376DAD">
        <w:rPr>
          <w:color w:val="000000" w:themeColor="text1"/>
        </w:rPr>
        <w:t xml:space="preserve">reported </w:t>
      </w:r>
      <w:r w:rsidR="00606576" w:rsidRPr="00376DAD">
        <w:rPr>
          <w:color w:val="000000" w:themeColor="text1"/>
        </w:rPr>
        <w:t xml:space="preserve">to be </w:t>
      </w:r>
      <w:r w:rsidRPr="00376DAD">
        <w:rPr>
          <w:color w:val="000000" w:themeColor="text1"/>
        </w:rPr>
        <w:t>equivalent to end-stage kidney disease and congestive heart failure</w:t>
      </w:r>
      <w:r w:rsidRPr="00376DAD">
        <w:rPr>
          <w:color w:val="000000" w:themeColor="text1"/>
        </w:rPr>
        <w:fldChar w:fldCharType="begin">
          <w:fldData xml:space="preserve">PEVuZE5vdGU+PENpdGU+PEF1dGhvcj5IdWJiYXJkPC9BdXRob3I+PFllYXI+MjAwOTwvWWVhcj48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IdWJiYXJkPC9BdXRob3I+PFllYXI+MjAwOTwvWWVhcj48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66-68</w:t>
      </w:r>
      <w:r w:rsidRPr="00376DAD">
        <w:rPr>
          <w:color w:val="000000" w:themeColor="text1"/>
        </w:rPr>
        <w:fldChar w:fldCharType="end"/>
      </w:r>
      <w:r w:rsidR="00D669AE" w:rsidRPr="00376DAD">
        <w:rPr>
          <w:color w:val="000000" w:themeColor="text1"/>
        </w:rPr>
        <w:t>.</w:t>
      </w:r>
      <w:r w:rsidRPr="00376DAD">
        <w:rPr>
          <w:color w:val="000000" w:themeColor="text1"/>
        </w:rPr>
        <w:t xml:space="preserve"> </w:t>
      </w:r>
      <w:r w:rsidR="00031E45" w:rsidRPr="00376DAD">
        <w:rPr>
          <w:color w:val="000000" w:themeColor="text1"/>
        </w:rPr>
        <w:t>Individuals with</w:t>
      </w:r>
      <w:r w:rsidRPr="00376DAD">
        <w:rPr>
          <w:color w:val="000000" w:themeColor="text1"/>
        </w:rPr>
        <w:t xml:space="preserve"> ankle OA </w:t>
      </w:r>
      <w:r w:rsidR="00031E45" w:rsidRPr="00376DAD">
        <w:rPr>
          <w:color w:val="000000" w:themeColor="text1"/>
        </w:rPr>
        <w:t>have</w:t>
      </w:r>
      <w:r w:rsidRPr="00376DAD">
        <w:rPr>
          <w:color w:val="000000" w:themeColor="text1"/>
        </w:rPr>
        <w:t xml:space="preserve"> significant deficiencies in gait, persistent instability, reduced </w:t>
      </w:r>
      <w:r w:rsidR="00606576" w:rsidRPr="00376DAD">
        <w:rPr>
          <w:color w:val="000000" w:themeColor="text1"/>
        </w:rPr>
        <w:t>st</w:t>
      </w:r>
      <w:r w:rsidRPr="00376DAD">
        <w:rPr>
          <w:color w:val="000000" w:themeColor="text1"/>
        </w:rPr>
        <w:t xml:space="preserve">ability during stair climbing, worse postural control, greater reported </w:t>
      </w:r>
      <w:r w:rsidR="00C23EA1" w:rsidRPr="00376DAD">
        <w:rPr>
          <w:color w:val="000000" w:themeColor="text1"/>
        </w:rPr>
        <w:t>disability,</w:t>
      </w:r>
      <w:r w:rsidRPr="00376DAD">
        <w:rPr>
          <w:color w:val="000000" w:themeColor="text1"/>
        </w:rPr>
        <w:t xml:space="preserve"> and alter</w:t>
      </w:r>
      <w:r w:rsidR="001F09EE" w:rsidRPr="00376DAD">
        <w:rPr>
          <w:color w:val="000000" w:themeColor="text1"/>
        </w:rPr>
        <w:t>ed</w:t>
      </w:r>
      <w:r w:rsidRPr="00376DAD">
        <w:rPr>
          <w:color w:val="000000" w:themeColor="text1"/>
        </w:rPr>
        <w:t xml:space="preserve"> plantar pressure</w:t>
      </w:r>
      <w:r w:rsidRPr="00376DAD">
        <w:rPr>
          <w:color w:val="000000" w:themeColor="text1"/>
        </w:rPr>
        <w:fldChar w:fldCharType="begin">
          <w:fldData xml:space="preserve">PEVuZE5vdGU+PENpdGU+PEF1dGhvcj5Ib3Jpc2JlcmdlcjwvQXV0aG9yPjxZZWFyPjIwMDk8L1ll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=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Ib3Jpc2JlcmdlcjwvQXV0aG9yPjxZZWFyPjIwMDk8L1ll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=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69-73</w:t>
      </w:r>
      <w:r w:rsidRPr="00376DAD">
        <w:rPr>
          <w:color w:val="000000" w:themeColor="text1"/>
        </w:rPr>
        <w:fldChar w:fldCharType="end"/>
      </w:r>
      <w:r w:rsidR="00D669AE" w:rsidRPr="00376DAD">
        <w:rPr>
          <w:color w:val="000000" w:themeColor="text1"/>
        </w:rPr>
        <w:t>.</w:t>
      </w:r>
      <w:r w:rsidRPr="00376DAD">
        <w:rPr>
          <w:color w:val="000000" w:themeColor="text1"/>
        </w:rPr>
        <w:t xml:space="preserve"> </w:t>
      </w:r>
      <w:r w:rsidR="00031E45" w:rsidRPr="00376DAD">
        <w:rPr>
          <w:color w:val="000000" w:themeColor="text1"/>
        </w:rPr>
        <w:t>Those</w:t>
      </w:r>
      <w:r w:rsidRPr="00376DAD">
        <w:rPr>
          <w:color w:val="000000" w:themeColor="text1"/>
        </w:rPr>
        <w:t xml:space="preserve"> with asymmetric or unilateral ankle OA </w:t>
      </w:r>
      <w:r w:rsidR="00297FA7" w:rsidRPr="00376DAD">
        <w:rPr>
          <w:color w:val="000000" w:themeColor="text1"/>
        </w:rPr>
        <w:t>demonstrate</w:t>
      </w:r>
      <w:r w:rsidR="00031E45" w:rsidRPr="00376DAD">
        <w:rPr>
          <w:color w:val="000000" w:themeColor="text1"/>
        </w:rPr>
        <w:t xml:space="preserve"> </w:t>
      </w:r>
      <w:r w:rsidRPr="00376DAD">
        <w:rPr>
          <w:color w:val="000000" w:themeColor="text1"/>
        </w:rPr>
        <w:t xml:space="preserve">atrophy </w:t>
      </w:r>
      <w:r w:rsidR="00D669AE" w:rsidRPr="00376DAD">
        <w:rPr>
          <w:color w:val="000000" w:themeColor="text1"/>
        </w:rPr>
        <w:t xml:space="preserve">and </w:t>
      </w:r>
      <w:r w:rsidR="00031E45" w:rsidRPr="00376DAD">
        <w:rPr>
          <w:color w:val="000000" w:themeColor="text1"/>
        </w:rPr>
        <w:t>reduced</w:t>
      </w:r>
      <w:r w:rsidRPr="00376DAD">
        <w:rPr>
          <w:color w:val="000000" w:themeColor="text1"/>
        </w:rPr>
        <w:t xml:space="preserve"> activation of </w:t>
      </w:r>
      <w:r w:rsidR="00297FA7" w:rsidRPr="00376DAD">
        <w:rPr>
          <w:color w:val="000000" w:themeColor="text1"/>
        </w:rPr>
        <w:t>lower leg muscles</w:t>
      </w:r>
      <w:r w:rsidRPr="00376DAD">
        <w:rPr>
          <w:color w:val="000000" w:themeColor="text1"/>
        </w:rPr>
        <w:fldChar w:fldCharType="begin">
          <w:fldData xml:space="preserve">PEVuZE5vdGU+PENpdGU+PEF1dGhvcj5BZ2VsPC9BdXRob3I+PFllYXI+MjAwNTwvWWVhcj48UmVj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BZ2VsPC9BdXRob3I+PFllYXI+MjAwNTwvWWVhcj48UmVj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74-77</w:t>
      </w:r>
      <w:r w:rsidRPr="00376DAD">
        <w:rPr>
          <w:color w:val="000000" w:themeColor="text1"/>
        </w:rPr>
        <w:fldChar w:fldCharType="end"/>
      </w:r>
      <w:r w:rsidR="00D669AE" w:rsidRPr="00376DAD">
        <w:rPr>
          <w:color w:val="000000" w:themeColor="text1"/>
        </w:rPr>
        <w:t>.</w:t>
      </w:r>
    </w:p>
    <w:p w14:paraId="0D4649BA" w14:textId="0B9DCE3D" w:rsidR="000A1ADE" w:rsidRPr="00376DAD" w:rsidRDefault="000A1ADE" w:rsidP="007F2834">
      <w:pPr>
        <w:pStyle w:val="Heading31"/>
      </w:pPr>
      <w:bookmarkStart w:id="21" w:name="_Toc74924253"/>
      <w:r w:rsidRPr="00376DAD">
        <w:lastRenderedPageBreak/>
        <w:t>Health-related quality of life (HRQoL)</w:t>
      </w:r>
      <w:bookmarkEnd w:id="21"/>
    </w:p>
    <w:p w14:paraId="44FD3E2E" w14:textId="63279199" w:rsidR="000A1ADE" w:rsidRPr="00376DAD" w:rsidRDefault="00CD6A95" w:rsidP="00E646AC">
      <w:pPr>
        <w:spacing w:line="360" w:lineRule="auto"/>
        <w:jc w:val="both"/>
        <w:rPr>
          <w:rFonts w:cstheme="minorHAnsi"/>
          <w:color w:val="000000" w:themeColor="text1"/>
        </w:rPr>
      </w:pPr>
      <w:r w:rsidRPr="00376DAD">
        <w:rPr>
          <w:rFonts w:cstheme="minorHAnsi"/>
          <w:color w:val="000000" w:themeColor="text1"/>
        </w:rPr>
        <w:t>Foot and ankle OA has a</w:t>
      </w:r>
      <w:r w:rsidR="000A1ADE" w:rsidRPr="00376DAD">
        <w:rPr>
          <w:rFonts w:cstheme="minorHAnsi"/>
          <w:color w:val="000000" w:themeColor="text1"/>
        </w:rPr>
        <w:t xml:space="preserve"> substantial impact </w:t>
      </w:r>
      <w:r w:rsidRPr="00376DAD">
        <w:rPr>
          <w:rFonts w:cstheme="minorHAnsi"/>
          <w:color w:val="000000" w:themeColor="text1"/>
        </w:rPr>
        <w:t>on HRQoL.</w:t>
      </w:r>
      <w:r w:rsidR="000A1ADE" w:rsidRPr="00376DAD">
        <w:rPr>
          <w:rFonts w:cstheme="minorHAnsi"/>
          <w:color w:val="000000" w:themeColor="text1"/>
        </w:rPr>
        <w:t xml:space="preserve"> </w:t>
      </w:r>
      <w:r w:rsidR="00B0170A" w:rsidRPr="00376DAD">
        <w:rPr>
          <w:rFonts w:cstheme="minorHAnsi"/>
          <w:shd w:val="clear" w:color="auto" w:fill="FFFFFF"/>
        </w:rPr>
        <w:t xml:space="preserve">People </w:t>
      </w:r>
      <w:r w:rsidR="000A1ADE" w:rsidRPr="00376DAD">
        <w:rPr>
          <w:rFonts w:cstheme="minorHAnsi"/>
          <w:shd w:val="clear" w:color="auto" w:fill="FFFFFF"/>
        </w:rPr>
        <w:t>with</w:t>
      </w:r>
      <w:r w:rsidR="002C18F0" w:rsidRPr="00376DAD">
        <w:rPr>
          <w:rFonts w:cstheme="minorHAnsi"/>
          <w:shd w:val="clear" w:color="auto" w:fill="FFFFFF"/>
        </w:rPr>
        <w:t xml:space="preserve"> </w:t>
      </w:r>
      <w:r w:rsidR="00D669AE" w:rsidRPr="00376DAD">
        <w:rPr>
          <w:rFonts w:cstheme="minorHAnsi"/>
          <w:shd w:val="clear" w:color="auto" w:fill="FFFFFF"/>
        </w:rPr>
        <w:t xml:space="preserve">first MTP joint </w:t>
      </w:r>
      <w:r w:rsidR="00B0170A" w:rsidRPr="00376DAD">
        <w:rPr>
          <w:rFonts w:cstheme="minorHAnsi"/>
          <w:shd w:val="clear" w:color="auto" w:fill="FFFFFF"/>
        </w:rPr>
        <w:t>sr</w:t>
      </w:r>
      <w:r w:rsidR="00D669AE" w:rsidRPr="00376DAD">
        <w:rPr>
          <w:rFonts w:cstheme="minorHAnsi"/>
          <w:shd w:val="clear" w:color="auto" w:fill="FFFFFF"/>
        </w:rPr>
        <w:t>OA</w:t>
      </w:r>
      <w:r w:rsidR="000A1ADE" w:rsidRPr="00376DAD">
        <w:rPr>
          <w:rFonts w:cstheme="minorHAnsi"/>
          <w:shd w:val="clear" w:color="auto" w:fill="FFFFFF"/>
        </w:rPr>
        <w:t xml:space="preserve"> </w:t>
      </w:r>
      <w:r w:rsidR="00B0170A" w:rsidRPr="00376DAD">
        <w:rPr>
          <w:rFonts w:cstheme="minorHAnsi"/>
          <w:shd w:val="clear" w:color="auto" w:fill="FFFFFF"/>
        </w:rPr>
        <w:t xml:space="preserve">have significantly worse </w:t>
      </w:r>
      <w:r w:rsidR="000A1ADE" w:rsidRPr="00376DAD">
        <w:rPr>
          <w:rFonts w:cstheme="minorHAnsi"/>
          <w:shd w:val="clear" w:color="auto" w:fill="FFFFFF"/>
        </w:rPr>
        <w:t xml:space="preserve">foot-specific HRQoL than </w:t>
      </w:r>
      <w:r w:rsidR="00B0170A" w:rsidRPr="00376DAD">
        <w:rPr>
          <w:rFonts w:cstheme="minorHAnsi"/>
          <w:shd w:val="clear" w:color="auto" w:fill="FFFFFF"/>
        </w:rPr>
        <w:t xml:space="preserve">matched </w:t>
      </w:r>
      <w:r w:rsidR="000A1ADE" w:rsidRPr="00376DAD">
        <w:rPr>
          <w:rFonts w:cstheme="minorHAnsi"/>
          <w:shd w:val="clear" w:color="auto" w:fill="FFFFFF"/>
        </w:rPr>
        <w:t xml:space="preserve">controls </w:t>
      </w:r>
      <w:r w:rsidR="00B0170A" w:rsidRPr="00376DAD">
        <w:rPr>
          <w:rFonts w:cstheme="minorHAnsi"/>
          <w:shd w:val="clear" w:color="auto" w:fill="FFFFFF"/>
        </w:rPr>
        <w:t>i</w:t>
      </w:r>
      <w:r w:rsidR="000A1ADE" w:rsidRPr="00376DAD">
        <w:rPr>
          <w:rFonts w:cstheme="minorHAnsi"/>
          <w:shd w:val="clear" w:color="auto" w:fill="FFFFFF"/>
        </w:rPr>
        <w:t>n all domains of the Foot Health Status Questionnaire</w:t>
      </w:r>
      <w:r w:rsidR="00606576" w:rsidRPr="00376DAD">
        <w:rPr>
          <w:rFonts w:cstheme="minorHAnsi"/>
          <w:shd w:val="clear" w:color="auto" w:fill="FFFFFF"/>
        </w:rPr>
        <w:t xml:space="preserve"> (FHSQ)</w:t>
      </w:r>
      <w:r w:rsidR="000A1ADE" w:rsidRPr="00376DAD">
        <w:rPr>
          <w:rFonts w:cstheme="minorHAnsi"/>
          <w:shd w:val="clear" w:color="auto" w:fill="FFFFFF"/>
        </w:rPr>
        <w:t xml:space="preserve">, indicating greater foot pain, worse foot function, difficulty with finding appropriate footwear, and poorer general foot health. Furthermore, general HRQoL was significantly worse for cases than controls based on the </w:t>
      </w:r>
      <w:r w:rsidR="000A1ADE" w:rsidRPr="00376DAD">
        <w:rPr>
          <w:rFonts w:cstheme="minorHAnsi"/>
          <w:color w:val="000000" w:themeColor="text1"/>
        </w:rPr>
        <w:t xml:space="preserve">Short Form–36 Health Survey (SF-36) </w:t>
      </w:r>
      <w:r w:rsidR="000A1ADE" w:rsidRPr="00376DAD">
        <w:rPr>
          <w:rFonts w:cstheme="minorHAnsi"/>
          <w:shd w:val="clear" w:color="auto" w:fill="FFFFFF"/>
        </w:rPr>
        <w:t>physical function domain scores</w:t>
      </w:r>
      <w:r w:rsidR="00D669AE" w:rsidRPr="00376DAD">
        <w:rPr>
          <w:rFonts w:cstheme="minorHAnsi"/>
          <w:color w:val="000000" w:themeColor="text1"/>
          <w:shd w:val="clear" w:color="auto" w:fill="FFFFFF"/>
        </w:rPr>
        <w:fldChar w:fldCharType="begin">
          <w:fldData xml:space="preserve">PEVuZE5vdGU+PENpdGU+PEF1dGhvcj5CZXJnaW48L0F1dGhvcj48WWVhcj4yMDEyPC9ZZWFyPjxS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</w:fldData>
        </w:fldChar>
      </w:r>
      <w:r w:rsidR="00117591" w:rsidRPr="00376DAD">
        <w:rPr>
          <w:rFonts w:cstheme="minorHAnsi"/>
          <w:color w:val="000000" w:themeColor="text1"/>
          <w:shd w:val="clear" w:color="auto" w:fill="FFFFFF"/>
        </w:rPr>
        <w:instrText xml:space="preserve"> ADDIN EN.CITE </w:instrText>
      </w:r>
      <w:r w:rsidR="00117591" w:rsidRPr="00376DAD">
        <w:rPr>
          <w:rFonts w:cstheme="minorHAnsi"/>
          <w:color w:val="000000" w:themeColor="text1"/>
          <w:shd w:val="clear" w:color="auto" w:fill="FFFFFF"/>
        </w:rPr>
        <w:fldChar w:fldCharType="begin">
          <w:fldData xml:space="preserve">PEVuZE5vdGU+PENpdGU+PEF1dGhvcj5CZXJnaW48L0F1dGhvcj48WWVhcj4yMDEyPC9ZZWFyPjxS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</w:fldData>
        </w:fldChar>
      </w:r>
      <w:r w:rsidR="00117591" w:rsidRPr="00376DAD">
        <w:rPr>
          <w:rFonts w:cstheme="minorHAnsi"/>
          <w:color w:val="000000" w:themeColor="text1"/>
          <w:shd w:val="clear" w:color="auto" w:fill="FFFFFF"/>
        </w:rPr>
        <w:instrText xml:space="preserve"> ADDIN EN.CITE.DATA </w:instrText>
      </w:r>
      <w:r w:rsidR="00117591" w:rsidRPr="00376DAD">
        <w:rPr>
          <w:rFonts w:cstheme="minorHAnsi"/>
          <w:color w:val="000000" w:themeColor="text1"/>
          <w:shd w:val="clear" w:color="auto" w:fill="FFFFFF"/>
        </w:rPr>
      </w:r>
      <w:r w:rsidR="00117591" w:rsidRPr="00376DAD">
        <w:rPr>
          <w:rFonts w:cstheme="minorHAnsi"/>
          <w:color w:val="000000" w:themeColor="text1"/>
          <w:shd w:val="clear" w:color="auto" w:fill="FFFFFF"/>
        </w:rPr>
        <w:fldChar w:fldCharType="end"/>
      </w:r>
      <w:r w:rsidR="00D669AE" w:rsidRPr="00376DAD">
        <w:rPr>
          <w:rFonts w:cstheme="minorHAnsi"/>
          <w:color w:val="000000" w:themeColor="text1"/>
          <w:shd w:val="clear" w:color="auto" w:fill="FFFFFF"/>
        </w:rPr>
      </w:r>
      <w:r w:rsidR="00D669AE" w:rsidRPr="00376DAD">
        <w:rPr>
          <w:rFonts w:cstheme="minorHAnsi"/>
          <w:color w:val="000000" w:themeColor="text1"/>
          <w:shd w:val="clear" w:color="auto" w:fill="FFFFFF"/>
        </w:rPr>
        <w:fldChar w:fldCharType="separate"/>
      </w:r>
      <w:r w:rsidR="00117591" w:rsidRPr="00376DAD">
        <w:rPr>
          <w:rFonts w:cstheme="minorHAnsi"/>
          <w:noProof/>
          <w:color w:val="000000" w:themeColor="text1"/>
          <w:shd w:val="clear" w:color="auto" w:fill="FFFFFF"/>
          <w:vertAlign w:val="superscript"/>
        </w:rPr>
        <w:t>78</w:t>
      </w:r>
      <w:r w:rsidR="00D669AE" w:rsidRPr="00376DAD">
        <w:rPr>
          <w:rFonts w:cstheme="minorHAnsi"/>
          <w:color w:val="000000" w:themeColor="text1"/>
          <w:shd w:val="clear" w:color="auto" w:fill="FFFFFF"/>
        </w:rPr>
        <w:fldChar w:fldCharType="end"/>
      </w:r>
      <w:r w:rsidR="000A1ADE" w:rsidRPr="00376DAD">
        <w:rPr>
          <w:rFonts w:cstheme="minorHAnsi"/>
          <w:shd w:val="clear" w:color="auto" w:fill="FFFFFF"/>
        </w:rPr>
        <w:t xml:space="preserve">. </w:t>
      </w:r>
      <w:r w:rsidRPr="00376DAD">
        <w:rPr>
          <w:rFonts w:cstheme="minorHAnsi"/>
          <w:shd w:val="clear" w:color="auto" w:fill="FFFFFF"/>
        </w:rPr>
        <w:t>C</w:t>
      </w:r>
      <w:r w:rsidR="000A1ADE" w:rsidRPr="00376DAD">
        <w:rPr>
          <w:rFonts w:cstheme="minorHAnsi"/>
        </w:rPr>
        <w:t xml:space="preserve">ompared to </w:t>
      </w:r>
      <w:r w:rsidR="000A1ADE" w:rsidRPr="00376DAD">
        <w:rPr>
          <w:rFonts w:cstheme="minorHAnsi"/>
          <w:shd w:val="clear" w:color="auto" w:fill="FFFFFF"/>
        </w:rPr>
        <w:t xml:space="preserve">people without ankle symptoms, those with ankle </w:t>
      </w:r>
      <w:r w:rsidR="00B0170A" w:rsidRPr="00376DAD">
        <w:rPr>
          <w:rFonts w:cstheme="minorHAnsi"/>
          <w:shd w:val="clear" w:color="auto" w:fill="FFFFFF"/>
        </w:rPr>
        <w:t>sr</w:t>
      </w:r>
      <w:r w:rsidR="000A1ADE" w:rsidRPr="00376DAD">
        <w:rPr>
          <w:rFonts w:cstheme="minorHAnsi"/>
          <w:shd w:val="clear" w:color="auto" w:fill="FFFFFF"/>
        </w:rPr>
        <w:t>OA</w:t>
      </w:r>
      <w:r w:rsidR="00031E45" w:rsidRPr="00376DAD">
        <w:rPr>
          <w:rFonts w:cstheme="minorHAnsi"/>
          <w:shd w:val="clear" w:color="auto" w:fill="FFFFFF"/>
        </w:rPr>
        <w:t xml:space="preserve"> </w:t>
      </w:r>
      <w:r w:rsidR="000A1ADE" w:rsidRPr="00376DAD">
        <w:rPr>
          <w:rFonts w:cstheme="minorHAnsi"/>
          <w:shd w:val="clear" w:color="auto" w:fill="FFFFFF"/>
        </w:rPr>
        <w:t xml:space="preserve">had lower </w:t>
      </w:r>
      <w:r w:rsidR="00C27C82" w:rsidRPr="00376DAD">
        <w:rPr>
          <w:rFonts w:cstheme="minorHAnsi"/>
          <w:shd w:val="clear" w:color="auto" w:fill="FFFFFF"/>
        </w:rPr>
        <w:t>HR</w:t>
      </w:r>
      <w:r w:rsidR="000A1ADE" w:rsidRPr="00376DAD">
        <w:rPr>
          <w:rFonts w:cstheme="minorHAnsi"/>
          <w:shd w:val="clear" w:color="auto" w:fill="FFFFFF"/>
        </w:rPr>
        <w:t>QoL</w:t>
      </w:r>
      <w:r w:rsidR="009E2417" w:rsidRPr="00376DAD">
        <w:rPr>
          <w:rFonts w:cstheme="minorHAnsi"/>
          <w:shd w:val="clear" w:color="auto" w:fill="FFFFFF"/>
        </w:rPr>
        <w:t>, suggesting that quality of life is influenced more by symptoms than radiographic disease</w:t>
      </w:r>
      <w:r w:rsidR="006C49FB" w:rsidRPr="00376DAD">
        <w:rPr>
          <w:rFonts w:cstheme="minorHAnsi"/>
          <w:color w:val="000000" w:themeColor="text1"/>
          <w:shd w:val="clear" w:color="auto" w:fill="FFFFFF"/>
        </w:rPr>
        <w:fldChar w:fldCharType="begin">
          <w:fldData xml:space="preserve">PEVuZE5vdGU+PENpdGU+PEF1dGhvcj5BbC1NYWhyb3VxaTwvQXV0aG9yPjxZZWFyPjIwMjA8L1ll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</w:fldData>
        </w:fldChar>
      </w:r>
      <w:r w:rsidR="006C49FB" w:rsidRPr="00376DAD">
        <w:rPr>
          <w:rFonts w:cstheme="minorHAnsi"/>
          <w:color w:val="000000" w:themeColor="text1"/>
          <w:shd w:val="clear" w:color="auto" w:fill="FFFFFF"/>
        </w:rPr>
        <w:instrText xml:space="preserve"> ADDIN EN.CITE </w:instrText>
      </w:r>
      <w:r w:rsidR="006C49FB" w:rsidRPr="00376DAD">
        <w:rPr>
          <w:rFonts w:cstheme="minorHAnsi"/>
          <w:color w:val="000000" w:themeColor="text1"/>
          <w:shd w:val="clear" w:color="auto" w:fill="FFFFFF"/>
        </w:rPr>
        <w:fldChar w:fldCharType="begin">
          <w:fldData xml:space="preserve">PEVuZE5vdGU+PENpdGU+PEF1dGhvcj5BbC1NYWhyb3VxaTwvQXV0aG9yPjxZZWFyPjIwMjA8L1ll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</w:fldData>
        </w:fldChar>
      </w:r>
      <w:r w:rsidR="006C49FB" w:rsidRPr="00376DAD">
        <w:rPr>
          <w:rFonts w:cstheme="minorHAnsi"/>
          <w:color w:val="000000" w:themeColor="text1"/>
          <w:shd w:val="clear" w:color="auto" w:fill="FFFFFF"/>
        </w:rPr>
        <w:instrText xml:space="preserve"> ADDIN EN.CITE.DATA </w:instrText>
      </w:r>
      <w:r w:rsidR="006C49FB" w:rsidRPr="00376DAD">
        <w:rPr>
          <w:rFonts w:cstheme="minorHAnsi"/>
          <w:color w:val="000000" w:themeColor="text1"/>
          <w:shd w:val="clear" w:color="auto" w:fill="FFFFFF"/>
        </w:rPr>
      </w:r>
      <w:r w:rsidR="006C49FB" w:rsidRPr="00376DAD">
        <w:rPr>
          <w:rFonts w:cstheme="minorHAnsi"/>
          <w:color w:val="000000" w:themeColor="text1"/>
          <w:shd w:val="clear" w:color="auto" w:fill="FFFFFF"/>
        </w:rPr>
        <w:fldChar w:fldCharType="end"/>
      </w:r>
      <w:r w:rsidR="006C49FB" w:rsidRPr="00376DAD">
        <w:rPr>
          <w:rFonts w:cstheme="minorHAnsi"/>
          <w:color w:val="000000" w:themeColor="text1"/>
          <w:shd w:val="clear" w:color="auto" w:fill="FFFFFF"/>
        </w:rPr>
      </w:r>
      <w:r w:rsidR="006C49FB" w:rsidRPr="00376DAD">
        <w:rPr>
          <w:rFonts w:cstheme="minorHAnsi"/>
          <w:color w:val="000000" w:themeColor="text1"/>
          <w:shd w:val="clear" w:color="auto" w:fill="FFFFFF"/>
        </w:rPr>
        <w:fldChar w:fldCharType="separate"/>
      </w:r>
      <w:r w:rsidR="006C49FB" w:rsidRPr="00376DAD">
        <w:rPr>
          <w:rFonts w:cstheme="minorHAnsi"/>
          <w:noProof/>
          <w:color w:val="000000" w:themeColor="text1"/>
          <w:shd w:val="clear" w:color="auto" w:fill="FFFFFF"/>
          <w:vertAlign w:val="superscript"/>
        </w:rPr>
        <w:t>79</w:t>
      </w:r>
      <w:r w:rsidR="006C49FB" w:rsidRPr="00376DAD">
        <w:rPr>
          <w:rFonts w:cstheme="minorHAnsi"/>
          <w:color w:val="000000" w:themeColor="text1"/>
          <w:shd w:val="clear" w:color="auto" w:fill="FFFFFF"/>
        </w:rPr>
        <w:fldChar w:fldCharType="end"/>
      </w:r>
      <w:r w:rsidR="000A1ADE" w:rsidRPr="00376DAD">
        <w:rPr>
          <w:rFonts w:cstheme="minorHAnsi"/>
          <w:shd w:val="clear" w:color="auto" w:fill="FFFFFF"/>
        </w:rPr>
        <w:t>.</w:t>
      </w:r>
      <w:r w:rsidR="000A1ADE" w:rsidRPr="00376DAD">
        <w:rPr>
          <w:rFonts w:cstheme="minorHAnsi"/>
          <w:color w:val="000000" w:themeColor="text1"/>
          <w:shd w:val="clear" w:color="auto" w:fill="FFFFFF"/>
        </w:rPr>
        <w:t xml:space="preserve"> </w:t>
      </w:r>
      <w:r w:rsidR="000A1ADE" w:rsidRPr="00376DAD">
        <w:rPr>
          <w:rFonts w:cstheme="minorHAnsi"/>
          <w:color w:val="000000" w:themeColor="text1"/>
        </w:rPr>
        <w:t>F</w:t>
      </w:r>
      <w:r w:rsidR="000A1ADE" w:rsidRPr="00376DAD">
        <w:rPr>
          <w:rFonts w:cstheme="minorHAnsi"/>
          <w:color w:val="000000" w:themeColor="text1"/>
          <w:shd w:val="clear" w:color="auto" w:fill="FFFFFF"/>
        </w:rPr>
        <w:t>ormer professional football and rugby players with a diagnosis of ankle OA</w:t>
      </w:r>
      <w:r w:rsidR="00C23EA1" w:rsidRPr="00376DAD">
        <w:rPr>
          <w:rFonts w:cstheme="minorHAnsi"/>
          <w:color w:val="000000" w:themeColor="text1"/>
          <w:shd w:val="clear" w:color="auto" w:fill="FFFFFF"/>
        </w:rPr>
        <w:t xml:space="preserve"> </w:t>
      </w:r>
      <w:r w:rsidR="006C49FB" w:rsidRPr="00376DAD">
        <w:rPr>
          <w:rFonts w:cstheme="minorHAnsi"/>
          <w:color w:val="000000" w:themeColor="text1"/>
          <w:shd w:val="clear" w:color="auto" w:fill="FFFFFF"/>
        </w:rPr>
        <w:t xml:space="preserve">have also been shown to have </w:t>
      </w:r>
      <w:r w:rsidR="000A1ADE" w:rsidRPr="00376DAD">
        <w:rPr>
          <w:rFonts w:cstheme="minorHAnsi"/>
          <w:color w:val="000000" w:themeColor="text1"/>
          <w:shd w:val="clear" w:color="auto" w:fill="FFFFFF"/>
        </w:rPr>
        <w:t>poorer HRQoL scores for physical health</w:t>
      </w:r>
      <w:r w:rsidR="000A1ADE" w:rsidRPr="00376DAD">
        <w:rPr>
          <w:rFonts w:cstheme="minorHAnsi"/>
          <w:color w:val="000000" w:themeColor="text1"/>
          <w:shd w:val="clear" w:color="auto" w:fill="FFFFFF"/>
        </w:rPr>
        <w:fldChar w:fldCharType="begin">
          <w:fldData xml:space="preserve">PEVuZE5vdGU+PENpdGU+PEF1dGhvcj5QYWdldDwvQXV0aG9yPjxZZWFyPjIwMjA8L1llYXI+PFJl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</w:fldData>
        </w:fldChar>
      </w:r>
      <w:r w:rsidR="00117591" w:rsidRPr="00376DAD">
        <w:rPr>
          <w:rFonts w:cstheme="minorHAnsi"/>
          <w:color w:val="000000" w:themeColor="text1"/>
          <w:shd w:val="clear" w:color="auto" w:fill="FFFFFF"/>
        </w:rPr>
        <w:instrText xml:space="preserve"> ADDIN EN.CITE </w:instrText>
      </w:r>
      <w:r w:rsidR="00117591" w:rsidRPr="00376DAD">
        <w:rPr>
          <w:rFonts w:cstheme="minorHAnsi"/>
          <w:color w:val="000000" w:themeColor="text1"/>
          <w:shd w:val="clear" w:color="auto" w:fill="FFFFFF"/>
        </w:rPr>
        <w:fldChar w:fldCharType="begin">
          <w:fldData xml:space="preserve">PEVuZE5vdGU+PENpdGU+PEF1dGhvcj5QYWdldDwvQXV0aG9yPjxZZWFyPjIwMjA8L1llYXI+PFJl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</w:fldData>
        </w:fldChar>
      </w:r>
      <w:r w:rsidR="00117591" w:rsidRPr="00376DAD">
        <w:rPr>
          <w:rFonts w:cstheme="minorHAnsi"/>
          <w:color w:val="000000" w:themeColor="text1"/>
          <w:shd w:val="clear" w:color="auto" w:fill="FFFFFF"/>
        </w:rPr>
        <w:instrText xml:space="preserve"> ADDIN EN.CITE.DATA </w:instrText>
      </w:r>
      <w:r w:rsidR="00117591" w:rsidRPr="00376DAD">
        <w:rPr>
          <w:rFonts w:cstheme="minorHAnsi"/>
          <w:color w:val="000000" w:themeColor="text1"/>
          <w:shd w:val="clear" w:color="auto" w:fill="FFFFFF"/>
        </w:rPr>
      </w:r>
      <w:r w:rsidR="00117591" w:rsidRPr="00376DAD">
        <w:rPr>
          <w:rFonts w:cstheme="minorHAnsi"/>
          <w:color w:val="000000" w:themeColor="text1"/>
          <w:shd w:val="clear" w:color="auto" w:fill="FFFFFF"/>
        </w:rPr>
        <w:fldChar w:fldCharType="end"/>
      </w:r>
      <w:r w:rsidR="000A1ADE" w:rsidRPr="00376DAD">
        <w:rPr>
          <w:rFonts w:cstheme="minorHAnsi"/>
          <w:color w:val="000000" w:themeColor="text1"/>
          <w:shd w:val="clear" w:color="auto" w:fill="FFFFFF"/>
        </w:rPr>
      </w:r>
      <w:r w:rsidR="000A1ADE" w:rsidRPr="00376DAD">
        <w:rPr>
          <w:rFonts w:cstheme="minorHAnsi"/>
          <w:color w:val="000000" w:themeColor="text1"/>
          <w:shd w:val="clear" w:color="auto" w:fill="FFFFFF"/>
        </w:rPr>
        <w:fldChar w:fldCharType="separate"/>
      </w:r>
      <w:r w:rsidR="00117591" w:rsidRPr="00376DAD">
        <w:rPr>
          <w:rFonts w:cstheme="minorHAnsi"/>
          <w:noProof/>
          <w:color w:val="000000" w:themeColor="text1"/>
          <w:shd w:val="clear" w:color="auto" w:fill="FFFFFF"/>
          <w:vertAlign w:val="superscript"/>
        </w:rPr>
        <w:t>80</w:t>
      </w:r>
      <w:r w:rsidR="000A1ADE" w:rsidRPr="00376DAD">
        <w:rPr>
          <w:rFonts w:cstheme="minorHAnsi"/>
          <w:color w:val="000000" w:themeColor="text1"/>
          <w:shd w:val="clear" w:color="auto" w:fill="FFFFFF"/>
        </w:rPr>
        <w:fldChar w:fldCharType="end"/>
      </w:r>
      <w:r w:rsidR="00D669AE" w:rsidRPr="00376DAD">
        <w:rPr>
          <w:rFonts w:cstheme="minorHAnsi"/>
          <w:color w:val="000000" w:themeColor="text1"/>
          <w:shd w:val="clear" w:color="auto" w:fill="FFFFFF"/>
        </w:rPr>
        <w:t>.</w:t>
      </w:r>
    </w:p>
    <w:p w14:paraId="0B36C440" w14:textId="5437CC69" w:rsidR="000A1ADE" w:rsidRPr="00376DAD" w:rsidRDefault="000A1ADE" w:rsidP="00E646AC">
      <w:pPr>
        <w:spacing w:line="360" w:lineRule="auto"/>
        <w:jc w:val="both"/>
        <w:rPr>
          <w:rFonts w:asciiTheme="minorHAnsi" w:hAnsiTheme="minorHAnsi" w:cstheme="minorHAnsi"/>
        </w:rPr>
      </w:pPr>
      <w:r w:rsidRPr="00376DAD">
        <w:rPr>
          <w:rFonts w:cstheme="minorHAnsi"/>
          <w:color w:val="000000" w:themeColor="text1"/>
          <w:shd w:val="clear" w:color="auto" w:fill="FFFFFF"/>
        </w:rPr>
        <w:t>A general approach to improving HRQoL may not be effective for all people with lower body OA.</w:t>
      </w:r>
      <w:r w:rsidRPr="00376DAD">
        <w:rPr>
          <w:rFonts w:cstheme="minorHAnsi"/>
          <w:color w:val="000000" w:themeColor="text1"/>
        </w:rPr>
        <w:t xml:space="preserve"> L</w:t>
      </w:r>
      <w:r w:rsidRPr="00376DAD">
        <w:rPr>
          <w:rFonts w:cstheme="minorHAnsi"/>
          <w:color w:val="000000" w:themeColor="text1"/>
          <w:shd w:val="clear" w:color="auto" w:fill="FFFFFF"/>
        </w:rPr>
        <w:t xml:space="preserve">ower educational status was related to worse scores for </w:t>
      </w:r>
      <w:r w:rsidRPr="00376DAD">
        <w:rPr>
          <w:rFonts w:cstheme="minorHAnsi"/>
          <w:color w:val="000000" w:themeColor="text1"/>
        </w:rPr>
        <w:t xml:space="preserve">SF-36 </w:t>
      </w:r>
      <w:r w:rsidRPr="00376DAD">
        <w:rPr>
          <w:rFonts w:cstheme="minorHAnsi"/>
          <w:color w:val="000000" w:themeColor="text1"/>
          <w:shd w:val="clear" w:color="auto" w:fill="FFFFFF"/>
        </w:rPr>
        <w:t>HRQoL domains of general health, mental health, and social functioning among patients with foot or ankle OA</w:t>
      </w:r>
      <w:r w:rsidRPr="00376DAD">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sidRPr="00376DAD">
        <w:rPr>
          <w:rFonts w:cstheme="minorHAnsi"/>
          <w:color w:val="000000" w:themeColor="text1"/>
        </w:rPr>
        <w:instrText xml:space="preserve"> ADDIN EN.CITE </w:instrText>
      </w:r>
      <w:r w:rsidR="00117591" w:rsidRPr="00376DAD">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sidRPr="00376DAD">
        <w:rPr>
          <w:rFonts w:cstheme="minorHAnsi"/>
          <w:color w:val="000000" w:themeColor="text1"/>
        </w:rPr>
        <w:instrText xml:space="preserve"> ADDIN EN.CITE.DATA </w:instrText>
      </w:r>
      <w:r w:rsidR="00117591" w:rsidRPr="00376DAD">
        <w:rPr>
          <w:rFonts w:cstheme="minorHAnsi"/>
          <w:color w:val="000000" w:themeColor="text1"/>
        </w:rPr>
      </w:r>
      <w:r w:rsidR="00117591" w:rsidRPr="00376DAD">
        <w:rPr>
          <w:rFonts w:cstheme="minorHAnsi"/>
          <w:color w:val="000000" w:themeColor="text1"/>
        </w:rPr>
        <w:fldChar w:fldCharType="end"/>
      </w:r>
      <w:r w:rsidRPr="00376DAD">
        <w:rPr>
          <w:rFonts w:cstheme="minorHAnsi"/>
          <w:color w:val="000000" w:themeColor="text1"/>
        </w:rPr>
      </w:r>
      <w:r w:rsidRPr="00376DAD">
        <w:rPr>
          <w:rFonts w:cstheme="minorHAnsi"/>
          <w:color w:val="000000" w:themeColor="text1"/>
        </w:rPr>
        <w:fldChar w:fldCharType="separate"/>
      </w:r>
      <w:r w:rsidR="00117591" w:rsidRPr="00376DAD">
        <w:rPr>
          <w:rFonts w:cstheme="minorHAnsi"/>
          <w:noProof/>
          <w:color w:val="000000" w:themeColor="text1"/>
          <w:vertAlign w:val="superscript"/>
        </w:rPr>
        <w:t>81</w:t>
      </w:r>
      <w:r w:rsidRPr="00376DAD">
        <w:rPr>
          <w:rFonts w:cstheme="minorHAnsi"/>
          <w:color w:val="000000" w:themeColor="text1"/>
        </w:rPr>
        <w:fldChar w:fldCharType="end"/>
      </w:r>
      <w:r w:rsidR="00D669AE" w:rsidRPr="00376DAD">
        <w:rPr>
          <w:rFonts w:cstheme="minorHAnsi"/>
          <w:color w:val="000000" w:themeColor="text1"/>
        </w:rPr>
        <w:t>.</w:t>
      </w:r>
      <w:r w:rsidRPr="00376DAD">
        <w:rPr>
          <w:rFonts w:cstheme="minorHAnsi"/>
          <w:color w:val="000000" w:themeColor="text1"/>
          <w:shd w:val="clear" w:color="auto" w:fill="FFFFFF"/>
        </w:rPr>
        <w:t xml:space="preserve"> Compared to patients with knee OA, obesity was linked to poorer scores for HRQoL domains of social functioning, body pain, and general health among patients with foot or ankle OA</w:t>
      </w:r>
      <w:r w:rsidRPr="00376DAD">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sidRPr="00376DAD">
        <w:rPr>
          <w:rFonts w:cstheme="minorHAnsi"/>
          <w:color w:val="000000" w:themeColor="text1"/>
        </w:rPr>
        <w:instrText xml:space="preserve"> ADDIN EN.CITE </w:instrText>
      </w:r>
      <w:r w:rsidR="00117591" w:rsidRPr="00376DAD">
        <w:rPr>
          <w:rFonts w:cstheme="minorHAnsi"/>
          <w:color w:val="000000" w:themeColor="text1"/>
        </w:rPr>
        <w:fldChar w:fldCharType="begin">
          <w:fldData xml:space="preserve">PEVuZE5vdGU+PENpdGU+PEF1dGhvcj5QZXJydWNjaW88L0F1dGhvcj48WWVhcj4yMDE2PC9ZZWFy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</w:fldData>
        </w:fldChar>
      </w:r>
      <w:r w:rsidR="00117591" w:rsidRPr="00376DAD">
        <w:rPr>
          <w:rFonts w:cstheme="minorHAnsi"/>
          <w:color w:val="000000" w:themeColor="text1"/>
        </w:rPr>
        <w:instrText xml:space="preserve"> ADDIN EN.CITE.DATA </w:instrText>
      </w:r>
      <w:r w:rsidR="00117591" w:rsidRPr="00376DAD">
        <w:rPr>
          <w:rFonts w:cstheme="minorHAnsi"/>
          <w:color w:val="000000" w:themeColor="text1"/>
        </w:rPr>
      </w:r>
      <w:r w:rsidR="00117591" w:rsidRPr="00376DAD">
        <w:rPr>
          <w:rFonts w:cstheme="minorHAnsi"/>
          <w:color w:val="000000" w:themeColor="text1"/>
        </w:rPr>
        <w:fldChar w:fldCharType="end"/>
      </w:r>
      <w:r w:rsidRPr="00376DAD">
        <w:rPr>
          <w:rFonts w:cstheme="minorHAnsi"/>
          <w:color w:val="000000" w:themeColor="text1"/>
        </w:rPr>
      </w:r>
      <w:r w:rsidRPr="00376DAD">
        <w:rPr>
          <w:rFonts w:cstheme="minorHAnsi"/>
          <w:color w:val="000000" w:themeColor="text1"/>
        </w:rPr>
        <w:fldChar w:fldCharType="separate"/>
      </w:r>
      <w:r w:rsidR="00117591" w:rsidRPr="00376DAD">
        <w:rPr>
          <w:rFonts w:cstheme="minorHAnsi"/>
          <w:noProof/>
          <w:color w:val="000000" w:themeColor="text1"/>
          <w:vertAlign w:val="superscript"/>
        </w:rPr>
        <w:t>81</w:t>
      </w:r>
      <w:r w:rsidRPr="00376DAD">
        <w:rPr>
          <w:rFonts w:cstheme="minorHAnsi"/>
          <w:color w:val="000000" w:themeColor="text1"/>
        </w:rPr>
        <w:fldChar w:fldCharType="end"/>
      </w:r>
      <w:r w:rsidR="00D669AE" w:rsidRPr="00376DAD">
        <w:rPr>
          <w:rFonts w:cstheme="minorHAnsi"/>
          <w:color w:val="000000" w:themeColor="text1"/>
        </w:rPr>
        <w:t>.</w:t>
      </w:r>
      <w:r w:rsidRPr="00376DAD">
        <w:rPr>
          <w:rFonts w:cstheme="minorHAnsi"/>
          <w:color w:val="000000" w:themeColor="text1"/>
          <w:shd w:val="clear" w:color="auto" w:fill="FFFFFF"/>
        </w:rPr>
        <w:t xml:space="preserve"> Th</w:t>
      </w:r>
      <w:r w:rsidR="00CD6A95" w:rsidRPr="00376DAD">
        <w:rPr>
          <w:rFonts w:cstheme="minorHAnsi"/>
          <w:color w:val="000000" w:themeColor="text1"/>
          <w:shd w:val="clear" w:color="auto" w:fill="FFFFFF"/>
        </w:rPr>
        <w:t xml:space="preserve">is suggests </w:t>
      </w:r>
      <w:r w:rsidRPr="00376DAD">
        <w:rPr>
          <w:rFonts w:cstheme="minorHAnsi"/>
          <w:color w:val="000000" w:themeColor="text1"/>
          <w:shd w:val="clear" w:color="auto" w:fill="FFFFFF"/>
        </w:rPr>
        <w:t>that those who are of lower educational status or are obese with foot or ankle OA may need specific approaches to improve overall HRQoL that differ from knee OA.</w:t>
      </w:r>
    </w:p>
    <w:p w14:paraId="4F139102" w14:textId="4B4F7D49" w:rsidR="000A1ADE" w:rsidRPr="00376DAD" w:rsidRDefault="000A1ADE" w:rsidP="007F2834">
      <w:pPr>
        <w:pStyle w:val="Heading31"/>
      </w:pPr>
      <w:bookmarkStart w:id="22" w:name="_Toc74924254"/>
      <w:r w:rsidRPr="00376DAD">
        <w:t>Economic and societal burden</w:t>
      </w:r>
      <w:bookmarkEnd w:id="22"/>
    </w:p>
    <w:p w14:paraId="1A954C3D" w14:textId="380C211D" w:rsidR="000A1ADE" w:rsidRPr="00376DAD" w:rsidRDefault="000A1ADE" w:rsidP="00E646AC">
      <w:pPr>
        <w:spacing w:line="360" w:lineRule="auto"/>
        <w:jc w:val="both"/>
        <w:rPr>
          <w:color w:val="000000" w:themeColor="text1"/>
        </w:rPr>
      </w:pPr>
      <w:r w:rsidRPr="00376DAD">
        <w:rPr>
          <w:color w:val="000000" w:themeColor="text1"/>
          <w:shd w:val="clear" w:color="auto" w:fill="FFFFFF"/>
        </w:rPr>
        <w:t xml:space="preserve">The </w:t>
      </w:r>
      <w:r w:rsidR="00CD6A95" w:rsidRPr="00376DAD">
        <w:rPr>
          <w:color w:val="000000" w:themeColor="text1"/>
          <w:shd w:val="clear" w:color="auto" w:fill="FFFFFF"/>
        </w:rPr>
        <w:t xml:space="preserve">economic and societal </w:t>
      </w:r>
      <w:r w:rsidRPr="00376DAD">
        <w:rPr>
          <w:color w:val="000000" w:themeColor="text1"/>
          <w:shd w:val="clear" w:color="auto" w:fill="FFFFFF"/>
        </w:rPr>
        <w:t xml:space="preserve">burden has not been quantified specifically for foot and ankle OA, but </w:t>
      </w:r>
      <w:r w:rsidR="007A78AE" w:rsidRPr="00376DAD">
        <w:rPr>
          <w:color w:val="000000" w:themeColor="text1"/>
          <w:shd w:val="clear" w:color="auto" w:fill="FFFFFF"/>
        </w:rPr>
        <w:t>this</w:t>
      </w:r>
      <w:r w:rsidR="00370832" w:rsidRPr="00376DAD">
        <w:rPr>
          <w:color w:val="000000" w:themeColor="text1"/>
          <w:shd w:val="clear" w:color="auto" w:fill="FFFFFF"/>
        </w:rPr>
        <w:t xml:space="preserve"> </w:t>
      </w:r>
      <w:r w:rsidRPr="00376DAD">
        <w:rPr>
          <w:color w:val="000000" w:themeColor="text1"/>
          <w:shd w:val="clear" w:color="auto" w:fill="FFFFFF"/>
        </w:rPr>
        <w:t xml:space="preserve">is likely comparable to OA </w:t>
      </w:r>
      <w:r w:rsidR="006F02A4" w:rsidRPr="00376DAD">
        <w:rPr>
          <w:color w:val="000000" w:themeColor="text1"/>
          <w:shd w:val="clear" w:color="auto" w:fill="FFFFFF"/>
        </w:rPr>
        <w:t>elsewhere</w:t>
      </w:r>
      <w:r w:rsidRPr="00376DAD">
        <w:rPr>
          <w:color w:val="000000" w:themeColor="text1"/>
          <w:shd w:val="clear" w:color="auto" w:fill="FFFFFF"/>
        </w:rPr>
        <w:t xml:space="preserve"> due to </w:t>
      </w:r>
      <w:r w:rsidR="00CD6A95" w:rsidRPr="00376DAD">
        <w:rPr>
          <w:color w:val="000000" w:themeColor="text1"/>
        </w:rPr>
        <w:t>its high prevalence and associated</w:t>
      </w:r>
      <w:r w:rsidR="00CD6A95" w:rsidRPr="00376DAD">
        <w:rPr>
          <w:color w:val="000000" w:themeColor="text1"/>
          <w:shd w:val="clear" w:color="auto" w:fill="FFFFFF"/>
        </w:rPr>
        <w:t xml:space="preserve"> treatment costs, work-related costs, and disability</w:t>
      </w:r>
      <w:r w:rsidR="00CD6A95" w:rsidRPr="00376DAD">
        <w:rPr>
          <w:color w:val="000000" w:themeColor="text1"/>
          <w:shd w:val="clear" w:color="auto" w:fill="FFFFFF"/>
        </w:rPr>
        <w:fldChar w:fldCharType="begin">
          <w:fldData xml:space="preserve">PEVuZE5vdGU+PENpdGU+PEF1dGhvcj5aaGFvPC9BdXRob3I+PFllYXI+MjAxOTwvWWVhcj48UmVj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==
</w:fldData>
        </w:fldChar>
      </w:r>
      <w:r w:rsidR="00117591" w:rsidRPr="00376DAD">
        <w:rPr>
          <w:color w:val="000000" w:themeColor="text1"/>
          <w:shd w:val="clear" w:color="auto" w:fill="FFFFFF"/>
        </w:rPr>
        <w:instrText xml:space="preserve"> ADDIN EN.CITE </w:instrText>
      </w:r>
      <w:r w:rsidR="00117591" w:rsidRPr="00376DAD">
        <w:rPr>
          <w:color w:val="000000" w:themeColor="text1"/>
          <w:shd w:val="clear" w:color="auto" w:fill="FFFFFF"/>
        </w:rPr>
        <w:fldChar w:fldCharType="begin">
          <w:fldData xml:space="preserve">PEVuZE5vdGU+PENpdGU+PEF1dGhvcj5aaGFvPC9BdXRob3I+PFllYXI+MjAxOTwvWWVhcj48UmVj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==
</w:fldData>
        </w:fldChar>
      </w:r>
      <w:r w:rsidR="00117591" w:rsidRPr="00376DAD">
        <w:rPr>
          <w:color w:val="000000" w:themeColor="text1"/>
          <w:shd w:val="clear" w:color="auto" w:fill="FFFFFF"/>
        </w:rPr>
        <w:instrText xml:space="preserve"> ADDIN EN.CITE.DATA </w:instrText>
      </w:r>
      <w:r w:rsidR="00117591" w:rsidRPr="00376DAD">
        <w:rPr>
          <w:color w:val="000000" w:themeColor="text1"/>
          <w:shd w:val="clear" w:color="auto" w:fill="FFFFFF"/>
        </w:rPr>
      </w:r>
      <w:r w:rsidR="00117591" w:rsidRPr="00376DAD">
        <w:rPr>
          <w:color w:val="000000" w:themeColor="text1"/>
          <w:shd w:val="clear" w:color="auto" w:fill="FFFFFF"/>
        </w:rPr>
        <w:fldChar w:fldCharType="end"/>
      </w:r>
      <w:r w:rsidR="00CD6A95" w:rsidRPr="00376DAD">
        <w:rPr>
          <w:color w:val="000000" w:themeColor="text1"/>
          <w:shd w:val="clear" w:color="auto" w:fill="FFFFFF"/>
        </w:rPr>
      </w:r>
      <w:r w:rsidR="00CD6A95" w:rsidRPr="00376DAD">
        <w:rPr>
          <w:color w:val="000000" w:themeColor="text1"/>
          <w:shd w:val="clear" w:color="auto" w:fill="FFFFFF"/>
        </w:rPr>
        <w:fldChar w:fldCharType="separate"/>
      </w:r>
      <w:r w:rsidR="00117591" w:rsidRPr="00376DAD">
        <w:rPr>
          <w:noProof/>
          <w:color w:val="000000" w:themeColor="text1"/>
          <w:shd w:val="clear" w:color="auto" w:fill="FFFFFF"/>
          <w:vertAlign w:val="superscript"/>
        </w:rPr>
        <w:t>82</w:t>
      </w:r>
      <w:r w:rsidR="00CD6A95" w:rsidRPr="00376DAD">
        <w:rPr>
          <w:color w:val="000000" w:themeColor="text1"/>
          <w:shd w:val="clear" w:color="auto" w:fill="FFFFFF"/>
        </w:rPr>
        <w:fldChar w:fldCharType="end"/>
      </w:r>
      <w:r w:rsidRPr="00376DAD">
        <w:rPr>
          <w:color w:val="000000" w:themeColor="text1"/>
          <w:shd w:val="clear" w:color="auto" w:fill="FFFFFF"/>
        </w:rPr>
        <w:t xml:space="preserve">. </w:t>
      </w:r>
      <w:r w:rsidRPr="00376DAD">
        <w:rPr>
          <w:color w:val="000000" w:themeColor="text1"/>
        </w:rPr>
        <w:t xml:space="preserve">Healthcare costs related to foot or ankle OA may be lessened with </w:t>
      </w:r>
      <w:r w:rsidRPr="00376DAD">
        <w:t>self-care and conservative management models.</w:t>
      </w:r>
      <w:r w:rsidRPr="00376DAD">
        <w:rPr>
          <w:color w:val="000000" w:themeColor="text1"/>
        </w:rPr>
        <w:t xml:space="preserve"> For example, in an analysis of Australian general practice data</w:t>
      </w:r>
      <w:r w:rsidRPr="00376DAD">
        <w:rPr>
          <w:color w:val="000000" w:themeColor="text1"/>
        </w:rPr>
        <w:fldChar w:fldCharType="begin">
          <w:fldData xml:space="preserve">PEVuZE5vdGU+PENpdGU+PEF1dGhvcj5QYXRlcnNvbjwvQXV0aG9yPjxZZWFyPjIwMTg8L1llYXI+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5odHRwOi8vd3d3Lm5jYmkubmxtLm5paC5nb3YvcHVibWVk
LzI5NjU2MTQyPC91cmw+PC9yZWxhdGVkLXVybHM+PC91cmxzPjxlbGVjdHJvbmljLXJlc291cmNl
LW51bT4xMC4xMDE2L2ouam9jYS4yMDE4LjAzLjAxMzwvZWxlY3Ryb25pYy1yZXNvdXJjZS1udW0+
PC9yZWNvcmQ+PC9DaXRlPjwvRW5kTm90ZT5=
</w:fldData>
        </w:fldChar>
      </w:r>
      <w:r w:rsidR="00117591" w:rsidRPr="00376DAD">
        <w:rPr>
          <w:color w:val="000000" w:themeColor="text1"/>
        </w:rPr>
        <w:instrText xml:space="preserve"> ADDIN EN.CITE </w:instrText>
      </w:r>
      <w:r w:rsidR="00117591" w:rsidRPr="00376DAD">
        <w:rPr>
          <w:color w:val="000000" w:themeColor="text1"/>
        </w:rPr>
        <w:fldChar w:fldCharType="begin">
          <w:fldData xml:space="preserve">PEVuZE5vdGU+PENpdGU+PEF1dGhvcj5QYXRlcnNvbjwvQXV0aG9yPjxZZWFyPjIwMTg8L1llYXI+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</w:fldData>
        </w:fldChar>
      </w:r>
      <w:r w:rsidR="00117591" w:rsidRPr="00376DAD">
        <w:rPr>
          <w:color w:val="000000" w:themeColor="text1"/>
        </w:rPr>
        <w:instrText xml:space="preserve"> ADDIN EN.CITE.DATA </w:instrText>
      </w:r>
      <w:r w:rsidR="00117591" w:rsidRPr="00376DAD">
        <w:rPr>
          <w:color w:val="000000" w:themeColor="text1"/>
        </w:rPr>
      </w:r>
      <w:r w:rsidR="00117591" w:rsidRPr="00376DAD">
        <w:rPr>
          <w:color w:val="000000" w:themeColor="text1"/>
        </w:rPr>
        <w:fldChar w:fldCharType="end"/>
      </w:r>
      <w:r w:rsidRPr="00376DAD">
        <w:rPr>
          <w:color w:val="000000" w:themeColor="text1"/>
        </w:rPr>
      </w:r>
      <w:r w:rsidRPr="00376DAD">
        <w:rPr>
          <w:color w:val="000000" w:themeColor="text1"/>
        </w:rPr>
        <w:fldChar w:fldCharType="separate"/>
      </w:r>
      <w:r w:rsidR="00117591" w:rsidRPr="00376DAD">
        <w:rPr>
          <w:noProof/>
          <w:color w:val="000000" w:themeColor="text1"/>
          <w:vertAlign w:val="superscript"/>
        </w:rPr>
        <w:t>83</w:t>
      </w:r>
      <w:r w:rsidRPr="00376DAD">
        <w:rPr>
          <w:color w:val="000000" w:themeColor="text1"/>
        </w:rPr>
        <w:fldChar w:fldCharType="end"/>
      </w:r>
      <w:r w:rsidR="00D669AE" w:rsidRPr="00376DAD">
        <w:rPr>
          <w:color w:val="000000" w:themeColor="text1"/>
        </w:rPr>
        <w:t>,</w:t>
      </w:r>
      <w:r w:rsidRPr="00376DAD">
        <w:rPr>
          <w:color w:val="000000" w:themeColor="text1"/>
        </w:rPr>
        <w:t xml:space="preserve"> OA of the foot or ankle was </w:t>
      </w:r>
      <w:r w:rsidR="00416D2F" w:rsidRPr="00376DAD">
        <w:rPr>
          <w:color w:val="000000" w:themeColor="text1"/>
        </w:rPr>
        <w:t>primarily</w:t>
      </w:r>
      <w:r w:rsidRPr="00376DAD">
        <w:rPr>
          <w:color w:val="000000" w:themeColor="text1"/>
        </w:rPr>
        <w:t xml:space="preserve"> managed with </w:t>
      </w:r>
      <w:r w:rsidR="006F02A4" w:rsidRPr="00376DAD">
        <w:rPr>
          <w:color w:val="000000" w:themeColor="text1"/>
        </w:rPr>
        <w:t xml:space="preserve">analgesic </w:t>
      </w:r>
      <w:r w:rsidRPr="00376DAD">
        <w:rPr>
          <w:color w:val="000000" w:themeColor="text1"/>
        </w:rPr>
        <w:t>medications, while non-pharmacologic approaches</w:t>
      </w:r>
      <w:r w:rsidR="00CD6A95" w:rsidRPr="00376DAD">
        <w:rPr>
          <w:color w:val="000000" w:themeColor="text1"/>
        </w:rPr>
        <w:t xml:space="preserve"> </w:t>
      </w:r>
      <w:r w:rsidRPr="00376DAD">
        <w:rPr>
          <w:color w:val="000000" w:themeColor="text1"/>
        </w:rPr>
        <w:t xml:space="preserve">and </w:t>
      </w:r>
      <w:r w:rsidR="00416D2F" w:rsidRPr="00376DAD">
        <w:rPr>
          <w:color w:val="000000" w:themeColor="text1"/>
        </w:rPr>
        <w:t xml:space="preserve">allied health </w:t>
      </w:r>
      <w:r w:rsidRPr="00376DAD">
        <w:rPr>
          <w:color w:val="000000" w:themeColor="text1"/>
        </w:rPr>
        <w:t>referrals less frequent.</w:t>
      </w:r>
    </w:p>
    <w:p w14:paraId="7CC8E095" w14:textId="6F287818" w:rsidR="000A1ADE" w:rsidRPr="00376DAD" w:rsidRDefault="000A1ADE" w:rsidP="007F2834">
      <w:pPr>
        <w:pStyle w:val="Heading31"/>
      </w:pPr>
      <w:bookmarkStart w:id="23" w:name="_Toc74924255"/>
      <w:r w:rsidRPr="00376DAD">
        <w:t>Research agenda</w:t>
      </w:r>
      <w:bookmarkEnd w:id="23"/>
    </w:p>
    <w:p w14:paraId="1AB38125" w14:textId="77777777" w:rsidR="000636AC" w:rsidRPr="00376DAD" w:rsidRDefault="000636AC" w:rsidP="00E646AC">
      <w:pPr>
        <w:pStyle w:val="ListParagraph"/>
        <w:numPr>
          <w:ilvl w:val="0"/>
          <w:numId w:val="1"/>
        </w:numPr>
        <w:spacing w:line="360" w:lineRule="auto"/>
      </w:pPr>
      <w:bookmarkStart w:id="24" w:name="_Toc74924256"/>
      <w:r w:rsidRPr="00376DAD">
        <w:t>Quantify the economic and societal burden of foot and ankle OA</w:t>
      </w:r>
    </w:p>
    <w:p w14:paraId="3C7D0C82" w14:textId="77777777" w:rsidR="000636AC" w:rsidRPr="00376DAD" w:rsidRDefault="000636AC" w:rsidP="00E646AC">
      <w:pPr>
        <w:pStyle w:val="ListParagraph"/>
        <w:numPr>
          <w:ilvl w:val="0"/>
          <w:numId w:val="1"/>
        </w:numPr>
        <w:spacing w:line="360" w:lineRule="auto"/>
      </w:pPr>
      <w:r w:rsidRPr="00376DAD">
        <w:t>Clarify differences between HRQoL among those with and without foot and ankle OA</w:t>
      </w:r>
    </w:p>
    <w:p w14:paraId="4C7490FB" w14:textId="77777777" w:rsidR="00BD5CBB" w:rsidRPr="00376DAD" w:rsidRDefault="00BD5CBB" w:rsidP="00E646AC">
      <w:pPr>
        <w:pStyle w:val="ListParagraph"/>
        <w:numPr>
          <w:ilvl w:val="0"/>
          <w:numId w:val="1"/>
        </w:numPr>
        <w:spacing w:line="360" w:lineRule="auto"/>
      </w:pPr>
      <w:r w:rsidRPr="00376DAD">
        <w:lastRenderedPageBreak/>
        <w:t>Examine progression of foot and ankle OA and mechanical function through longitudinal investigations in diverse populations</w:t>
      </w:r>
    </w:p>
    <w:p w14:paraId="0E6A3665" w14:textId="6F36A473" w:rsidR="00BD5CBB" w:rsidRPr="00376DAD" w:rsidRDefault="00BD5CBB" w:rsidP="00E646AC">
      <w:pPr>
        <w:pStyle w:val="ListParagraph"/>
        <w:numPr>
          <w:ilvl w:val="0"/>
          <w:numId w:val="1"/>
        </w:numPr>
        <w:spacing w:line="360" w:lineRule="auto"/>
      </w:pPr>
      <w:r w:rsidRPr="00376DAD">
        <w:t>Determine subgroup-specific approaches to improve HRQoL related to foot and ankle OA</w:t>
      </w:r>
    </w:p>
    <w:p w14:paraId="465A0CCA" w14:textId="48476C2D" w:rsidR="00676012" w:rsidRPr="00376DAD" w:rsidRDefault="00370832" w:rsidP="007F2834">
      <w:pPr>
        <w:pStyle w:val="Heading3"/>
      </w:pPr>
      <w:r w:rsidRPr="00376DAD">
        <w:t>3.4</w:t>
      </w:r>
      <w:r w:rsidR="006F4AE9" w:rsidRPr="00376DAD">
        <w:t xml:space="preserve">. </w:t>
      </w:r>
      <w:r w:rsidR="00676012" w:rsidRPr="00376DAD">
        <w:t>Outcome assessment</w:t>
      </w:r>
      <w:bookmarkEnd w:id="24"/>
    </w:p>
    <w:p w14:paraId="7F66E7A7" w14:textId="0FDBDA44" w:rsidR="00323A25" w:rsidRPr="00376DAD" w:rsidRDefault="00323A25" w:rsidP="00E646AC">
      <w:pPr>
        <w:spacing w:line="360" w:lineRule="auto"/>
        <w:jc w:val="both"/>
      </w:pPr>
      <w:r w:rsidRPr="00376DAD">
        <w:t>There is no consensus on what outcome domains should be measured in foot and ankle OA, or which instruments should be used. An Outcome Measures in Rheumatology (OMERACT) core set of outcome measures for foot and ankle disorders in rheumatic and musculoskeletal diseases, including foot and ankle OA, is in development.</w:t>
      </w:r>
    </w:p>
    <w:p w14:paraId="75D14E69" w14:textId="48115D43" w:rsidR="00323A25" w:rsidRPr="00376DAD" w:rsidRDefault="00323A25" w:rsidP="007F2834">
      <w:pPr>
        <w:pStyle w:val="Heading31"/>
      </w:pPr>
      <w:bookmarkStart w:id="25" w:name="_Toc74924257"/>
      <w:r w:rsidRPr="00376DAD">
        <w:t>Patient-reported outcome measures (PROMs)</w:t>
      </w:r>
      <w:bookmarkEnd w:id="25"/>
      <w:r w:rsidRPr="00376DAD">
        <w:t xml:space="preserve"> </w:t>
      </w:r>
    </w:p>
    <w:p w14:paraId="79BA13C4" w14:textId="14ED9B6C" w:rsidR="00323A25" w:rsidRPr="00376DAD" w:rsidRDefault="00323A25" w:rsidP="00E646AC">
      <w:pPr>
        <w:spacing w:line="360" w:lineRule="auto"/>
        <w:jc w:val="both"/>
      </w:pPr>
      <w:r w:rsidRPr="00376DAD">
        <w:t xml:space="preserve">No PROMs have been developed specifically for foot </w:t>
      </w:r>
      <w:r w:rsidR="00CB21AC" w:rsidRPr="00376DAD">
        <w:t xml:space="preserve">and/or ankle </w:t>
      </w:r>
      <w:r w:rsidRPr="00376DAD">
        <w:t xml:space="preserve">OA. The most frequently used PROMs in trials of people with foot OA are either generic or intended for general foot and ankle disorders. </w:t>
      </w:r>
      <w:r w:rsidR="006C49FB" w:rsidRPr="00376DAD">
        <w:t>P</w:t>
      </w:r>
      <w:r w:rsidRPr="00376DAD">
        <w:t>rimary outcome measures have included visual analogue or numeric rating scales for pain</w:t>
      </w:r>
      <w:r w:rsidR="00F1345F" w:rsidRPr="00376DAD">
        <w:fldChar w:fldCharType="begin">
          <w:fldData xml:space="preserve">PEVuZE5vdGU+PENpdGU+PEF1dGhvcj5TaGFtdXM8L0F1dGhvcj48WWVhcj4yMDA0PC9ZZWFyPjxS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</w:fldData>
        </w:fldChar>
      </w:r>
      <w:r w:rsidR="00117591" w:rsidRPr="00376DAD">
        <w:instrText xml:space="preserve"> ADDIN EN.CITE </w:instrText>
      </w:r>
      <w:r w:rsidR="00117591" w:rsidRPr="00376DAD">
        <w:fldChar w:fldCharType="begin">
          <w:fldData xml:space="preserve">PEVuZE5vdGU+PENpdGU+PEF1dGhvcj5TaGFtdXM8L0F1dGhvcj48WWVhcj4yMDA0PC9ZZWFyPjxS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4-86</w:t>
      </w:r>
      <w:r w:rsidR="00F1345F" w:rsidRPr="00376DAD">
        <w:fldChar w:fldCharType="end"/>
      </w:r>
      <w:r w:rsidR="00D669AE" w:rsidRPr="00376DAD">
        <w:t>,</w:t>
      </w:r>
      <w:r w:rsidRPr="00376DAD">
        <w:t xml:space="preserve"> the </w:t>
      </w:r>
      <w:r w:rsidR="007A78AE" w:rsidRPr="00376DAD">
        <w:t xml:space="preserve">FHSQ </w:t>
      </w:r>
      <w:r w:rsidRPr="00376DAD">
        <w:t>pain domain</w:t>
      </w:r>
      <w:r w:rsidR="00F1345F" w:rsidRPr="00376DAD">
        <w:fldChar w:fldCharType="begin">
          <w:fldData xml:space="preserve">PEVuZE5vdGU+PENpdGU+PEF1dGhvcj5NdW50ZWFudTwvQXV0aG9yPjxZZWFyPjIwMTE8L1llYXI+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TwveWVhcj48cHViLWRhdGVzPjxkYXRlPk9jdDwvZGF0ZT48L3B1Yi1kYXRl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</w:fldData>
        </w:fldChar>
      </w:r>
      <w:r w:rsidR="00117591" w:rsidRPr="00376DAD">
        <w:instrText xml:space="preserve"> ADDIN EN.CITE </w:instrText>
      </w:r>
      <w:r w:rsidR="00117591" w:rsidRPr="00376DAD">
        <w:fldChar w:fldCharType="begin">
          <w:fldData xml:space="preserve">PEVuZE5vdGU+PENpdGU+PEF1dGhvcj5NdW50ZWFudTwvQXV0aG9yPjxZZWFyPjIwMTE8L1llYXI+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TwveWVhcj48cHViLWRhdGVzPjxkYXRlPk9jdDwvZGF0ZT48L3B1Yi1kYXRl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7-89</w:t>
      </w:r>
      <w:r w:rsidR="00F1345F" w:rsidRPr="00376DAD">
        <w:fldChar w:fldCharType="end"/>
      </w:r>
      <w:r w:rsidR="00D669AE" w:rsidRPr="00376DAD">
        <w:t>,</w:t>
      </w:r>
      <w:r w:rsidRPr="00376DAD">
        <w:t xml:space="preserve"> the </w:t>
      </w:r>
      <w:r w:rsidR="007A78AE" w:rsidRPr="00376DAD">
        <w:t>Manchester Foot Pain and Disability Index</w:t>
      </w:r>
      <w:r w:rsidRPr="00376DAD">
        <w:t xml:space="preserve">function subscale </w:t>
      </w:r>
      <w:r w:rsidR="00F1345F" w:rsidRPr="00376DAD">
        <w:fldChar w:fldCharType="begin"/>
      </w:r>
      <w:r w:rsidR="00117591" w:rsidRPr="00376DAD">
        <w:instrText xml:space="preserve"> ADDIN EN.CITE &lt;EndNote&gt;&lt;Cite&gt;&lt;Author&gt;Halstead&lt;/Author&gt;&lt;Year&gt;2016&lt;/Year&gt;&lt;RecNum&gt;11245&lt;/RecNum&gt;&lt;DisplayText&gt;&lt;style face="superscript"&gt;86&lt;/style&gt;&lt;/DisplayText&gt;&lt;record&gt;&lt;rec-number&gt;11245&lt;/rec-number&gt;&lt;foreign-keys&gt;&lt;key app="EN" db-id="exrtztffxzr0x0eaz2qp2swf52aztxfewv0t" timestamp="1560487259"&gt;11245&lt;/key&gt;&lt;/foreign-keys&gt;&lt;ref-type name="Journal Article"&gt;17&lt;/ref-type&gt;&lt;contributors&gt;&lt;authors&gt;&lt;author&gt;Halstead, J.&lt;/author&gt;&lt;author&gt;Chapman, G. J.&lt;/author&gt;&lt;author&gt;Gray, J. C.&lt;/author&gt;&lt;author&gt;Grainger, A. J.&lt;/author&gt;&lt;author&gt;Brown, S.&lt;/author&gt;&lt;author&gt;Wilkins, R. A.&lt;/author&gt;&lt;author&gt;Roddy, E.&lt;/author&gt;&lt;author&gt;Helliwell, P. S.&lt;/author&gt;&lt;author&gt;Keenan, A. M.&lt;/author&gt;&lt;author&gt;Redmond, A.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pub-dates&gt;&lt;date&gt;01 Apr&lt;/date&gt;&lt;/pub-dates&gt;&lt;/dates&gt;&lt;accession-num&gt;604109745&lt;/accession-num&gt;&lt;urls&gt;&lt;related-urls&gt;&lt;url&gt;http://ovidsp.ovid.com.ez.library.latrobe.edu.au/ovidweb.cgi?T=JS&amp;amp;CSC=Y&amp;amp;NEWS=N&amp;amp;PAGE=fulltext&amp;amp;D=emed17&amp;amp;AN=604109745&lt;/url&gt;&lt;url&gt;http://primo-direct-apac.hosted.exlibrisgroup.com/openurl/61LATROBE/LATROBE_SERVICES_PAGE?sid=OVID:embase&amp;amp;id=doi:10.1007%2Fs10067-015-2946-6&amp;amp;issn=0770-3198&amp;amp;isbn=&amp;amp;volume=35&amp;amp;issue=4&amp;amp;spage=987&amp;amp;pages=987-996&amp;amp;date=2016&amp;amp;title=Clinical+Rheumatology&amp;amp;atitle=Foot+orthoses+in+the+treatment+of+symptomatic+midfoot+osteoarthritis+using+clinical+and+biomechanical+outcomes%3A+A+randomised+feasibility+study&amp;amp;aulast=Halstead&lt;/url&gt;&lt;/related-urls&gt;&lt;/urls&gt;&lt;remote-database-name&gt;Embase&lt;/remote-database-name&gt;&lt;remote-database-provider&gt;Ovid Technologies&lt;/remote-database-provider&gt;&lt;/record&gt;&lt;/Cite&gt;&lt;/EndNote&gt;</w:instrText>
      </w:r>
      <w:r w:rsidR="00F1345F" w:rsidRPr="00376DAD">
        <w:fldChar w:fldCharType="separate"/>
      </w:r>
      <w:r w:rsidR="00117591" w:rsidRPr="00376DAD">
        <w:rPr>
          <w:noProof/>
          <w:vertAlign w:val="superscript"/>
        </w:rPr>
        <w:t>86</w:t>
      </w:r>
      <w:r w:rsidR="00F1345F" w:rsidRPr="00376DAD">
        <w:fldChar w:fldCharType="end"/>
      </w:r>
      <w:r w:rsidR="00D669AE" w:rsidRPr="00376DAD">
        <w:t>,</w:t>
      </w:r>
      <w:r w:rsidRPr="00376DAD">
        <w:t xml:space="preserve"> and the Foot and Ankle Ability Measure (FAAM) sport score</w:t>
      </w:r>
      <w:r w:rsidR="00F1345F" w:rsidRPr="00376DAD">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sidRPr="00376DAD">
        <w:instrText xml:space="preserve"> ADDIN EN.CITE </w:instrText>
      </w:r>
      <w:r w:rsidR="00117591" w:rsidRPr="00376DAD">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5</w:t>
      </w:r>
      <w:r w:rsidR="00F1345F" w:rsidRPr="00376DAD">
        <w:fldChar w:fldCharType="end"/>
      </w:r>
      <w:r w:rsidR="00D669AE" w:rsidRPr="00376DAD">
        <w:t>.</w:t>
      </w:r>
    </w:p>
    <w:p w14:paraId="651F457D" w14:textId="4B6ABEC4" w:rsidR="00323A25" w:rsidRPr="00376DAD" w:rsidRDefault="00323A25" w:rsidP="00E646AC">
      <w:pPr>
        <w:spacing w:line="360" w:lineRule="auto"/>
        <w:jc w:val="both"/>
      </w:pPr>
      <w:r w:rsidRPr="00376DAD">
        <w:t xml:space="preserve">The Ankle Osteoarthritis Scale (AOS) is the only PROM specifically </w:t>
      </w:r>
      <w:r w:rsidR="00416D2F" w:rsidRPr="00376DAD">
        <w:t>developed</w:t>
      </w:r>
      <w:r w:rsidRPr="00376DAD">
        <w:t xml:space="preserve"> </w:t>
      </w:r>
      <w:r w:rsidR="00416D2F" w:rsidRPr="00376DAD">
        <w:t xml:space="preserve">for </w:t>
      </w:r>
      <w:r w:rsidRPr="00376DAD">
        <w:t xml:space="preserve">ankle </w:t>
      </w:r>
      <w:r w:rsidR="00CB21AC" w:rsidRPr="00376DAD">
        <w:t>OA</w:t>
      </w:r>
      <w:r w:rsidRPr="00376DAD">
        <w:t xml:space="preserve">. In a Cochrane review </w:t>
      </w:r>
      <w:r w:rsidR="00594B31" w:rsidRPr="00376DAD">
        <w:t>of non-surgical</w:t>
      </w:r>
      <w:r w:rsidRPr="00376DAD">
        <w:t xml:space="preserve"> treatments for </w:t>
      </w:r>
      <w:r w:rsidR="00CB21AC" w:rsidRPr="00376DAD">
        <w:t xml:space="preserve">ankle </w:t>
      </w:r>
      <w:r w:rsidRPr="00376DAD">
        <w:t xml:space="preserve">OA, three of the six included </w:t>
      </w:r>
      <w:r w:rsidR="00594B31" w:rsidRPr="00376DAD">
        <w:t>trials</w:t>
      </w:r>
      <w:r w:rsidRPr="00376DAD">
        <w:t xml:space="preserve"> used the AOS as a primary outcome measure</w:t>
      </w:r>
      <w:r w:rsidR="00F1345F" w:rsidRPr="00376DAD">
        <w:fldChar w:fldCharType="begin"/>
      </w:r>
      <w:r w:rsidR="00117591" w:rsidRPr="00376DAD">
        <w:instrText xml:space="preserve"> ADDIN EN.CITE &lt;EndNote&gt;&lt;Cite&gt;&lt;Author&gt;Witteveen&lt;/Author&gt;&lt;Year&gt;2015&lt;/Year&gt;&lt;RecNum&gt;13788&lt;/RecNum&gt;&lt;DisplayText&gt;&lt;style face="superscript"&gt;90&lt;/style&gt;&lt;/DisplayText&gt;&lt;record&gt;&lt;rec-number&gt;13788&lt;/rec-number&gt;&lt;foreign-keys&gt;&lt;key app="EN" db-id="exrtztffxzr0x0eaz2qp2swf52aztxfewv0t" timestamp="1619399825"&gt;13788&lt;/key&gt;&lt;/foreign-keys&gt;&lt;ref-type name="Journal Article"&gt;17&lt;/ref-type&gt;&lt;contributors&gt;&lt;authors&gt;&lt;author&gt;Witteveen, A. G.&lt;/author&gt;&lt;author&gt;Hofstad, C. J.&lt;/author&gt;&lt;author&gt;Kerkhoffs, G. M.&lt;/author&gt;&lt;/authors&gt;&lt;/contributors&gt;&lt;auth-address&gt;Department of Orthopaedic Surgery, St Maartenskliniek, Hengstdal 3, Nijmegen, Netherlands, 6522JV.&lt;/auth-address&gt;&lt;titles&gt;&lt;title&gt;Hyaluronic acid and other conservative treatment options for osteoarthritis of the ankle&lt;/title&gt;&lt;secondary-title&gt;Cochrane Database Syst Rev&lt;/secondary-title&gt;&lt;/titles&gt;&lt;periodical&gt;&lt;full-title&gt;Cochrane Database Syst Rev&lt;/full-title&gt;&lt;abbr-1&gt;The Cochrane database of systematic reviews&lt;/abbr-1&gt;&lt;/periodical&gt;&lt;pages&gt;Cd010643&lt;/pages&gt;&lt;number&gt;10&lt;/number&gt;&lt;edition&gt;2015/10/18&lt;/edition&gt;&lt;keywords&gt;&lt;keyword&gt;*Ankle Joint&lt;/keyword&gt;&lt;keyword&gt;Botulinum Toxins/therapeutic use&lt;/keyword&gt;&lt;keyword&gt;Exercise Therapy&lt;/keyword&gt;&lt;keyword&gt;Humans&lt;/keyword&gt;&lt;keyword&gt;Hyaluronic Acid/*therapeutic use&lt;/keyword&gt;&lt;keyword&gt;Injections, Intra-Articular&lt;/keyword&gt;&lt;keyword&gt;Osteoarthritis/*drug therapy&lt;/keyword&gt;&lt;keyword&gt;Randomized Controlled Trials as Topic&lt;/keyword&gt;&lt;keyword&gt;Viscosupplements/*therapeutic use&lt;/keyword&gt;&lt;/keywords&gt;&lt;dates&gt;&lt;year&gt;2015&lt;/year&gt;&lt;pub-dates&gt;&lt;date&gt;Oct 17&lt;/date&gt;&lt;/pub-dates&gt;&lt;/dates&gt;&lt;isbn&gt;1361-6137&lt;/isbn&gt;&lt;accession-num&gt;26475434&lt;/accession-num&gt;&lt;urls&gt;&lt;/urls&gt;&lt;electronic-resource-num&gt;10.1002/14651858.CD010643.pub2&lt;/electronic-resource-num&gt;&lt;remote-database-provider&gt;NLM&lt;/remote-database-provider&gt;&lt;language&gt;eng&lt;/language&gt;&lt;/record&gt;&lt;/Cite&gt;&lt;/EndNote&gt;</w:instrText>
      </w:r>
      <w:r w:rsidR="00F1345F" w:rsidRPr="00376DAD">
        <w:fldChar w:fldCharType="separate"/>
      </w:r>
      <w:r w:rsidR="00117591" w:rsidRPr="00376DAD">
        <w:rPr>
          <w:noProof/>
          <w:vertAlign w:val="superscript"/>
        </w:rPr>
        <w:t>90</w:t>
      </w:r>
      <w:r w:rsidR="00F1345F" w:rsidRPr="00376DAD">
        <w:fldChar w:fldCharType="end"/>
      </w:r>
      <w:r w:rsidR="00D669AE" w:rsidRPr="00376DAD">
        <w:t>.</w:t>
      </w:r>
      <w:r w:rsidRPr="00376DAD">
        <w:t xml:space="preserve"> Other outcome measures used in </w:t>
      </w:r>
      <w:r w:rsidR="00416D2F" w:rsidRPr="00376DAD">
        <w:t xml:space="preserve">ankle OA </w:t>
      </w:r>
      <w:r w:rsidR="00594B31" w:rsidRPr="00376DAD">
        <w:t>trials</w:t>
      </w:r>
      <w:r w:rsidRPr="00376DAD">
        <w:t xml:space="preserve"> include the American Orthopaedic Foot </w:t>
      </w:r>
      <w:r w:rsidR="00F379C7" w:rsidRPr="00376DAD">
        <w:t>and</w:t>
      </w:r>
      <w:r w:rsidRPr="00376DAD">
        <w:t xml:space="preserve"> Ankle Society (AOFAS) score</w:t>
      </w:r>
      <w:r w:rsidR="00F1345F" w:rsidRPr="00376DAD">
        <w:fldChar w:fldCharType="begin"/>
      </w:r>
      <w:r w:rsidR="00117591" w:rsidRPr="00376DAD">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sidR="00F1345F" w:rsidRPr="00376DAD">
        <w:fldChar w:fldCharType="separate"/>
      </w:r>
      <w:r w:rsidR="00117591" w:rsidRPr="00376DAD">
        <w:rPr>
          <w:noProof/>
          <w:vertAlign w:val="superscript"/>
        </w:rPr>
        <w:t>91</w:t>
      </w:r>
      <w:r w:rsidR="00F1345F" w:rsidRPr="00376DAD">
        <w:fldChar w:fldCharType="end"/>
      </w:r>
      <w:r w:rsidR="003808DF" w:rsidRPr="00376DAD">
        <w:t xml:space="preserve"> </w:t>
      </w:r>
      <w:r w:rsidRPr="00376DAD">
        <w:t>and visual analogue score (VAS) for pain</w:t>
      </w:r>
      <w:r w:rsidR="00F1345F" w:rsidRPr="00376DAD">
        <w:fldChar w:fldCharType="begin">
          <w:fldData xml:space="preserve">PEVuZE5vdGU+PENpdGU+PEF1dGhvcj5XaXR0ZXZlZW48L0F1dGhvcj48WWVhcj4yMDA4PC9ZZWFy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</w:fldData>
        </w:fldChar>
      </w:r>
      <w:r w:rsidR="00117591" w:rsidRPr="00376DAD">
        <w:instrText xml:space="preserve"> ADDIN EN.CITE </w:instrText>
      </w:r>
      <w:r w:rsidR="00117591" w:rsidRPr="00376DAD">
        <w:fldChar w:fldCharType="begin">
          <w:fldData xml:space="preserve">PEVuZE5vdGU+PENpdGU+PEF1dGhvcj5XaXR0ZXZlZW48L0F1dGhvcj48WWVhcj4yMDA4PC9ZZWFy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2</w:t>
      </w:r>
      <w:r w:rsidR="00F1345F" w:rsidRPr="00376DAD">
        <w:fldChar w:fldCharType="end"/>
      </w:r>
      <w:r w:rsidR="00D669AE" w:rsidRPr="00376DAD">
        <w:t>,</w:t>
      </w:r>
      <w:r w:rsidRPr="00376DAD">
        <w:t xml:space="preserve"> whilst an ongoing </w:t>
      </w:r>
      <w:r w:rsidR="00594B31" w:rsidRPr="00376DAD">
        <w:t>trial</w:t>
      </w:r>
      <w:r w:rsidRPr="00376DAD">
        <w:t xml:space="preserve"> comparing ankle replacement surgery to ankle arthrodesis has specified the Manchester-Oxford Foot Questionnaire (MOXFQ) walking/standing domain score as the primary outcome measure</w:t>
      </w:r>
      <w:r w:rsidR="00F1345F" w:rsidRPr="00376DAD">
        <w:fldChar w:fldCharType="begin">
          <w:fldData xml:space="preserve">PEVuZE5vdGU+PENpdGU+PEF1dGhvcj5Hb2xkYmVyZzwvQXV0aG9yPjxZZWFyPjIwMTY8L1llYXI+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MjcxNjwvcGFn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=
</w:fldData>
        </w:fldChar>
      </w:r>
      <w:r w:rsidR="00117591" w:rsidRPr="00376DAD">
        <w:instrText xml:space="preserve"> ADDIN EN.CITE </w:instrText>
      </w:r>
      <w:r w:rsidR="00117591" w:rsidRPr="00376DAD">
        <w:fldChar w:fldCharType="begin">
          <w:fldData xml:space="preserve">PEVuZE5vdGU+PENpdGU+PEF1dGhvcj5Hb2xkYmVyZzwvQXV0aG9yPjxZZWFyPjIwMTY8L1llYXI+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MjcxNjwvcGFn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=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3</w:t>
      </w:r>
      <w:r w:rsidR="00F1345F" w:rsidRPr="00376DAD">
        <w:fldChar w:fldCharType="end"/>
      </w:r>
      <w:r w:rsidR="00D669AE" w:rsidRPr="00376DAD">
        <w:t>.</w:t>
      </w:r>
    </w:p>
    <w:p w14:paraId="6F6DD2FF" w14:textId="4A14C676" w:rsidR="00323A25" w:rsidRPr="00376DAD" w:rsidRDefault="00323A25" w:rsidP="00E646AC">
      <w:pPr>
        <w:spacing w:line="360" w:lineRule="auto"/>
        <w:jc w:val="both"/>
      </w:pPr>
      <w:r w:rsidRPr="00376DAD">
        <w:t>There has been limited evaluation of the measurement properties of many of these PROMs in foot and ankle OA populations</w:t>
      </w:r>
      <w:r w:rsidR="00F1345F" w:rsidRPr="00376DAD">
        <w:fldChar w:fldCharType="begin">
          <w:fldData xml:space="preserve">PEVuZE5vdGU+PENpdGU+PEF1dGhvcj5KaWE8L0F1dGhvcj48WWVhcj4yMDE3PC9ZZWFyPjxSZWNO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cGFnZXM+MTk2OS0yMDEwPC9wYWdlcz48dm9s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</w:fldData>
        </w:fldChar>
      </w:r>
      <w:r w:rsidR="00117591" w:rsidRPr="00376DAD">
        <w:instrText xml:space="preserve"> ADDIN EN.CITE </w:instrText>
      </w:r>
      <w:r w:rsidR="00117591" w:rsidRPr="00376DAD">
        <w:fldChar w:fldCharType="begin">
          <w:fldData xml:space="preserve">PEVuZE5vdGU+PENpdGU+PEF1dGhvcj5KaWE8L0F1dGhvcj48WWVhcj4yMDE3PC9ZZWFyPjxSZWNO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cGFnZXM+MTk2OS0yMDEwPC9wYWdlcz48dm9s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4</w:t>
      </w:r>
      <w:r w:rsidR="00F1345F" w:rsidRPr="00376DAD">
        <w:fldChar w:fldCharType="end"/>
      </w:r>
      <w:r w:rsidR="00D669AE" w:rsidRPr="00376DAD">
        <w:t>.</w:t>
      </w:r>
      <w:r w:rsidRPr="00376DAD">
        <w:t xml:space="preserve"> High responsiveness has been observed for the FHSQ pain subscale, FFI-RS pain subscale and 100mm VAS of </w:t>
      </w:r>
      <w:r w:rsidR="006418CF" w:rsidRPr="00376DAD">
        <w:t xml:space="preserve">walking </w:t>
      </w:r>
      <w:r w:rsidRPr="00376DAD">
        <w:t>pain severity in individuals with first MTP joint OA</w:t>
      </w:r>
      <w:r w:rsidR="00F1345F" w:rsidRPr="00376DAD">
        <w:fldChar w:fldCharType="begin">
          <w:fldData xml:space="preserve">PEVuZE5vdGU+PENpdGU+PEF1dGhvcj5NZW56PC9BdXRob3I+PFllYXI+MjAxOTwvWWVhcj48UmVj
TnVtPjExNDY2PC9SZWNOdW0+PERpc3BsYXlUZXh0PjxzdHlsZSBmYWNlPSJzdXBlcnNjcmlwdCI+
OT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117591" w:rsidRPr="00376DAD">
        <w:instrText xml:space="preserve"> ADDIN EN.CITE </w:instrText>
      </w:r>
      <w:r w:rsidR="00117591" w:rsidRPr="00376DAD">
        <w:fldChar w:fldCharType="begin">
          <w:fldData xml:space="preserve">PEVuZE5vdGU+PENpdGU+PEF1dGhvcj5NZW56PC9BdXRob3I+PFllYXI+MjAxOTwvWWVhcj48UmVj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ZWRpdGlvbj4yMDE5LzAzLzI2PC9lZGl0aW9uPjxrZXl3b3Jkcz48a2V5d29yZD5j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5</w:t>
      </w:r>
      <w:r w:rsidR="00F1345F" w:rsidRPr="00376DAD">
        <w:fldChar w:fldCharType="end"/>
      </w:r>
      <w:r w:rsidR="00D669AE" w:rsidRPr="00376DAD">
        <w:t>,</w:t>
      </w:r>
      <w:r w:rsidRPr="00376DAD">
        <w:t xml:space="preserve"> and acceptable responsiveness has been reported for the AOFAS, SEFAS and FAOS in individuals undergoing surgery for ankle </w:t>
      </w:r>
      <w:r w:rsidR="00CB21AC" w:rsidRPr="00376DAD">
        <w:t>OA</w:t>
      </w:r>
      <w:r w:rsidR="00F1345F" w:rsidRPr="00376DAD">
        <w:fldChar w:fldCharType="begin">
          <w:fldData xml:space="preserve">PEVuZE5vdGU+PENpdGU+PEF1dGhvcj5NYWRlbGV5PC9BdXRob3I+PFllYXI+MjAxMjwvWWVhcj48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1Ny02MzwvcGFnZXM+PHZvbHVtZT4zMzwvdm9sdW1lPjxudW1iZXI+MTwvbnVt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=
</w:fldData>
        </w:fldChar>
      </w:r>
      <w:r w:rsidR="00117591" w:rsidRPr="00376DAD">
        <w:instrText xml:space="preserve"> ADDIN EN.CITE </w:instrText>
      </w:r>
      <w:r w:rsidR="00117591" w:rsidRPr="00376DAD">
        <w:fldChar w:fldCharType="begin">
          <w:fldData xml:space="preserve">PEVuZE5vdGU+PENpdGU+PEF1dGhvcj5NYWRlbGV5PC9BdXRob3I+PFllYXI+MjAxMjwvWWVhcj48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=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6-98</w:t>
      </w:r>
      <w:r w:rsidR="00F1345F" w:rsidRPr="00376DAD">
        <w:fldChar w:fldCharType="end"/>
      </w:r>
      <w:r w:rsidRPr="00376DAD">
        <w:t xml:space="preserve">. A recent review recommended the use of the FFI-R, FHSQ or MOXFQ for clinical trials of general foot disorders and the MOXFQ or SEFAS for foot surgery, but no recommendations were made specifically for trials </w:t>
      </w:r>
      <w:r w:rsidRPr="00376DAD">
        <w:lastRenderedPageBreak/>
        <w:t>of foot and ankle OA</w:t>
      </w:r>
      <w:r w:rsidR="00F1345F" w:rsidRPr="00376DAD">
        <w:fldChar w:fldCharType="begin"/>
      </w:r>
      <w:r w:rsidR="00117591" w:rsidRPr="00376DAD">
        <w:instrText xml:space="preserve"> ADDIN EN.CITE &lt;EndNote&gt;&lt;Cite&gt;&lt;Author&gt;Whittaker&lt;/Author&gt;&lt;Year&gt;2020&lt;/Year&gt;&lt;RecNum&gt;11712&lt;/RecNum&gt;&lt;DisplayText&gt;&lt;style face="superscript"&gt;99&lt;/style&gt;&lt;/DisplayText&gt;&lt;record&gt;&lt;rec-number&gt;11712&lt;/rec-number&gt;&lt;foreign-keys&gt;&lt;key app="EN" db-id="exrtztffxzr0x0eaz2qp2swf52aztxfewv0t" timestamp="1637723824"&gt;11712&lt;/key&gt;&lt;/foreign-keys&gt;&lt;ref-type name="Journal Article"&gt;17&lt;/ref-type&gt;&lt;contributors&gt;&lt;authors&gt;&lt;author&gt;Whittaker, G. A.&lt;/author&gt;&lt;author&gt;Munteanu, S. E.&lt;/author&gt;&lt;author&gt;Roddy, E.&lt;/author&gt;&lt;author&gt;Menz, H. B.&lt;/author&gt;&lt;/authors&gt;&lt;/contributors&gt;&lt;auth-address&gt;School of Allied Health, Human Services and Sport, College of Science, Health and Engineering, La Trobe University, Melbourne, Victoria, Australia.&amp;#xD;Primary Care Centre Versus Arthritis, Chesterfield, UK, School of Primary, Community and Social Care, Keele University, Keele, UK, and Haywood Academic Rheumatology Centre, Midland Partnership NHS Foundation Trust, Stoke-on-Trent, UK.&lt;/auth-address&gt;&lt;titles&gt;&lt;title&gt;Measures of Foot Pain, Foot Function, and General Foot Health&lt;/title&gt;&lt;secondary-title&gt;Arthritis Care Res (Hoboken)&lt;/secondary-title&gt;&lt;/titles&gt;&lt;periodical&gt;&lt;full-title&gt;Arthritis Care Res (Hoboken)&lt;/full-title&gt;&lt;abbr-1&gt;Arthritis care &amp;amp; research&lt;/abbr-1&gt;&lt;/periodical&gt;&lt;pages&gt;294-320&lt;/pages&gt;&lt;volume&gt;72 Suppl 10&lt;/volume&gt;&lt;edition&gt;2020/10/23&lt;/edition&gt;&lt;keywords&gt;&lt;keyword&gt;*Ankle Joint&lt;/keyword&gt;&lt;keyword&gt;*Arthralgia&lt;/keyword&gt;&lt;keyword&gt;*Foot Diseases&lt;/keyword&gt;&lt;keyword&gt;Humans&lt;/keyword&gt;&lt;keyword&gt;*Outcome Assessment, Health Care&lt;/keyword&gt;&lt;keyword&gt;*Pain Measurement&lt;/keyword&gt;&lt;keyword&gt;Severity of Illness Index&lt;/keyword&gt;&lt;keyword&gt;Surveys and Questionnaires&lt;/keyword&gt;&lt;/keywords&gt;&lt;dates&gt;&lt;year&gt;2020&lt;/year&gt;&lt;pub-dates&gt;&lt;date&gt;Oct&lt;/date&gt;&lt;/pub-dates&gt;&lt;/dates&gt;&lt;isbn&gt;2151-464x&lt;/isbn&gt;&lt;accession-num&gt;33091250&lt;/accession-num&gt;&lt;urls&gt;&lt;/urls&gt;&lt;electronic-resource-num&gt;10.1002/acr.24208&lt;/electronic-resource-num&gt;&lt;remote-database-provider&gt;NLM&lt;/remote-database-provider&gt;&lt;language&gt;eng&lt;/language&gt;&lt;/record&gt;&lt;/Cite&gt;&lt;/EndNote&gt;</w:instrText>
      </w:r>
      <w:r w:rsidR="00F1345F" w:rsidRPr="00376DAD">
        <w:fldChar w:fldCharType="separate"/>
      </w:r>
      <w:r w:rsidR="00117591" w:rsidRPr="00376DAD">
        <w:rPr>
          <w:noProof/>
          <w:vertAlign w:val="superscript"/>
        </w:rPr>
        <w:t>99</w:t>
      </w:r>
      <w:r w:rsidR="00F1345F" w:rsidRPr="00376DAD">
        <w:fldChar w:fldCharType="end"/>
      </w:r>
      <w:r w:rsidR="00D669AE" w:rsidRPr="00376DAD">
        <w:t>.</w:t>
      </w:r>
      <w:r w:rsidRPr="00376DAD">
        <w:t xml:space="preserve"> Further evaluation of the broader psychometric properties of PROMs in foot and ankle OA populations is needed.</w:t>
      </w:r>
    </w:p>
    <w:p w14:paraId="529471F1" w14:textId="291CADBF" w:rsidR="00323A25" w:rsidRPr="00376DAD" w:rsidRDefault="00323A25" w:rsidP="007F2834">
      <w:pPr>
        <w:pStyle w:val="Heading31"/>
      </w:pPr>
      <w:bookmarkStart w:id="26" w:name="_Toc74924258"/>
      <w:r w:rsidRPr="00376DAD">
        <w:t>Physical performance measures</w:t>
      </w:r>
      <w:bookmarkEnd w:id="26"/>
    </w:p>
    <w:p w14:paraId="23E41673" w14:textId="561DA112" w:rsidR="00323A25" w:rsidRPr="00376DAD" w:rsidRDefault="00323A25" w:rsidP="00E646AC">
      <w:pPr>
        <w:spacing w:line="360" w:lineRule="auto"/>
        <w:jc w:val="both"/>
      </w:pPr>
      <w:r w:rsidRPr="00376DAD">
        <w:t xml:space="preserve">There are currently no recommendations on which physical performance measures should be used for individuals with foot and ankle OA. Objective measures of function have typically been specified as secondary outcome measures in foot and ankle OA studies; </w:t>
      </w:r>
      <w:r w:rsidR="00CB21AC" w:rsidRPr="00376DAD">
        <w:t>including</w:t>
      </w:r>
      <w:r w:rsidRPr="00376DAD">
        <w:t xml:space="preserve"> muscle strength</w:t>
      </w:r>
      <w:r w:rsidR="00F1345F" w:rsidRPr="00376DAD">
        <w:fldChar w:fldCharType="begin">
          <w:fldData xml:space="preserve">PEVuZE5vdGU+PENpdGU+PEF1dGhvcj5TaGFtdXM8L0F1dGhvcj48WWVhcj4yMDA0PC9ZZWFyPjxS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</w:fldData>
        </w:fldChar>
      </w:r>
      <w:r w:rsidR="00117591" w:rsidRPr="00376DAD">
        <w:instrText xml:space="preserve"> ADDIN EN.CITE </w:instrText>
      </w:r>
      <w:r w:rsidR="00117591" w:rsidRPr="00376DAD">
        <w:fldChar w:fldCharType="begin">
          <w:fldData xml:space="preserve">PEVuZE5vdGU+PENpdGU+PEF1dGhvcj5TaGFtdXM8L0F1dGhvcj48WWVhcj4yMDA0PC9ZZWFyPjxS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4, 87</w:t>
      </w:r>
      <w:r w:rsidR="00F1345F" w:rsidRPr="00376DAD">
        <w:fldChar w:fldCharType="end"/>
      </w:r>
      <w:r w:rsidR="0067658B" w:rsidRPr="00376DAD">
        <w:t>,</w:t>
      </w:r>
      <w:r w:rsidRPr="00376DAD">
        <w:t xml:space="preserve"> kinetic</w:t>
      </w:r>
      <w:r w:rsidR="00CB21AC" w:rsidRPr="00376DAD">
        <w:t>s</w:t>
      </w:r>
      <w:r w:rsidR="00F1345F" w:rsidRPr="00376DAD">
        <w:fldChar w:fldCharType="begin">
          <w:fldData xml:space="preserve">PEVuZE5vdGU+PENpdGU+PEF1dGhvcj5NdW50ZWFudTwvQXV0aG9yPjxZZWFyPjIwMTE8L1llYXI+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</w:fldData>
        </w:fldChar>
      </w:r>
      <w:r w:rsidR="00117591" w:rsidRPr="00376DAD">
        <w:instrText xml:space="preserve"> ADDIN EN.CITE </w:instrText>
      </w:r>
      <w:r w:rsidR="00117591" w:rsidRPr="00376DAD">
        <w:fldChar w:fldCharType="begin">
          <w:fldData xml:space="preserve">PEVuZE5vdGU+PENpdGU+PEF1dGhvcj5NdW50ZWFudTwvQXV0aG9yPjxZZWFyPjIwMTE8L1llYXI+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6, 87</w:t>
      </w:r>
      <w:r w:rsidR="00F1345F" w:rsidRPr="00376DAD">
        <w:fldChar w:fldCharType="end"/>
      </w:r>
      <w:r w:rsidRPr="00376DAD">
        <w:t xml:space="preserve"> and kinematic</w:t>
      </w:r>
      <w:r w:rsidR="00CB21AC" w:rsidRPr="00376DAD">
        <w:t>s</w:t>
      </w:r>
      <w:r w:rsidR="00F1345F" w:rsidRPr="00376DAD">
        <w:fldChar w:fldCharType="begin">
          <w:fldData xml:space="preserve">PEVuZE5vdGU+PENpdGU+PEF1dGhvcj5TaGFtdXM8L0F1dGhvcj48WWVhcj4yMDA0PC9ZZWFyPjxS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I3MTY8L3BhZ2VzPjx2b2x1bWU+Njwvdm9sdW1lPjxudW1iZXI+OTwvbnVtYmVyPjxlZGl0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TsgTGEgVHJvYmUgU3BvcnQgYW5kIEV4ZXJjaXNlIE1l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</w:fldData>
        </w:fldChar>
      </w:r>
      <w:r w:rsidR="00117591" w:rsidRPr="00376DAD">
        <w:instrText xml:space="preserve"> ADDIN EN.CITE </w:instrText>
      </w:r>
      <w:r w:rsidR="00117591" w:rsidRPr="00376DAD">
        <w:fldChar w:fldCharType="begin">
          <w:fldData xml:space="preserve">PEVuZE5vdGU+PENpdGU+PEF1dGhvcj5TaGFtdXM8L0F1dGhvcj48WWVhcj4yMDA0PC9ZZWFyPjxS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I3MTY8L3BhZ2VzPjx2b2x1bWU+Njwvdm9sdW1lPjxudW1iZXI+OTwvbnVtYmVyPjxlZGl0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84, 87, 89, 93</w:t>
      </w:r>
      <w:r w:rsidR="00F1345F" w:rsidRPr="00376DAD">
        <w:fldChar w:fldCharType="end"/>
      </w:r>
      <w:r w:rsidR="0067658B" w:rsidRPr="00376DAD">
        <w:t>.</w:t>
      </w:r>
      <w:r w:rsidRPr="00376DAD">
        <w:t xml:space="preserve"> The AOFAS </w:t>
      </w:r>
      <w:r w:rsidR="004D10E9" w:rsidRPr="00376DAD">
        <w:t>S</w:t>
      </w:r>
      <w:r w:rsidRPr="00376DAD">
        <w:t>core also contains objective, clinician-mediated measures of function, including sagittal motion. The Single Leg Stance test and Timed Up and Go test have been used to measure physical performance in ankle OA</w:t>
      </w:r>
      <w:r w:rsidR="000A1ADE" w:rsidRPr="00376DAD">
        <w:fldChar w:fldCharType="begin"/>
      </w:r>
      <w:r w:rsidR="00117591" w:rsidRPr="00376DAD">
        <w:instrText xml:space="preserve"> ADDIN EN.CITE &lt;EndNote&gt;&lt;Cite&gt;&lt;Author&gt;Sun&lt;/Author&gt;&lt;Year&gt;2014&lt;/Year&gt;&lt;RecNum&gt;13810&lt;/RecNum&gt;&lt;DisplayText&gt;&lt;style face="superscript"&gt;100&lt;/style&gt;&lt;/DisplayText&gt;&lt;record&gt;&lt;rec-number&gt;13810&lt;/rec-number&gt;&lt;foreign-keys&gt;&lt;key app="EN" db-id="exrtztffxzr0x0eaz2qp2swf52aztxfewv0t" timestamp="1619402585"&gt;13810&lt;/key&gt;&lt;/foreign-keys&gt;&lt;ref-type name="Journal Article"&gt;17&lt;/ref-type&gt;&lt;contributors&gt;&lt;authors&gt;&lt;author&gt;Sun, S. F.&lt;/author&gt;&lt;author&gt;Hsu, C. W.&lt;/author&gt;&lt;author&gt;Lin, H. S.&lt;/author&gt;&lt;author&gt;Chou, Y. J.&lt;/author&gt;&lt;author&gt;Chen, J. Y.&lt;/author&gt;&lt;author&gt;Wang, J. L.&lt;/author&gt;&lt;/authors&gt;&lt;/contributors&gt;&lt;auth-address&gt;Department of Physical Medicine and Rehabilitation, Kaohsiung Veterans General Hospital, Kaohsiung, Taiwan. sfsun.tw@yahoo.com.tw.&lt;/auth-address&gt;&lt;titles&gt;&lt;title&gt;Efficacy of intraarticular botulinum toxin A and intraarticular hyaluronate plus rehabilitation exercise in patients with unilateral ankle osteoarthritis: a randomized controlled trial&lt;/title&gt;&lt;secondary-title&gt;J Foot Ankle Res&lt;/secondary-title&gt;&lt;/titles&gt;&lt;periodical&gt;&lt;full-title&gt;J Foot Ankle Res&lt;/full-title&gt;&lt;abbr-1&gt;Journal of foot and ankle research&lt;/abbr-1&gt;&lt;/periodical&gt;&lt;pages&gt;9&lt;/pages&gt;&lt;volume&gt;7&lt;/volume&gt;&lt;number&gt;1&lt;/number&gt;&lt;edition&gt;2014/02/08&lt;/edition&gt;&lt;dates&gt;&lt;year&gt;2014&lt;/year&gt;&lt;pub-dates&gt;&lt;date&gt;Feb 6&lt;/date&gt;&lt;/pub-dates&gt;&lt;/dates&gt;&lt;isbn&gt;1757-1146 (Print)&amp;#xD;1757-1146&lt;/isbn&gt;&lt;accession-num&gt;24502534&lt;/accession-num&gt;&lt;urls&gt;&lt;/urls&gt;&lt;custom2&gt;PMC3922455&lt;/custom2&gt;&lt;electronic-resource-num&gt;10.1186/1757-1146-7-9&lt;/electronic-resource-num&gt;&lt;remote-database-provider&gt;NLM&lt;/remote-database-provider&gt;&lt;language&gt;eng&lt;/language&gt;&lt;/record&gt;&lt;/Cite&gt;&lt;/EndNote&gt;</w:instrText>
      </w:r>
      <w:r w:rsidR="000A1ADE" w:rsidRPr="00376DAD">
        <w:fldChar w:fldCharType="separate"/>
      </w:r>
      <w:r w:rsidR="00117591" w:rsidRPr="00376DAD">
        <w:rPr>
          <w:noProof/>
          <w:vertAlign w:val="superscript"/>
        </w:rPr>
        <w:t>100</w:t>
      </w:r>
      <w:r w:rsidR="000A1ADE" w:rsidRPr="00376DAD">
        <w:fldChar w:fldCharType="end"/>
      </w:r>
      <w:r w:rsidR="0067658B" w:rsidRPr="00376DAD">
        <w:t>.</w:t>
      </w:r>
    </w:p>
    <w:p w14:paraId="65FF830A" w14:textId="0ED124C2" w:rsidR="00323A25" w:rsidRPr="00376DAD" w:rsidRDefault="00323A25" w:rsidP="00E646AC">
      <w:pPr>
        <w:spacing w:line="360" w:lineRule="auto"/>
        <w:jc w:val="both"/>
      </w:pPr>
      <w:r w:rsidRPr="00376DAD">
        <w:t xml:space="preserve">Goniometric measurements of range of motion </w:t>
      </w:r>
      <w:r w:rsidR="009725F0" w:rsidRPr="00376DAD">
        <w:t>are</w:t>
      </w:r>
      <w:r w:rsidRPr="00376DAD">
        <w:t xml:space="preserve"> reliable and valid in measuring </w:t>
      </w:r>
      <w:r w:rsidR="0067658B" w:rsidRPr="00376DAD">
        <w:t>first</w:t>
      </w:r>
      <w:r w:rsidRPr="00376DAD">
        <w:t xml:space="preserve"> MTP joint</w:t>
      </w:r>
      <w:r w:rsidR="00BD5CBB" w:rsidRPr="00376DAD">
        <w:rPr>
          <w:lang w:val="en-US"/>
        </w:rPr>
        <w:fldChar w:fldCharType="begin"/>
      </w:r>
      <w:r w:rsidR="00117591" w:rsidRPr="00376DAD">
        <w:rPr>
          <w:lang w:val="en-US"/>
        </w:rPr>
        <w:instrText xml:space="preserve"> ADDIN EN.CITE &lt;EndNote&gt;&lt;Cite&gt;&lt;Author&gt;Zammit&lt;/Author&gt;&lt;Year&gt;2011&lt;/Year&gt;&lt;RecNum&gt;1376&lt;/RecNum&gt;&lt;DisplayText&gt;&lt;style face="superscript"&gt;29&lt;/style&gt;&lt;/DisplayText&gt;&lt;record&gt;&lt;rec-number&gt;1376&lt;/rec-number&gt;&lt;foreign-keys&gt;&lt;key app="EN" db-id="ww0r5dpxef9f59e05wg55se3awfr02xtas02" timestamp="1400805329"&gt;1376&lt;/key&gt;&lt;/foreign-keys&gt;&lt;ref-type name="Journal Article"&gt;17&lt;/ref-type&gt;&lt;contributors&gt;&lt;authors&gt;&lt;author&gt;Zammit, G. V.&lt;/author&gt;&lt;author&gt;Munteanu, S. E.&lt;/author&gt;&lt;author&gt;Menz, H. B.&lt;/author&gt;&lt;/authors&gt;&lt;/contributors&gt;&lt;titles&gt;&lt;title&gt;Development of a diagnostic rule for identifying radiographic osteoarthritis in people with first metatarsophalangeal joint pain&lt;/title&gt;&lt;secondary-title&gt;Osteoarthritis and Cartilage&lt;/secondary-title&gt;&lt;/titles&gt;&lt;periodical&gt;&lt;full-title&gt;Osteoarthritis and Cartilage&lt;/full-title&gt;&lt;/periodical&gt;&lt;pages&gt;939-945&lt;/pages&gt;&lt;volume&gt;19&lt;/volume&gt;&lt;number&gt;8&lt;/number&gt;&lt;keywords&gt;&lt;keyword&gt;Osteoarthritis&lt;/keyword&gt;&lt;keyword&gt;Diagnosis&lt;/keyword&gt;&lt;keyword&gt;Hallux rigidus&lt;/keyword&gt;&lt;keyword&gt;Sensitivity and specificity&lt;/keyword&gt;&lt;/keywords&gt;&lt;dates&gt;&lt;year&gt;2011&lt;/year&gt;&lt;/dates&gt;&lt;isbn&gt;1063-4584&lt;/isbn&gt;&lt;urls&gt;&lt;related-urls&gt;&lt;url&gt;&lt;style face="underline" font="default" size="100%"&gt;http://www.sciencedirect.com/science/article/pii/S1063458411001270&lt;/style&gt;&lt;/url&gt;&lt;/related-urls&gt;&lt;/urls&gt;&lt;electronic-resource-num&gt;&lt;style face="underline" font="default" size="100%"&gt;http://dx.doi.org/10.1016/j.joca.2011.04.010&lt;/style&gt;&lt;/electronic-resource-num&gt;&lt;/record&gt;&lt;/Cite&gt;&lt;/EndNote&gt;</w:instrText>
      </w:r>
      <w:r w:rsidR="00BD5CBB" w:rsidRPr="00376DAD">
        <w:rPr>
          <w:lang w:val="en-US"/>
        </w:rPr>
        <w:fldChar w:fldCharType="separate"/>
      </w:r>
      <w:r w:rsidR="00117591" w:rsidRPr="00376DAD">
        <w:rPr>
          <w:noProof/>
          <w:vertAlign w:val="superscript"/>
          <w:lang w:val="en-US"/>
        </w:rPr>
        <w:t>29</w:t>
      </w:r>
      <w:r w:rsidR="00BD5CBB" w:rsidRPr="00376DAD">
        <w:rPr>
          <w:lang w:val="en-AU"/>
        </w:rPr>
        <w:fldChar w:fldCharType="end"/>
      </w:r>
      <w:r w:rsidRPr="00376DAD">
        <w:t xml:space="preserve"> and ankle</w:t>
      </w:r>
      <w:r w:rsidR="0067658B" w:rsidRPr="00376DAD">
        <w:t xml:space="preserve"> joint</w:t>
      </w:r>
      <w:r w:rsidR="00F1345F" w:rsidRPr="00376DAD">
        <w:fldChar w:fldCharType="begin">
          <w:fldData xml:space="preserve">PEVuZE5vdGU+PENpdGU+PEF1dGhvcj5UaG9ybnRvbjwvQXV0aG9yPjxZZWFyPjIwMTY8L1llYXI+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</w:fldData>
        </w:fldChar>
      </w:r>
      <w:r w:rsidR="00117591" w:rsidRPr="00376DAD">
        <w:instrText xml:space="preserve"> ADDIN EN.CITE </w:instrText>
      </w:r>
      <w:r w:rsidR="00117591" w:rsidRPr="00376DAD">
        <w:fldChar w:fldCharType="begin">
          <w:fldData xml:space="preserve">PEVuZE5vdGU+PENpdGU+PEF1dGhvcj5UaG9ybnRvbjwvQXV0aG9yPjxZZWFyPjIwMTY8L1llYXI+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101</w:t>
      </w:r>
      <w:r w:rsidR="00F1345F" w:rsidRPr="00376DAD">
        <w:fldChar w:fldCharType="end"/>
      </w:r>
      <w:r w:rsidR="00D64733" w:rsidRPr="00376DAD">
        <w:t xml:space="preserve"> </w:t>
      </w:r>
      <w:r w:rsidRPr="00376DAD">
        <w:t>OA</w:t>
      </w:r>
      <w:r w:rsidR="00D64733" w:rsidRPr="00376DAD">
        <w:t>.</w:t>
      </w:r>
      <w:r w:rsidRPr="00376DAD">
        <w:t xml:space="preserve"> However, the measurement properties of instruments used to assess muscle strength, and of the Single Leg Stance and Timed Up and Go tests, have not been evaluated in foot and ankle OA cohorts. Use of the AOFAS </w:t>
      </w:r>
      <w:r w:rsidR="004D10E9" w:rsidRPr="00376DAD">
        <w:t>S</w:t>
      </w:r>
      <w:r w:rsidRPr="00376DAD">
        <w:t>core has been discouraged as it is neither reliable nor valid</w:t>
      </w:r>
      <w:r w:rsidR="00F1345F" w:rsidRPr="00376DAD">
        <w:fldChar w:fldCharType="begin">
          <w:fldData xml:space="preserve">PEVuZE5vdGU+PENpdGU+PEF1dGhvcj5KaWE8L0F1dGhvcj48WWVhcj4yMDE3PC9ZZWFyPjxSZWNO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5NjktMjAxMDwvcGFnZXM+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</w:fldData>
        </w:fldChar>
      </w:r>
      <w:r w:rsidR="00117591" w:rsidRPr="00376DAD">
        <w:instrText xml:space="preserve"> ADDIN EN.CITE </w:instrText>
      </w:r>
      <w:r w:rsidR="00117591" w:rsidRPr="00376DAD">
        <w:fldChar w:fldCharType="begin">
          <w:fldData xml:space="preserve">PEVuZE5vdGU+PENpdGU+PEF1dGhvcj5KaWE8L0F1dGhvcj48WWVhcj4yMDE3PC9ZZWFyPjxSZWNO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HBhZ2VzPjE5NjktMjAxMDwvcGFnZXM+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94, 99</w:t>
      </w:r>
      <w:r w:rsidR="00F1345F" w:rsidRPr="00376DAD">
        <w:fldChar w:fldCharType="end"/>
      </w:r>
      <w:r w:rsidR="0067658B" w:rsidRPr="00376DAD">
        <w:t>.</w:t>
      </w:r>
      <w:r w:rsidRPr="00376DAD">
        <w:t xml:space="preserve"> Consensus on which physical performance measures should be used in foot and ankle OA is required.</w:t>
      </w:r>
    </w:p>
    <w:p w14:paraId="7BF5063D" w14:textId="2DB77C24" w:rsidR="00323A25" w:rsidRPr="00376DAD" w:rsidRDefault="00323A25" w:rsidP="007F2834">
      <w:pPr>
        <w:pStyle w:val="Heading31"/>
      </w:pPr>
      <w:bookmarkStart w:id="27" w:name="_Toc74924259"/>
      <w:r w:rsidRPr="00376DAD">
        <w:t>Structural outcome measures</w:t>
      </w:r>
      <w:bookmarkEnd w:id="27"/>
    </w:p>
    <w:p w14:paraId="64FC65FC" w14:textId="2684D3CF" w:rsidR="00323A25" w:rsidRPr="00376DAD" w:rsidRDefault="00323A25" w:rsidP="00E646AC">
      <w:pPr>
        <w:spacing w:line="360" w:lineRule="auto"/>
        <w:jc w:val="both"/>
      </w:pPr>
      <w:r w:rsidRPr="00376DAD">
        <w:t xml:space="preserve">Recent European Alliance of Associations for Rheumatology (EULAR) recommendations for the use of imaging of peripheral joint </w:t>
      </w:r>
      <w:r w:rsidR="00F54546" w:rsidRPr="00376DAD">
        <w:t xml:space="preserve">OA </w:t>
      </w:r>
      <w:r w:rsidRPr="00376DAD">
        <w:t>acknowledged a paucity of research concerning foot OA and recommended more studies</w:t>
      </w:r>
      <w:r w:rsidR="00F1345F" w:rsidRPr="00376DAD">
        <w:fldChar w:fldCharType="begin">
          <w:fldData xml:space="preserve">PEVuZE5vdGU+PENpdGU+PEF1dGhvcj5TYWtlbGxhcmlvdTwvQXV0aG9yPjxZZWFyPjIwMTc8L1ll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</w:fldData>
        </w:fldChar>
      </w:r>
      <w:r w:rsidR="00117591" w:rsidRPr="00376DAD">
        <w:instrText xml:space="preserve"> ADDIN EN.CITE </w:instrText>
      </w:r>
      <w:r w:rsidR="00117591" w:rsidRPr="00376DAD">
        <w:fldChar w:fldCharType="begin">
          <w:fldData xml:space="preserve">PEVuZE5vdGU+PENpdGU+PEF1dGhvcj5TYWtlbGxhcmlvdTwvQXV0aG9yPjxZZWFyPjIwMTc8L1ll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</w:fldData>
        </w:fldChar>
      </w:r>
      <w:r w:rsidR="00117591" w:rsidRPr="00376DAD">
        <w:instrText xml:space="preserve"> ADDIN EN.CITE.DATA </w:instrText>
      </w:r>
      <w:r w:rsidR="00117591" w:rsidRPr="00376DAD">
        <w:fldChar w:fldCharType="end"/>
      </w:r>
      <w:r w:rsidR="00F1345F" w:rsidRPr="00376DAD">
        <w:fldChar w:fldCharType="separate"/>
      </w:r>
      <w:r w:rsidR="00117591" w:rsidRPr="00376DAD">
        <w:rPr>
          <w:noProof/>
          <w:vertAlign w:val="superscript"/>
        </w:rPr>
        <w:t>102</w:t>
      </w:r>
      <w:r w:rsidR="00F1345F" w:rsidRPr="00376DAD">
        <w:fldChar w:fldCharType="end"/>
      </w:r>
      <w:r w:rsidR="0067658B" w:rsidRPr="00376DAD">
        <w:t>.</w:t>
      </w:r>
      <w:r w:rsidRPr="00376DAD">
        <w:t xml:space="preserve"> </w:t>
      </w:r>
      <w:r w:rsidR="007A78AE" w:rsidRPr="00376DAD">
        <w:t>C</w:t>
      </w:r>
      <w:r w:rsidRPr="00376DAD">
        <w:t xml:space="preserve">onventional radiography has </w:t>
      </w:r>
      <w:r w:rsidR="00F401F6" w:rsidRPr="00376DAD">
        <w:t xml:space="preserve">traditionally </w:t>
      </w:r>
      <w:r w:rsidRPr="00376DAD">
        <w:t>been used to assess the severity of OA</w:t>
      </w:r>
      <w:r w:rsidR="00F401F6" w:rsidRPr="00376DAD">
        <w:t xml:space="preserve">, although there is </w:t>
      </w:r>
      <w:r w:rsidRPr="00376DAD">
        <w:t xml:space="preserve">increasing interest in the use of imaging modalities </w:t>
      </w:r>
      <w:r w:rsidR="00F401F6" w:rsidRPr="00376DAD">
        <w:t xml:space="preserve">such as MRI, </w:t>
      </w:r>
      <w:r w:rsidR="00A93A8C" w:rsidRPr="00376DAD">
        <w:t>ultrasound,</w:t>
      </w:r>
      <w:r w:rsidR="00F401F6" w:rsidRPr="00376DAD">
        <w:t xml:space="preserve"> and </w:t>
      </w:r>
      <w:r w:rsidR="00987C78" w:rsidRPr="00376DAD">
        <w:t>CT</w:t>
      </w:r>
      <w:r w:rsidR="00F401F6" w:rsidRPr="00376DAD">
        <w:t>.</w:t>
      </w:r>
      <w:r w:rsidRPr="00376DAD">
        <w:t xml:space="preserve"> Further validation of these scoring systems is necessary.</w:t>
      </w:r>
    </w:p>
    <w:p w14:paraId="11AFF2FF" w14:textId="6716D659" w:rsidR="00323A25" w:rsidRPr="00376DAD" w:rsidRDefault="00323A25" w:rsidP="007F2834">
      <w:pPr>
        <w:pStyle w:val="Heading31"/>
      </w:pPr>
      <w:bookmarkStart w:id="28" w:name="_Toc74924260"/>
      <w:r w:rsidRPr="00376DAD">
        <w:t>Research agenda</w:t>
      </w:r>
      <w:bookmarkEnd w:id="28"/>
    </w:p>
    <w:p w14:paraId="02B48771" w14:textId="3F8E82EA" w:rsidR="000636AC" w:rsidRPr="00376DAD" w:rsidRDefault="000636AC" w:rsidP="00E646AC">
      <w:pPr>
        <w:pStyle w:val="ListParagraph"/>
        <w:numPr>
          <w:ilvl w:val="0"/>
          <w:numId w:val="4"/>
        </w:numPr>
        <w:spacing w:line="360" w:lineRule="auto"/>
        <w:rPr>
          <w:bCs/>
        </w:rPr>
      </w:pPr>
      <w:bookmarkStart w:id="29" w:name="_Hlk71277586"/>
      <w:bookmarkStart w:id="30" w:name="_Toc74924261"/>
      <w:r w:rsidRPr="00376DAD">
        <w:rPr>
          <w:bCs/>
        </w:rPr>
        <w:t xml:space="preserve">Work parallel with OMERACT to develop an agreed, standardised core outcome set for foot and ankle OA, including </w:t>
      </w:r>
      <w:r w:rsidR="004D10E9" w:rsidRPr="00376DAD">
        <w:rPr>
          <w:bCs/>
        </w:rPr>
        <w:t>PROMs</w:t>
      </w:r>
      <w:r w:rsidRPr="00376DAD">
        <w:rPr>
          <w:bCs/>
        </w:rPr>
        <w:t>, physical function and structural measures</w:t>
      </w:r>
    </w:p>
    <w:p w14:paraId="372149B0" w14:textId="65A292CC" w:rsidR="00152687" w:rsidRPr="00376DAD" w:rsidRDefault="00152687" w:rsidP="00E646AC">
      <w:pPr>
        <w:pStyle w:val="ListParagraph"/>
        <w:numPr>
          <w:ilvl w:val="0"/>
          <w:numId w:val="4"/>
        </w:numPr>
        <w:spacing w:line="360" w:lineRule="auto"/>
      </w:pPr>
      <w:r w:rsidRPr="00376DAD">
        <w:t>Further evaluate the measurement properties of existing PROMs for foot and ankle OA</w:t>
      </w:r>
    </w:p>
    <w:p w14:paraId="1314BDBB" w14:textId="77777777" w:rsidR="00152687" w:rsidRPr="00376DAD" w:rsidRDefault="00152687" w:rsidP="00E646AC">
      <w:pPr>
        <w:pStyle w:val="ListParagraph"/>
        <w:numPr>
          <w:ilvl w:val="0"/>
          <w:numId w:val="4"/>
        </w:numPr>
        <w:spacing w:line="360" w:lineRule="auto"/>
        <w:rPr>
          <w:b/>
        </w:rPr>
      </w:pPr>
      <w:r w:rsidRPr="00376DAD">
        <w:t xml:space="preserve">Further validation of US and MRI imaging-specific outcome measures to assess inflammatory lesions and structural damage in foot and ankle OA </w:t>
      </w:r>
    </w:p>
    <w:bookmarkEnd w:id="29"/>
    <w:p w14:paraId="74165B7A" w14:textId="4B111EE2" w:rsidR="00676012" w:rsidRPr="00376DAD" w:rsidRDefault="00370832" w:rsidP="007F2834">
      <w:pPr>
        <w:pStyle w:val="Heading3"/>
      </w:pPr>
      <w:r w:rsidRPr="00376DAD">
        <w:lastRenderedPageBreak/>
        <w:t>3.5</w:t>
      </w:r>
      <w:r w:rsidR="006F4AE9" w:rsidRPr="00376DAD">
        <w:t xml:space="preserve">. </w:t>
      </w:r>
      <w:r w:rsidR="00676012" w:rsidRPr="00376DAD">
        <w:t>Treatment</w:t>
      </w:r>
      <w:bookmarkEnd w:id="30"/>
    </w:p>
    <w:p w14:paraId="6E0CAFE7" w14:textId="0CB28449" w:rsidR="009764A3" w:rsidRPr="00376DAD" w:rsidRDefault="009C61FC" w:rsidP="00E646AC">
      <w:pPr>
        <w:spacing w:line="360" w:lineRule="auto"/>
        <w:jc w:val="both"/>
        <w:rPr>
          <w:rFonts w:cstheme="minorHAnsi"/>
        </w:rPr>
      </w:pPr>
      <w:bookmarkStart w:id="31" w:name="_Toc74924267"/>
      <w:r w:rsidRPr="00376DAD">
        <w:rPr>
          <w:rFonts w:cstheme="minorHAnsi"/>
        </w:rPr>
        <w:t xml:space="preserve">There are a limited number of randomised </w:t>
      </w:r>
      <w:r w:rsidR="00355B19" w:rsidRPr="00376DAD">
        <w:rPr>
          <w:rFonts w:cstheme="minorHAnsi"/>
        </w:rPr>
        <w:t xml:space="preserve">clinical </w:t>
      </w:r>
      <w:r w:rsidRPr="00376DAD">
        <w:rPr>
          <w:rFonts w:cstheme="minorHAnsi"/>
        </w:rPr>
        <w:t xml:space="preserve">trials </w:t>
      </w:r>
      <w:r w:rsidR="00355B19" w:rsidRPr="00376DAD">
        <w:rPr>
          <w:rFonts w:cstheme="minorHAnsi"/>
        </w:rPr>
        <w:t xml:space="preserve">(RCTs) </w:t>
      </w:r>
      <w:r w:rsidRPr="00376DAD">
        <w:rPr>
          <w:rFonts w:cstheme="minorHAnsi"/>
        </w:rPr>
        <w:t xml:space="preserve">that have evaluated interventions for foot and ankle OA and no clinical consensus guidelines. Thus, at present, there is limited evidence to </w:t>
      </w:r>
      <w:r w:rsidR="006F688E" w:rsidRPr="00376DAD">
        <w:rPr>
          <w:rFonts w:cstheme="minorHAnsi"/>
        </w:rPr>
        <w:t>guide management.</w:t>
      </w:r>
    </w:p>
    <w:p w14:paraId="77C51505" w14:textId="338FCF18" w:rsidR="009764A3" w:rsidRPr="00376DAD" w:rsidRDefault="009764A3" w:rsidP="007F2834">
      <w:pPr>
        <w:pStyle w:val="Heading31"/>
      </w:pPr>
      <w:bookmarkStart w:id="32" w:name="_Toc74924262"/>
      <w:r w:rsidRPr="00376DAD">
        <w:t>Weight loss</w:t>
      </w:r>
      <w:bookmarkEnd w:id="32"/>
    </w:p>
    <w:p w14:paraId="48E7A4B6" w14:textId="65D65F8F" w:rsidR="009C61FC" w:rsidRPr="00376DAD" w:rsidRDefault="009C61FC" w:rsidP="00E646AC">
      <w:pPr>
        <w:spacing w:line="360" w:lineRule="auto"/>
        <w:jc w:val="both"/>
        <w:rPr>
          <w:rFonts w:cstheme="minorHAnsi"/>
        </w:rPr>
      </w:pPr>
      <w:bookmarkStart w:id="33" w:name="_Toc74924263"/>
      <w:r w:rsidRPr="00376DAD">
        <w:rPr>
          <w:rFonts w:cstheme="minorHAnsi"/>
        </w:rPr>
        <w:t xml:space="preserve">There is evidence obesity </w:t>
      </w:r>
      <w:r w:rsidR="00FE716C" w:rsidRPr="00376DAD">
        <w:rPr>
          <w:rFonts w:cstheme="minorHAnsi"/>
        </w:rPr>
        <w:t xml:space="preserve">is associated </w:t>
      </w:r>
      <w:r w:rsidRPr="00376DAD">
        <w:rPr>
          <w:rFonts w:cstheme="minorHAnsi"/>
        </w:rPr>
        <w:t>with foot pain</w:t>
      </w:r>
      <w:r w:rsidRPr="00376DAD">
        <w:rPr>
          <w:rFonts w:cstheme="minorHAnsi"/>
        </w:rPr>
        <w:fldChar w:fldCharType="begin"/>
      </w:r>
      <w:r w:rsidR="00117591" w:rsidRPr="00376DAD">
        <w:rPr>
          <w:rFonts w:cstheme="minorHAnsi"/>
        </w:rPr>
        <w:instrText xml:space="preserve"> ADDIN EN.CITE &lt;EndNote&gt;&lt;Cite&gt;&lt;Author&gt;Butterworth&lt;/Author&gt;&lt;Year&gt;2012&lt;/Year&gt;&lt;RecNum&gt;5152&lt;/RecNum&gt;&lt;DisplayText&gt;&lt;style face="superscript"&gt;103&lt;/style&gt;&lt;/DisplayText&gt;&lt;record&gt;&lt;rec-number&gt;5152&lt;/rec-number&gt;&lt;foreign-keys&gt;&lt;key app="EN" db-id="exrtztffxzr0x0eaz2qp2swf52aztxfewv0t" timestamp="0"&gt;5152&lt;/key&gt;&lt;/foreign-keys&gt;&lt;ref-type name="Journal Article"&gt;17&lt;/ref-type&gt;&lt;contributors&gt;&lt;authors&gt;&lt;author&gt;P A Butterworth&lt;/author&gt;&lt;author&gt;K B Landorf&lt;/author&gt;&lt;author&gt;S E Smith&lt;/author&gt;&lt;author&gt;H B Menz&lt;/author&gt;&lt;/authors&gt;&lt;/contributors&gt;&lt;titles&gt;&lt;title&gt;The association between body mass index and musculoskeletal foot disorders: a systematic review&lt;/title&gt;&lt;secondary-title&gt;Obes Rev&lt;/secondary-title&gt;&lt;/titles&gt;&lt;periodical&gt;&lt;full-title&gt;Obes Rev&lt;/full-title&gt;&lt;abbr-1&gt;Obesity reviews : an official journal of the International Association for the Study of Obesity&lt;/abbr-1&gt;&lt;/periodical&gt;&lt;pages&gt;630-642&lt;/pages&gt;&lt;volume&gt;13&lt;/volume&gt;&lt;dates&gt;&lt;year&gt;2012&lt;/year&gt;&lt;/dates&gt;&lt;urls&gt;&lt;/urls&gt;&lt;/record&gt;&lt;/Cite&gt;&lt;/EndNote&gt;</w:instrText>
      </w:r>
      <w:r w:rsidRPr="00376DAD">
        <w:rPr>
          <w:rFonts w:cstheme="minorHAnsi"/>
        </w:rPr>
        <w:fldChar w:fldCharType="separate"/>
      </w:r>
      <w:r w:rsidR="00117591" w:rsidRPr="00376DAD">
        <w:rPr>
          <w:rFonts w:cstheme="minorHAnsi"/>
          <w:noProof/>
          <w:vertAlign w:val="superscript"/>
        </w:rPr>
        <w:t>103</w:t>
      </w:r>
      <w:r w:rsidRPr="00376DAD">
        <w:rPr>
          <w:rFonts w:cstheme="minorHAnsi"/>
        </w:rPr>
        <w:fldChar w:fldCharType="end"/>
      </w:r>
      <w:r w:rsidRPr="00376DAD">
        <w:rPr>
          <w:rFonts w:cstheme="minorHAnsi"/>
        </w:rPr>
        <w:t xml:space="preserve"> and that weight loss can improve foot pain</w:t>
      </w:r>
      <w:r w:rsidRPr="00376DAD">
        <w:rPr>
          <w:rFonts w:cstheme="minorHAnsi"/>
        </w:rPr>
        <w:fldChar w:fldCharType="begin">
          <w:fldData xml:space="preserve">PEVuZE5vdGU+PENpdGU+PEF1dGhvcj5Ib29wZXI8L0F1dGhvcj48WWVhcj4yMDA3PC9ZZWFyPjxS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==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Ib29wZXI8L0F1dGhvcj48WWVhcj4yMDA3PC9ZZWFyPjxS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==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104, 105</w:t>
      </w:r>
      <w:r w:rsidRPr="00376DAD">
        <w:rPr>
          <w:rFonts w:cstheme="minorHAnsi"/>
        </w:rPr>
        <w:fldChar w:fldCharType="end"/>
      </w:r>
      <w:r w:rsidR="00FE716C" w:rsidRPr="00376DAD">
        <w:rPr>
          <w:rFonts w:cstheme="minorHAnsi"/>
        </w:rPr>
        <w:t>,</w:t>
      </w:r>
      <w:r w:rsidRPr="00376DAD">
        <w:rPr>
          <w:rFonts w:cstheme="minorHAnsi"/>
        </w:rPr>
        <w:t xml:space="preserve"> </w:t>
      </w:r>
      <w:r w:rsidR="00FE716C" w:rsidRPr="00376DAD">
        <w:rPr>
          <w:rFonts w:cstheme="minorHAnsi"/>
        </w:rPr>
        <w:t xml:space="preserve">but </w:t>
      </w:r>
      <w:r w:rsidRPr="00376DAD">
        <w:rPr>
          <w:rFonts w:cstheme="minorHAnsi"/>
        </w:rPr>
        <w:t xml:space="preserve">no </w:t>
      </w:r>
      <w:r w:rsidR="00FA5CF9" w:rsidRPr="00376DAD">
        <w:rPr>
          <w:rFonts w:cstheme="minorHAnsi"/>
        </w:rPr>
        <w:t>RCTs</w:t>
      </w:r>
      <w:r w:rsidRPr="00376DAD">
        <w:rPr>
          <w:rFonts w:cstheme="minorHAnsi"/>
        </w:rPr>
        <w:t xml:space="preserve"> have investigated the effectiveness of weight loss interventions for foot and ankle OA.</w:t>
      </w:r>
    </w:p>
    <w:p w14:paraId="2CE7E44B" w14:textId="2E2006ED" w:rsidR="009764A3" w:rsidRPr="00376DAD" w:rsidRDefault="009764A3" w:rsidP="007F2834">
      <w:pPr>
        <w:pStyle w:val="Heading31"/>
      </w:pPr>
      <w:r w:rsidRPr="00376DAD">
        <w:t>Devices including footwear, ankle orthoses and foot orthoses</w:t>
      </w:r>
      <w:bookmarkEnd w:id="33"/>
    </w:p>
    <w:p w14:paraId="572DCD0A" w14:textId="6710AD2C" w:rsidR="009764A3" w:rsidRPr="00376DAD" w:rsidRDefault="009764A3" w:rsidP="00E646AC">
      <w:pPr>
        <w:spacing w:line="360" w:lineRule="auto"/>
        <w:jc w:val="both"/>
        <w:rPr>
          <w:rFonts w:cstheme="minorHAnsi"/>
        </w:rPr>
      </w:pPr>
      <w:r w:rsidRPr="00376DAD">
        <w:rPr>
          <w:rFonts w:cstheme="minorHAnsi"/>
        </w:rPr>
        <w:t xml:space="preserve">Two </w:t>
      </w:r>
      <w:r w:rsidR="00355B19" w:rsidRPr="00376DAD">
        <w:rPr>
          <w:rFonts w:cstheme="minorHAnsi"/>
        </w:rPr>
        <w:t>RCTs</w:t>
      </w:r>
      <w:r w:rsidRPr="00376DAD">
        <w:rPr>
          <w:rFonts w:cstheme="minorHAnsi"/>
        </w:rPr>
        <w:fldChar w:fldCharType="begin">
          <w:fldData xml:space="preserve">PEVuZE5vdGU+PENpdGU+PEF1dGhvcj5NZW56PC9BdXRob3I+PFllYXI+MjAxNjwvWWVhcj48UmVj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TgxLTk8L3BhZ2VzPjx2b2x1bWU+Njg8L3ZvbHVtZT48bnVtYmVyPjU8L251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NZW56PC9BdXRob3I+PFllYXI+MjAxNjwvWWVhcj48UmVj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NTgxLTk8L3BhZ2VzPjx2b2x1bWU+Njg8L3ZvbHVtZT48bnVtYmVyPjU8L251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88, 106</w:t>
      </w:r>
      <w:r w:rsidRPr="00376DAD">
        <w:rPr>
          <w:rFonts w:cstheme="minorHAnsi"/>
        </w:rPr>
        <w:fldChar w:fldCharType="end"/>
      </w:r>
      <w:r w:rsidRPr="00376DAD">
        <w:rPr>
          <w:rFonts w:cstheme="minorHAnsi"/>
        </w:rPr>
        <w:t xml:space="preserve"> have investigated the efficacy of footwear </w:t>
      </w:r>
      <w:r w:rsidR="009C61FC" w:rsidRPr="00376DAD">
        <w:rPr>
          <w:rFonts w:cstheme="minorHAnsi"/>
        </w:rPr>
        <w:t>and</w:t>
      </w:r>
      <w:r w:rsidRPr="00376DAD">
        <w:rPr>
          <w:rFonts w:cstheme="minorHAnsi"/>
        </w:rPr>
        <w:t xml:space="preserve"> foot orthoses for first </w:t>
      </w:r>
      <w:r w:rsidR="00CB21AC" w:rsidRPr="00376DAD">
        <w:rPr>
          <w:rFonts w:cstheme="minorHAnsi"/>
        </w:rPr>
        <w:t>MTP</w:t>
      </w:r>
      <w:r w:rsidRPr="00376DAD">
        <w:rPr>
          <w:rFonts w:cstheme="minorHAnsi"/>
        </w:rPr>
        <w:t xml:space="preserve"> joint OA. </w:t>
      </w:r>
      <w:r w:rsidRPr="00376DAD">
        <w:t>Menz et al</w:t>
      </w:r>
      <w:r w:rsidRPr="00376DAD">
        <w:rPr>
          <w:rFonts w:cstheme="minorHAnsi"/>
        </w:rPr>
        <w:fldChar w:fldCharType="begin"/>
      </w:r>
      <w:r w:rsidR="00117591" w:rsidRPr="00376DAD">
        <w:rPr>
          <w:rFonts w:cstheme="minorHAnsi"/>
        </w:rPr>
        <w:instrText xml:space="preserve"> ADDIN EN.CITE &lt;EndNote&gt;&lt;Cite&gt;&lt;Author&gt;Menz&lt;/Author&gt;&lt;Year&gt;2016&lt;/Year&gt;&lt;RecNum&gt;7720&lt;/RecNum&gt;&lt;DisplayText&gt;&lt;style face="superscript"&gt;88&lt;/style&gt;&lt;/DisplayText&gt;&lt;record&gt;&lt;rec-number&gt;7720&lt;/rec-number&gt;&lt;foreign-keys&gt;&lt;key app="EN" db-id="exrtztffxzr0x0eaz2qp2swf52aztxfewv0t" timestamp="0"&gt;7720&lt;/key&gt;&lt;/foreign-keys&gt;&lt;ref-type name="Journal Article"&gt;17&lt;/ref-type&gt;&lt;contributors&gt;&lt;authors&gt;&lt;author&gt;Menz, H. B.&lt;/author&gt;&lt;author&gt;Auhl, M.&lt;/author&gt;&lt;author&gt;Tan, J. M.&lt;/author&gt;&lt;author&gt;Levinger, P.&lt;/author&gt;&lt;author&gt;Roddy, E.&lt;/author&gt;&lt;author&gt;Munteanu, S. E.&lt;/author&gt;&lt;/authors&gt;&lt;/contributors&gt;&lt;auth-address&gt;La Trobe University, Bundoora, Victoria, Australia.&amp;#xD;La Trobe University, Bundoora, Victoria, Australia, and Victoria University, Melbourne, Victoria, Australia.&amp;#xD;Keele University, Staffordshire, UK.&lt;/auth-address&gt;&lt;titles&gt;&lt;title&gt;Effectiveness of Foot Orthoses Versus Rocker-Sole Footwear for First Metatarsophalangeal Joint Osteoarthritis: Randomized Trial&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81-9&lt;/pages&gt;&lt;volume&gt;68&lt;/volume&gt;&lt;number&gt;5&lt;/number&gt;&lt;dates&gt;&lt;year&gt;2016&lt;/year&gt;&lt;pub-dates&gt;&lt;date&gt;May&lt;/date&gt;&lt;/pub-dates&gt;&lt;/dates&gt;&lt;isbn&gt;2151-4658 (Electronic)&amp;#xD;2151-464X (Linking)&lt;/isbn&gt;&lt;accession-num&gt;26638878&lt;/accession-num&gt;&lt;urls&gt;&lt;related-urls&gt;&lt;url&gt;http://www.ncbi.nlm.nih.gov/pubmed/26638878&lt;/url&gt;&lt;/related-urls&gt;&lt;/urls&gt;&lt;custom2&gt;5074253&lt;/custom2&gt;&lt;electronic-resource-num&gt;10.1002/acr.22750&lt;/electronic-resource-num&gt;&lt;/record&gt;&lt;/Cite&gt;&lt;/EndNote&gt;</w:instrText>
      </w:r>
      <w:r w:rsidRPr="00376DAD">
        <w:rPr>
          <w:rFonts w:cstheme="minorHAnsi"/>
        </w:rPr>
        <w:fldChar w:fldCharType="separate"/>
      </w:r>
      <w:r w:rsidR="00117591" w:rsidRPr="00376DAD">
        <w:rPr>
          <w:rFonts w:cstheme="minorHAnsi"/>
          <w:noProof/>
          <w:vertAlign w:val="superscript"/>
        </w:rPr>
        <w:t>88</w:t>
      </w:r>
      <w:r w:rsidRPr="00376DAD">
        <w:rPr>
          <w:rFonts w:cstheme="minorHAnsi"/>
        </w:rPr>
        <w:fldChar w:fldCharType="end"/>
      </w:r>
      <w:r w:rsidRPr="00376DAD">
        <w:rPr>
          <w:rFonts w:cstheme="minorHAnsi"/>
        </w:rPr>
        <w:t xml:space="preserve"> compared prefabricated foot orthoses to rocker-sole shoes in individuals with first MTP joint OA. </w:t>
      </w:r>
      <w:r w:rsidR="00A93A8C" w:rsidRPr="00376DAD">
        <w:rPr>
          <w:rFonts w:cstheme="minorHAnsi"/>
        </w:rPr>
        <w:t>B</w:t>
      </w:r>
      <w:r w:rsidRPr="00376DAD">
        <w:rPr>
          <w:rFonts w:cstheme="minorHAnsi"/>
        </w:rPr>
        <w:t xml:space="preserve">oth groups improved, </w:t>
      </w:r>
      <w:r w:rsidR="007A78AE" w:rsidRPr="00376DAD">
        <w:rPr>
          <w:rFonts w:cstheme="minorHAnsi"/>
        </w:rPr>
        <w:t>but</w:t>
      </w:r>
      <w:r w:rsidRPr="00376DAD">
        <w:rPr>
          <w:rFonts w:cstheme="minorHAnsi"/>
        </w:rPr>
        <w:t xml:space="preserve"> there were no significant </w:t>
      </w:r>
      <w:r w:rsidR="007A78AE" w:rsidRPr="00376DAD">
        <w:rPr>
          <w:rFonts w:cstheme="minorHAnsi"/>
        </w:rPr>
        <w:t xml:space="preserve">between-group </w:t>
      </w:r>
      <w:r w:rsidRPr="00376DAD">
        <w:rPr>
          <w:rFonts w:cstheme="minorHAnsi"/>
        </w:rPr>
        <w:t>differences for foot pain or function at 12 weeks. Munteanu et al</w:t>
      </w:r>
      <w:r w:rsidRPr="00376DAD">
        <w:rPr>
          <w:rFonts w:cstheme="minorHAnsi"/>
        </w:rPr>
        <w:fldChar w:fldCharType="begin">
          <w:fldData xml:space="preserve">PEVuZE5vdGU+PENpdGU+PEF1dGhvcj5NdW50ZWFudTwvQXV0aG9yPjxZZWFyPjIwMjE8L1llYXI+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NdW50ZWFudTwvQXV0aG9yPjxZZWFyPjIwMjE8L1llYXI+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89</w:t>
      </w:r>
      <w:r w:rsidRPr="00376DAD">
        <w:rPr>
          <w:rFonts w:cstheme="minorHAnsi"/>
        </w:rPr>
        <w:fldChar w:fldCharType="end"/>
      </w:r>
      <w:r w:rsidRPr="00376DAD">
        <w:rPr>
          <w:rFonts w:cstheme="minorHAnsi"/>
        </w:rPr>
        <w:t xml:space="preserve"> compared shoe-stiffening inserts to sham shoe inserts. </w:t>
      </w:r>
      <w:r w:rsidR="00FE716C" w:rsidRPr="00376DAD">
        <w:rPr>
          <w:rFonts w:cstheme="minorHAnsi"/>
        </w:rPr>
        <w:t>F</w:t>
      </w:r>
      <w:r w:rsidRPr="00376DAD">
        <w:rPr>
          <w:rFonts w:cstheme="minorHAnsi"/>
        </w:rPr>
        <w:t xml:space="preserve">oot pain and function </w:t>
      </w:r>
      <w:r w:rsidR="00FE716C" w:rsidRPr="00376DAD">
        <w:rPr>
          <w:rFonts w:cstheme="minorHAnsi"/>
        </w:rPr>
        <w:t xml:space="preserve">were </w:t>
      </w:r>
      <w:r w:rsidR="006C49FB" w:rsidRPr="00376DAD">
        <w:rPr>
          <w:rFonts w:cstheme="minorHAnsi"/>
        </w:rPr>
        <w:t>improved</w:t>
      </w:r>
      <w:r w:rsidR="00FE716C" w:rsidRPr="00376DAD">
        <w:rPr>
          <w:rFonts w:cstheme="minorHAnsi"/>
        </w:rPr>
        <w:t xml:space="preserve"> </w:t>
      </w:r>
      <w:r w:rsidRPr="00376DAD">
        <w:rPr>
          <w:rFonts w:cstheme="minorHAnsi"/>
        </w:rPr>
        <w:t>in the shoe-stiffening insert group at all time points up to 52 weeks</w:t>
      </w:r>
      <w:r w:rsidR="00A93A8C" w:rsidRPr="00376DAD">
        <w:rPr>
          <w:rFonts w:cstheme="minorHAnsi"/>
        </w:rPr>
        <w:t xml:space="preserve">. </w:t>
      </w:r>
      <w:r w:rsidR="002C1F99" w:rsidRPr="00376DAD">
        <w:rPr>
          <w:rFonts w:cstheme="minorHAnsi"/>
        </w:rPr>
        <w:t>A</w:t>
      </w:r>
      <w:r w:rsidR="00FE716C" w:rsidRPr="00376DAD">
        <w:rPr>
          <w:rFonts w:cstheme="minorHAnsi"/>
        </w:rPr>
        <w:t>n ongoing</w:t>
      </w:r>
      <w:r w:rsidRPr="00376DAD">
        <w:rPr>
          <w:rFonts w:cstheme="minorHAnsi"/>
        </w:rPr>
        <w:t xml:space="preserve"> </w:t>
      </w:r>
      <w:r w:rsidR="00355B19" w:rsidRPr="00376DAD">
        <w:rPr>
          <w:rFonts w:cstheme="minorHAnsi"/>
        </w:rPr>
        <w:t>RCT</w:t>
      </w:r>
      <w:r w:rsidRPr="00376DAD">
        <w:rPr>
          <w:rFonts w:cstheme="minorHAnsi"/>
        </w:rPr>
        <w:t xml:space="preserve"> </w:t>
      </w:r>
      <w:r w:rsidR="00FE716C" w:rsidRPr="00376DAD">
        <w:rPr>
          <w:rFonts w:cstheme="minorHAnsi"/>
        </w:rPr>
        <w:t xml:space="preserve">is </w:t>
      </w:r>
      <w:r w:rsidRPr="00376DAD">
        <w:rPr>
          <w:rFonts w:cstheme="minorHAnsi"/>
        </w:rPr>
        <w:t>comparing arch contouring foot orthoses to flat insoles for first MTP joint OA</w:t>
      </w:r>
      <w:r w:rsidRPr="00376DAD">
        <w:rPr>
          <w:rFonts w:cstheme="minorHAnsi"/>
        </w:rPr>
        <w:fldChar w:fldCharType="begin">
          <w:fldData xml:space="preserve">PEVuZE5vdGU+PENpdGU+PEF1dGhvcj5QYXRlcnNvbjwvQXV0aG9yPjxZZWFyPjIwMjA8L1llYXI+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QYXRlcnNvbjwvQXV0aG9yPjxZZWFyPjIwMjA8L1llYXI+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107</w:t>
      </w:r>
      <w:r w:rsidRPr="00376DAD">
        <w:rPr>
          <w:rFonts w:cstheme="minorHAnsi"/>
        </w:rPr>
        <w:fldChar w:fldCharType="end"/>
      </w:r>
      <w:r w:rsidRPr="00376DAD">
        <w:rPr>
          <w:rFonts w:cstheme="minorHAnsi"/>
        </w:rPr>
        <w:t>.</w:t>
      </w:r>
    </w:p>
    <w:p w14:paraId="131FD087" w14:textId="1C8D6086" w:rsidR="009764A3" w:rsidRPr="00376DAD" w:rsidRDefault="009764A3" w:rsidP="00E646AC">
      <w:pPr>
        <w:spacing w:line="360" w:lineRule="auto"/>
        <w:jc w:val="both"/>
        <w:rPr>
          <w:rFonts w:cstheme="minorHAnsi"/>
        </w:rPr>
      </w:pPr>
      <w:r w:rsidRPr="00376DAD">
        <w:rPr>
          <w:rFonts w:cstheme="minorHAnsi"/>
        </w:rPr>
        <w:t xml:space="preserve">There are no </w:t>
      </w:r>
      <w:r w:rsidR="00355B19" w:rsidRPr="00376DAD">
        <w:rPr>
          <w:rFonts w:cstheme="minorHAnsi"/>
        </w:rPr>
        <w:t>RCTs</w:t>
      </w:r>
      <w:r w:rsidRPr="00376DAD">
        <w:rPr>
          <w:rFonts w:cstheme="minorHAnsi"/>
        </w:rPr>
        <w:t xml:space="preserve"> </w:t>
      </w:r>
      <w:r w:rsidR="001B2129" w:rsidRPr="00376DAD">
        <w:rPr>
          <w:rFonts w:cstheme="minorHAnsi"/>
        </w:rPr>
        <w:t xml:space="preserve">of </w:t>
      </w:r>
      <w:r w:rsidRPr="00376DAD">
        <w:rPr>
          <w:rFonts w:cstheme="minorHAnsi"/>
        </w:rPr>
        <w:t xml:space="preserve">the efficacy of orthotic devices for midfoot, hindfoot or ankle OA. </w:t>
      </w:r>
      <w:r w:rsidR="002C1F99" w:rsidRPr="00376DAD">
        <w:rPr>
          <w:rFonts w:cstheme="minorHAnsi"/>
        </w:rPr>
        <w:t>O</w:t>
      </w:r>
      <w:r w:rsidRPr="00376DAD">
        <w:rPr>
          <w:rFonts w:cstheme="minorHAnsi"/>
        </w:rPr>
        <w:t>ne study</w:t>
      </w:r>
      <w:r w:rsidRPr="00376DAD">
        <w:rPr>
          <w:rFonts w:cstheme="minorHAnsi"/>
        </w:rPr>
        <w:fldChar w:fldCharType="begin"/>
      </w:r>
      <w:r w:rsidR="00117591" w:rsidRPr="00376DAD">
        <w:rPr>
          <w:rFonts w:cstheme="minorHAnsi"/>
        </w:rPr>
        <w:instrText xml:space="preserve"> ADDIN EN.CITE &lt;EndNote&gt;&lt;Cite&gt;&lt;Author&gt;Halstead&lt;/Author&gt;&lt;Year&gt;2016&lt;/Year&gt;&lt;RecNum&gt;11245&lt;/RecNum&gt;&lt;DisplayText&gt;&lt;style face="superscript"&gt;86&lt;/style&gt;&lt;/DisplayText&gt;&lt;record&gt;&lt;rec-number&gt;11245&lt;/rec-number&gt;&lt;foreign-keys&gt;&lt;key app="EN" db-id="exrtztffxzr0x0eaz2qp2swf52aztxfewv0t" timestamp="1560487259"&gt;11245&lt;/key&gt;&lt;/foreign-keys&gt;&lt;ref-type name="Journal Article"&gt;17&lt;/ref-type&gt;&lt;contributors&gt;&lt;authors&gt;&lt;author&gt;Halstead, J.&lt;/author&gt;&lt;author&gt;Chapman, G. J.&lt;/author&gt;&lt;author&gt;Gray, J. C.&lt;/author&gt;&lt;author&gt;Grainger, A. J.&lt;/author&gt;&lt;author&gt;Brown, S.&lt;/author&gt;&lt;author&gt;Wilkins, R. A.&lt;/author&gt;&lt;author&gt;Roddy, E.&lt;/author&gt;&lt;author&gt;Helliwell, P. S.&lt;/author&gt;&lt;author&gt;Keenan, A. M.&lt;/author&gt;&lt;author&gt;Redmond, A. C.&lt;/author&gt;&lt;/authors&gt;&lt;/contributors&gt;&lt;titles&gt;&lt;title&gt;Foot orthoses in the treatment of symptomatic midfoot osteoarthritis using clinical and biomechanical outcomes: A randomised feasibility study&lt;/title&gt;&lt;secondary-title&gt;Clinical Rheumatology&lt;/secondary-title&gt;&lt;/titles&gt;&lt;periodical&gt;&lt;full-title&gt;Clinical Rheumatology&lt;/full-title&gt;&lt;/periodical&gt;&lt;pages&gt;987-996&lt;/pages&gt;&lt;volume&gt;35&lt;/volume&gt;&lt;number&gt;4&lt;/number&gt;&lt;dates&gt;&lt;year&gt;2016&lt;/year&gt;&lt;pub-dates&gt;&lt;date&gt;01 Apr&lt;/date&gt;&lt;/pub-dates&gt;&lt;/dates&gt;&lt;accession-num&gt;604109745&lt;/accession-num&gt;&lt;urls&gt;&lt;related-urls&gt;&lt;url&gt;http://ovidsp.ovid.com.ez.library.latrobe.edu.au/ovidweb.cgi?T=JS&amp;amp;CSC=Y&amp;amp;NEWS=N&amp;amp;PAGE=fulltext&amp;amp;D=emed17&amp;amp;AN=604109745&lt;/url&gt;&lt;url&gt;http://primo-direct-apac.hosted.exlibrisgroup.com/openurl/61LATROBE/LATROBE_SERVICES_PAGE?sid=OVID:embase&amp;amp;id=doi:10.1007%2Fs10067-015-2946-6&amp;amp;issn=0770-3198&amp;amp;isbn=&amp;amp;volume=35&amp;amp;issue=4&amp;amp;spage=987&amp;amp;pages=987-996&amp;amp;date=2016&amp;amp;title=Clinical+Rheumatology&amp;amp;atitle=Foot+orthoses+in+the+treatment+of+symptomatic+midfoot+osteoarthritis+using+clinical+and+biomechanical+outcomes%3A+A+randomised+feasibility+study&amp;amp;aulast=Halstead&lt;/url&gt;&lt;/related-urls&gt;&lt;/urls&gt;&lt;remote-database-name&gt;Embase&lt;/remote-database-name&gt;&lt;remote-database-provider&gt;Ovid Technologies&lt;/remote-database-provider&gt;&lt;/record&gt;&lt;/Cite&gt;&lt;/EndNote&gt;</w:instrText>
      </w:r>
      <w:r w:rsidRPr="00376DAD">
        <w:rPr>
          <w:rFonts w:cstheme="minorHAnsi"/>
        </w:rPr>
        <w:fldChar w:fldCharType="separate"/>
      </w:r>
      <w:r w:rsidR="00117591" w:rsidRPr="00376DAD">
        <w:rPr>
          <w:rFonts w:cstheme="minorHAnsi"/>
          <w:noProof/>
          <w:vertAlign w:val="superscript"/>
        </w:rPr>
        <w:t>86</w:t>
      </w:r>
      <w:r w:rsidRPr="00376DAD">
        <w:rPr>
          <w:rFonts w:cstheme="minorHAnsi"/>
        </w:rPr>
        <w:fldChar w:fldCharType="end"/>
      </w:r>
      <w:r w:rsidRPr="00376DAD">
        <w:rPr>
          <w:rFonts w:cstheme="minorHAnsi"/>
        </w:rPr>
        <w:t xml:space="preserve"> explored the feasibility of a</w:t>
      </w:r>
      <w:r w:rsidR="00DD51B1" w:rsidRPr="00376DAD">
        <w:rPr>
          <w:rFonts w:cstheme="minorHAnsi"/>
        </w:rPr>
        <w:t>n</w:t>
      </w:r>
      <w:r w:rsidRPr="00376DAD">
        <w:rPr>
          <w:rFonts w:cstheme="minorHAnsi"/>
        </w:rPr>
        <w:t xml:space="preserve"> </w:t>
      </w:r>
      <w:r w:rsidR="00DD51B1" w:rsidRPr="00376DAD">
        <w:rPr>
          <w:rFonts w:cstheme="minorHAnsi"/>
        </w:rPr>
        <w:t>RCT</w:t>
      </w:r>
      <w:r w:rsidRPr="00376DAD">
        <w:rPr>
          <w:rFonts w:cstheme="minorHAnsi"/>
        </w:rPr>
        <w:t xml:space="preserve"> of contoured foot orthoses compared to a sham flat insole for midfoot OA. Further fully-powered studies are needed.</w:t>
      </w:r>
    </w:p>
    <w:p w14:paraId="468F80FE" w14:textId="4A08C949" w:rsidR="009764A3" w:rsidRPr="00376DAD" w:rsidRDefault="009764A3" w:rsidP="007F2834">
      <w:pPr>
        <w:pStyle w:val="Heading31"/>
      </w:pPr>
      <w:bookmarkStart w:id="34" w:name="_Toc74924264"/>
      <w:r w:rsidRPr="00376DAD">
        <w:t>Physical therapy</w:t>
      </w:r>
      <w:bookmarkEnd w:id="34"/>
    </w:p>
    <w:p w14:paraId="082A07B2" w14:textId="2A34E59B" w:rsidR="009C61FC" w:rsidRPr="00376DAD" w:rsidRDefault="009C61FC" w:rsidP="00E646AC">
      <w:pPr>
        <w:spacing w:line="360" w:lineRule="auto"/>
        <w:jc w:val="both"/>
        <w:rPr>
          <w:rFonts w:cstheme="minorHAnsi"/>
        </w:rPr>
      </w:pPr>
      <w:bookmarkStart w:id="35" w:name="_Toc74924265"/>
      <w:r w:rsidRPr="00376DAD">
        <w:rPr>
          <w:rFonts w:cstheme="minorHAnsi"/>
        </w:rPr>
        <w:t xml:space="preserve">One </w:t>
      </w:r>
      <w:r w:rsidR="00355B19" w:rsidRPr="00376DAD">
        <w:rPr>
          <w:rFonts w:cstheme="minorHAnsi"/>
        </w:rPr>
        <w:t>RCT</w:t>
      </w:r>
      <w:r w:rsidRPr="00376DAD">
        <w:rPr>
          <w:rFonts w:cstheme="minorHAnsi"/>
        </w:rPr>
        <w:fldChar w:fldCharType="begin"/>
      </w:r>
      <w:r w:rsidR="00117591" w:rsidRPr="00376DAD">
        <w:rPr>
          <w:rFonts w:cstheme="minorHAnsi"/>
        </w:rPr>
        <w:instrText xml:space="preserve"> ADDIN EN.CITE &lt;EndNote&gt;&lt;Cite&gt;&lt;Author&gt;Shamus&lt;/Author&gt;&lt;Year&gt;2004&lt;/Year&gt;&lt;RecNum&gt;2733&lt;/RecNum&gt;&lt;DisplayText&gt;&lt;style face="superscript"&gt;84&lt;/style&gt;&lt;/DisplayText&gt;&lt;record&gt;&lt;rec-number&gt;2733&lt;/rec-number&gt;&lt;foreign-keys&gt;&lt;key app="EN" db-id="exrtztffxzr0x0eaz2qp2swf52aztxfewv0t" timestamp="0"&gt;2733&lt;/key&gt;&lt;/foreign-keys&gt;&lt;ref-type name="Journal Article"&gt;17&lt;/ref-type&gt;&lt;contributors&gt;&lt;authors&gt;&lt;author&gt;J Shamus&lt;/author&gt;&lt;author&gt;E Shamus&lt;/author&gt;&lt;author&gt;R N Gugel&lt;/author&gt;&lt;author&gt;B S Brucker&lt;/author&gt;&lt;author&gt;C Skaruppa&lt;/author&gt;&lt;/authors&gt;&lt;/contributors&gt;&lt;titles&gt;&lt;title&gt;The effect of sesamoid mobilization, flexor hallucis strengthening, and gait training on reducing pain and restoring function in individuals with hallux limitus: a clinical trial&lt;/title&gt;&lt;secondary-title&gt;J Orthop Sports Phys Ther&lt;/secondary-title&gt;&lt;/titles&gt;&lt;periodical&gt;&lt;full-title&gt;J Orthop Sports Phys Ther&lt;/full-title&gt;&lt;abbr-1&gt;The Journal of orthopaedic and sports physical therapy&lt;/abbr-1&gt;&lt;/periodical&gt;&lt;pages&gt;368-376&lt;/pages&gt;&lt;volume&gt;34&lt;/volume&gt;&lt;dates&gt;&lt;year&gt;2004&lt;/year&gt;&lt;/dates&gt;&lt;urls&gt;&lt;/urls&gt;&lt;/record&gt;&lt;/Cite&gt;&lt;/EndNote&gt;</w:instrText>
      </w:r>
      <w:r w:rsidRPr="00376DAD">
        <w:rPr>
          <w:rFonts w:cstheme="minorHAnsi"/>
        </w:rPr>
        <w:fldChar w:fldCharType="separate"/>
      </w:r>
      <w:r w:rsidR="00117591" w:rsidRPr="00376DAD">
        <w:rPr>
          <w:rFonts w:cstheme="minorHAnsi"/>
          <w:noProof/>
          <w:vertAlign w:val="superscript"/>
        </w:rPr>
        <w:t>84</w:t>
      </w:r>
      <w:r w:rsidRPr="00376DAD">
        <w:rPr>
          <w:rFonts w:cstheme="minorHAnsi"/>
        </w:rPr>
        <w:fldChar w:fldCharType="end"/>
      </w:r>
      <w:r w:rsidRPr="00376DAD">
        <w:rPr>
          <w:rFonts w:cstheme="minorHAnsi"/>
        </w:rPr>
        <w:t xml:space="preserve"> investigated the efficacy of adding sesamoid mobilisation, flexor hallucis longus strengthening and gait training to a physical therapy program </w:t>
      </w:r>
      <w:r w:rsidR="00DD51B1" w:rsidRPr="00376DAD">
        <w:rPr>
          <w:rFonts w:cstheme="minorHAnsi"/>
        </w:rPr>
        <w:t>for</w:t>
      </w:r>
      <w:r w:rsidRPr="00376DAD">
        <w:rPr>
          <w:rFonts w:cstheme="minorHAnsi"/>
        </w:rPr>
        <w:t xml:space="preserve"> first MTP joint OA. At 4 weeks, there was a significant difference between groups for pain in favour of the added interventions. Another trial evaluated the efficacy of </w:t>
      </w:r>
      <w:r w:rsidR="00A93A8C" w:rsidRPr="00376DAD">
        <w:rPr>
          <w:rFonts w:cstheme="minorHAnsi"/>
        </w:rPr>
        <w:t>physical</w:t>
      </w:r>
      <w:r w:rsidRPr="00376DAD">
        <w:rPr>
          <w:rFonts w:cstheme="minorHAnsi"/>
        </w:rPr>
        <w:t xml:space="preserve"> therapy combined with corticosteroid injection or corticosteroid injection </w:t>
      </w:r>
      <w:r w:rsidR="00A93A8C" w:rsidRPr="00376DAD">
        <w:rPr>
          <w:rFonts w:cstheme="minorHAnsi"/>
        </w:rPr>
        <w:t>alone</w:t>
      </w:r>
      <w:r w:rsidRPr="00376DAD">
        <w:rPr>
          <w:rFonts w:cstheme="minorHAnsi"/>
        </w:rPr>
        <w:t xml:space="preserve"> in individuals with ankle joint OA</w:t>
      </w:r>
      <w:r w:rsidRPr="00376DAD">
        <w:rPr>
          <w:rFonts w:cstheme="minorHAnsi"/>
        </w:rPr>
        <w:fldChar w:fldCharType="begin"/>
      </w:r>
      <w:r w:rsidR="00117591" w:rsidRPr="00376DAD">
        <w:rPr>
          <w:rFonts w:cstheme="minorHAnsi"/>
        </w:rPr>
        <w:instrText xml:space="preserve"> ADDIN EN.CITE &lt;EndNote&gt;&lt;Cite&gt;&lt;Author&gt;Qi&lt;/Author&gt;&lt;Year&gt;2018&lt;/Year&gt;&lt;RecNum&gt;13804&lt;/RecNum&gt;&lt;DisplayText&gt;&lt;style face="superscript"&gt;108&lt;/style&gt;&lt;/DisplayText&gt;&lt;record&gt;&lt;rec-number&gt;13804&lt;/rec-number&gt;&lt;foreign-keys&gt;&lt;key app="EN" db-id="exrtztffxzr0x0eaz2qp2swf52aztxfewv0t" timestamp="1619402091"&gt;13804&lt;/key&gt;&lt;/foreign-keys&gt;&lt;ref-type name="Journal Article"&gt;17&lt;/ref-type&gt;&lt;contributors&gt;&lt;authors&gt;&lt;author&gt;Qi, Y&lt;/author&gt;&lt;author&gt;Ma, Y&lt;/author&gt;&lt;author&gt;Chen, Z&lt;/author&gt;&lt;/authors&gt;&lt;/contributors&gt;&lt;titles&gt;&lt;title&gt;Effects of ankle joint injection combined with massotherapy on function recovery and quality of life of ankle joint osteoarthrosis patients&lt;/title&gt;&lt;secondary-title&gt;Int J Clin Exp Med&lt;/secondary-title&gt;&lt;/titles&gt;&lt;periodical&gt;&lt;full-title&gt;Int J Clin Exp Med&lt;/full-title&gt;&lt;/periodical&gt;&lt;pages&gt;12547-12554&lt;/pages&gt;&lt;volume&gt;11&lt;/volume&gt;&lt;number&gt;11&lt;/number&gt;&lt;dates&gt;&lt;year&gt;2018&lt;/year&gt;&lt;/dates&gt;&lt;urls&gt;&lt;/urls&gt;&lt;/record&gt;&lt;/Cite&gt;&lt;/EndNote&gt;</w:instrText>
      </w:r>
      <w:r w:rsidRPr="00376DAD">
        <w:rPr>
          <w:rFonts w:cstheme="minorHAnsi"/>
        </w:rPr>
        <w:fldChar w:fldCharType="separate"/>
      </w:r>
      <w:r w:rsidR="00117591" w:rsidRPr="00376DAD">
        <w:rPr>
          <w:rFonts w:cstheme="minorHAnsi"/>
          <w:noProof/>
          <w:vertAlign w:val="superscript"/>
        </w:rPr>
        <w:t>108</w:t>
      </w:r>
      <w:r w:rsidRPr="00376DAD">
        <w:rPr>
          <w:rFonts w:cstheme="minorHAnsi"/>
        </w:rPr>
        <w:fldChar w:fldCharType="end"/>
      </w:r>
      <w:r w:rsidRPr="00376DAD">
        <w:rPr>
          <w:rFonts w:cstheme="minorHAnsi"/>
        </w:rPr>
        <w:t xml:space="preserve">. At 28 days, pain and </w:t>
      </w:r>
      <w:r w:rsidR="00C27C82" w:rsidRPr="00376DAD">
        <w:rPr>
          <w:rFonts w:cstheme="minorHAnsi"/>
        </w:rPr>
        <w:t>HRQoL</w:t>
      </w:r>
      <w:r w:rsidRPr="00376DAD">
        <w:rPr>
          <w:rFonts w:cstheme="minorHAnsi"/>
        </w:rPr>
        <w:t xml:space="preserve"> were significantly </w:t>
      </w:r>
      <w:r w:rsidR="00C27C82" w:rsidRPr="00376DAD">
        <w:rPr>
          <w:rFonts w:cstheme="minorHAnsi"/>
        </w:rPr>
        <w:t>improved</w:t>
      </w:r>
      <w:r w:rsidRPr="00376DAD">
        <w:rPr>
          <w:rFonts w:cstheme="minorHAnsi"/>
        </w:rPr>
        <w:t xml:space="preserve"> in the combined intervention group. </w:t>
      </w:r>
    </w:p>
    <w:p w14:paraId="5D3DDF75" w14:textId="588779F9" w:rsidR="009764A3" w:rsidRPr="00376DAD" w:rsidRDefault="009764A3" w:rsidP="007F2834">
      <w:pPr>
        <w:pStyle w:val="Heading31"/>
      </w:pPr>
      <w:r w:rsidRPr="00376DAD">
        <w:lastRenderedPageBreak/>
        <w:t>Pharmacological interventions</w:t>
      </w:r>
      <w:bookmarkEnd w:id="35"/>
    </w:p>
    <w:p w14:paraId="29B2620C" w14:textId="32AF2269" w:rsidR="009764A3" w:rsidRPr="00376DAD" w:rsidRDefault="00CB21AC" w:rsidP="00E646AC">
      <w:pPr>
        <w:spacing w:line="360" w:lineRule="auto"/>
        <w:jc w:val="both"/>
        <w:rPr>
          <w:rFonts w:cstheme="minorHAnsi"/>
          <w:sz w:val="18"/>
          <w:szCs w:val="18"/>
        </w:rPr>
      </w:pPr>
      <w:r w:rsidRPr="00376DAD">
        <w:rPr>
          <w:rFonts w:cstheme="minorHAnsi"/>
        </w:rPr>
        <w:t>Few studies have</w:t>
      </w:r>
      <w:r w:rsidR="009764A3" w:rsidRPr="00376DAD">
        <w:rPr>
          <w:rFonts w:cstheme="minorHAnsi"/>
        </w:rPr>
        <w:t xml:space="preserve"> evaluated pharmacological interventions. One </w:t>
      </w:r>
      <w:r w:rsidR="00355B19" w:rsidRPr="00376DAD">
        <w:rPr>
          <w:rFonts w:cstheme="minorHAnsi"/>
        </w:rPr>
        <w:t>RCT</w:t>
      </w:r>
      <w:r w:rsidR="009764A3" w:rsidRPr="00376DAD">
        <w:rPr>
          <w:rFonts w:cstheme="minorHAnsi"/>
        </w:rPr>
        <w:fldChar w:fldCharType="begin">
          <w:fldData xml:space="preserve">PEVuZE5vdGU+PENpdGU+PEF1dGhvcj5BbnpvbGluPC9BdXRob3I+PFllYXI+MjAyMTwvWWVhcj48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BbnpvbGluPC9BdXRob3I+PFllYXI+MjAyMTwvWWVhcj48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009764A3" w:rsidRPr="00376DAD">
        <w:rPr>
          <w:rFonts w:cstheme="minorHAnsi"/>
        </w:rPr>
      </w:r>
      <w:r w:rsidR="009764A3" w:rsidRPr="00376DAD">
        <w:rPr>
          <w:rFonts w:cstheme="minorHAnsi"/>
        </w:rPr>
        <w:fldChar w:fldCharType="separate"/>
      </w:r>
      <w:r w:rsidR="00117591" w:rsidRPr="00376DAD">
        <w:rPr>
          <w:rFonts w:cstheme="minorHAnsi"/>
          <w:noProof/>
          <w:vertAlign w:val="superscript"/>
        </w:rPr>
        <w:t>109</w:t>
      </w:r>
      <w:r w:rsidR="009764A3" w:rsidRPr="00376DAD">
        <w:rPr>
          <w:rFonts w:cstheme="minorHAnsi"/>
        </w:rPr>
        <w:fldChar w:fldCharType="end"/>
      </w:r>
      <w:r w:rsidR="009764A3" w:rsidRPr="00376DAD">
        <w:rPr>
          <w:rFonts w:cstheme="minorHAnsi"/>
        </w:rPr>
        <w:t xml:space="preserve"> that included the foot </w:t>
      </w:r>
      <w:r w:rsidR="009729AB" w:rsidRPr="00376DAD">
        <w:rPr>
          <w:rFonts w:cstheme="minorHAnsi"/>
        </w:rPr>
        <w:t xml:space="preserve">and </w:t>
      </w:r>
      <w:r w:rsidR="009764A3" w:rsidRPr="00376DAD">
        <w:rPr>
          <w:rFonts w:cstheme="minorHAnsi"/>
        </w:rPr>
        <w:t>other OA sites, compared</w:t>
      </w:r>
      <w:r w:rsidR="009764A3" w:rsidRPr="00376DAD">
        <w:t xml:space="preserve"> </w:t>
      </w:r>
      <w:r w:rsidR="009764A3" w:rsidRPr="00376DAD">
        <w:rPr>
          <w:rFonts w:cstheme="minorHAnsi"/>
        </w:rPr>
        <w:t xml:space="preserve">ozonated oil to placebo oil massaged twice daily onto the joint site. At 60 days, reductions in pain and function were shown in both groups, </w:t>
      </w:r>
      <w:r w:rsidR="009729AB" w:rsidRPr="00376DAD">
        <w:rPr>
          <w:rFonts w:cstheme="minorHAnsi"/>
        </w:rPr>
        <w:t>with</w:t>
      </w:r>
      <w:r w:rsidR="009764A3" w:rsidRPr="00376DAD">
        <w:rPr>
          <w:rFonts w:cstheme="minorHAnsi"/>
        </w:rPr>
        <w:t xml:space="preserve"> no between</w:t>
      </w:r>
      <w:r w:rsidR="002D43A3" w:rsidRPr="00376DAD">
        <w:rPr>
          <w:rFonts w:cstheme="minorHAnsi"/>
        </w:rPr>
        <w:t>-</w:t>
      </w:r>
      <w:r w:rsidR="009764A3" w:rsidRPr="00376DAD">
        <w:rPr>
          <w:rFonts w:cstheme="minorHAnsi"/>
        </w:rPr>
        <w:t>group differences.</w:t>
      </w:r>
    </w:p>
    <w:p w14:paraId="3B683855" w14:textId="38CA3CAF" w:rsidR="009764A3" w:rsidRPr="00376DAD" w:rsidRDefault="009764A3" w:rsidP="00E646AC">
      <w:pPr>
        <w:spacing w:line="360" w:lineRule="auto"/>
        <w:jc w:val="both"/>
        <w:rPr>
          <w:rFonts w:cstheme="minorHAnsi"/>
        </w:rPr>
      </w:pPr>
      <w:r w:rsidRPr="00376DAD">
        <w:rPr>
          <w:rFonts w:cstheme="minorHAnsi"/>
        </w:rPr>
        <w:t xml:space="preserve">For the first MTP joint, one </w:t>
      </w:r>
      <w:r w:rsidR="00355B19" w:rsidRPr="00376DAD">
        <w:rPr>
          <w:rFonts w:cstheme="minorHAnsi"/>
        </w:rPr>
        <w:t>RCT</w:t>
      </w:r>
      <w:r w:rsidRPr="00376DAD">
        <w:rPr>
          <w:rFonts w:cstheme="minorHAnsi"/>
        </w:rPr>
        <w:fldChar w:fldCharType="begin">
          <w:fldData xml:space="preserve">PEVuZE5vdGU+PENpdGU+PEF1dGhvcj5NdW50ZWFudTwvQXV0aG9yPjxZZWFyPjIwMTE8L1llYXI+
PFJlY051bT4zODM5PC9SZWNOdW0+PERpc3BsYXlUZXh0PjxzdHlsZSBmYWNlPSJzdXBlcnNjcmlw
dCI+ODc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NdW50ZWFudTwvQXV0aG9yPjxZZWFyPjIwMTE8L1llYXI+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87</w:t>
      </w:r>
      <w:r w:rsidRPr="00376DAD">
        <w:rPr>
          <w:rFonts w:cstheme="minorHAnsi"/>
        </w:rPr>
        <w:fldChar w:fldCharType="end"/>
      </w:r>
      <w:r w:rsidRPr="00376DAD">
        <w:rPr>
          <w:rFonts w:cstheme="minorHAnsi"/>
        </w:rPr>
        <w:t xml:space="preserve"> </w:t>
      </w:r>
      <w:r w:rsidR="001B2129" w:rsidRPr="00376DAD">
        <w:rPr>
          <w:rFonts w:cstheme="minorHAnsi"/>
        </w:rPr>
        <w:t>found</w:t>
      </w:r>
      <w:r w:rsidRPr="00376DAD">
        <w:rPr>
          <w:rFonts w:cstheme="minorHAnsi"/>
        </w:rPr>
        <w:t xml:space="preserve"> that a single intra-articular injection of </w:t>
      </w:r>
      <w:r w:rsidR="001B2129" w:rsidRPr="00376DAD">
        <w:rPr>
          <w:rFonts w:cstheme="minorHAnsi"/>
        </w:rPr>
        <w:t>hyaluronan (</w:t>
      </w:r>
      <w:r w:rsidRPr="00376DAD">
        <w:rPr>
          <w:rFonts w:cstheme="minorHAnsi"/>
        </w:rPr>
        <w:t>Hylan G-F 20</w:t>
      </w:r>
      <w:r w:rsidR="001B2129" w:rsidRPr="00376DAD">
        <w:rPr>
          <w:rFonts w:cstheme="minorHAnsi"/>
        </w:rPr>
        <w:t>,</w:t>
      </w:r>
      <w:r w:rsidRPr="00376DAD">
        <w:rPr>
          <w:rFonts w:cstheme="minorHAnsi"/>
        </w:rPr>
        <w:t xml:space="preserve"> Synvisc</w:t>
      </w:r>
      <w:r w:rsidRPr="00376DAD">
        <w:rPr>
          <w:rFonts w:cstheme="minorHAnsi"/>
          <w:vertAlign w:val="superscript"/>
        </w:rPr>
        <w:t>®</w:t>
      </w:r>
      <w:r w:rsidRPr="00376DAD">
        <w:rPr>
          <w:rFonts w:cstheme="minorHAnsi"/>
        </w:rPr>
        <w:t xml:space="preserve">) was no more effective than placebo for foot pain or function </w:t>
      </w:r>
      <w:r w:rsidR="001B2129" w:rsidRPr="00376DAD">
        <w:rPr>
          <w:rFonts w:cstheme="minorHAnsi"/>
        </w:rPr>
        <w:t>over</w:t>
      </w:r>
      <w:r w:rsidRPr="00376DAD">
        <w:rPr>
          <w:rFonts w:cstheme="minorHAnsi"/>
        </w:rPr>
        <w:t xml:space="preserve"> 6 months.</w:t>
      </w:r>
    </w:p>
    <w:p w14:paraId="469D5CDF" w14:textId="2C33DBEE" w:rsidR="001B2129" w:rsidRPr="00376DAD" w:rsidRDefault="009764A3" w:rsidP="00E646AC">
      <w:pPr>
        <w:spacing w:line="360" w:lineRule="auto"/>
        <w:jc w:val="both"/>
        <w:rPr>
          <w:rFonts w:cstheme="minorHAnsi"/>
        </w:rPr>
      </w:pPr>
      <w:r w:rsidRPr="00376DAD">
        <w:rPr>
          <w:rFonts w:cstheme="minorHAnsi"/>
        </w:rPr>
        <w:t>For ankle joint OA, three placebo</w:t>
      </w:r>
      <w:r w:rsidR="00355B19" w:rsidRPr="00376DAD">
        <w:rPr>
          <w:rFonts w:cstheme="minorHAnsi"/>
        </w:rPr>
        <w:t>-controlled</w:t>
      </w:r>
      <w:r w:rsidR="00DD51B1" w:rsidRPr="00376DAD">
        <w:rPr>
          <w:rFonts w:cstheme="minorHAnsi"/>
        </w:rPr>
        <w:t xml:space="preserve"> </w:t>
      </w:r>
      <w:r w:rsidR="00355B19" w:rsidRPr="00376DAD">
        <w:rPr>
          <w:rFonts w:cstheme="minorHAnsi"/>
        </w:rPr>
        <w:t>trials</w:t>
      </w:r>
      <w:r w:rsidRPr="00376DAD">
        <w:rPr>
          <w:rFonts w:cstheme="minorHAnsi"/>
        </w:rPr>
        <w:t xml:space="preserve"> examined hyaluronate </w:t>
      </w:r>
      <w:r w:rsidR="00CB21AC" w:rsidRPr="00376DAD">
        <w:rPr>
          <w:rFonts w:cstheme="minorHAnsi"/>
        </w:rPr>
        <w:t>(Hyalgan</w:t>
      </w:r>
      <w:r w:rsidR="00CB21AC" w:rsidRPr="00376DAD">
        <w:rPr>
          <w:rFonts w:cstheme="minorHAnsi"/>
          <w:vertAlign w:val="superscript"/>
        </w:rPr>
        <w:t>®</w:t>
      </w:r>
      <w:r w:rsidR="00CB21AC" w:rsidRPr="00376DAD">
        <w:rPr>
          <w:rFonts w:cstheme="minorHAnsi"/>
        </w:rPr>
        <w:fldChar w:fldCharType="begin">
          <w:fldData xml:space="preserve">PEVuZE5vdGU+PENpdGU+PEF1dGhvcj5Db2hlbjwvQXV0aG9yPjxZZWFyPjIwMDg8L1llYXI+PFJl
Y051bT4xMzgwNzwvUmVjTnVtPjxEaXNwbGF5VGV4dD48c3R5bGUgZmFjZT0ic3VwZXJzY3JpcHQi
PjExMD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Db2hlbjwvQXV0aG9yPjxZZWFyPjIwMDg8L1llYXI+PFJl
Y051bT4xMzgwNzwvUmVjTnVtPjxEaXNwbGF5VGV4dD48c3R5bGUgZmFjZT0ic3VwZXJzY3JpcHQi
PjExMD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00CB21AC" w:rsidRPr="00376DAD">
        <w:rPr>
          <w:rFonts w:cstheme="minorHAnsi"/>
        </w:rPr>
      </w:r>
      <w:r w:rsidR="00CB21AC" w:rsidRPr="00376DAD">
        <w:rPr>
          <w:rFonts w:cstheme="minorHAnsi"/>
        </w:rPr>
        <w:fldChar w:fldCharType="separate"/>
      </w:r>
      <w:r w:rsidR="00095FBE" w:rsidRPr="00376DAD">
        <w:rPr>
          <w:rFonts w:cstheme="minorHAnsi"/>
          <w:noProof/>
          <w:vertAlign w:val="superscript"/>
        </w:rPr>
        <w:t>110</w:t>
      </w:r>
      <w:r w:rsidR="00CB21AC" w:rsidRPr="00376DAD">
        <w:rPr>
          <w:rFonts w:cstheme="minorHAnsi"/>
        </w:rPr>
        <w:fldChar w:fldCharType="end"/>
      </w:r>
      <w:r w:rsidR="00CB21AC" w:rsidRPr="00376DAD">
        <w:rPr>
          <w:rFonts w:cstheme="minorHAnsi"/>
        </w:rPr>
        <w:t>, unbranded</w:t>
      </w:r>
      <w:r w:rsidR="00CB21AC" w:rsidRPr="00376DAD">
        <w:rPr>
          <w:rFonts w:cstheme="minorHAnsi"/>
        </w:rPr>
        <w:fldChar w:fldCharType="begin"/>
      </w:r>
      <w:r w:rsidR="00095FBE" w:rsidRPr="00376DAD">
        <w:rPr>
          <w:rFonts w:cstheme="minorHAnsi"/>
        </w:rPr>
        <w:instrText xml:space="preserve"> ADDIN EN.CITE &lt;EndNote&gt;&lt;Cite&gt;&lt;Author&gt;Salk&lt;/Author&gt;&lt;Year&gt;2006&lt;/Year&gt;&lt;RecNum&gt;13808&lt;/RecNum&gt;&lt;DisplayText&gt;&lt;style face="superscript"&gt;111&lt;/style&gt;&lt;/DisplayText&gt;&lt;record&gt;&lt;rec-number&gt;13808&lt;/rec-number&gt;&lt;foreign-keys&gt;&lt;key app="EN" db-id="exrtztffxzr0x0eaz2qp2swf52aztxfewv0t" timestamp="1619402330"&gt;13808&lt;/key&gt;&lt;/foreign-keys&gt;&lt;ref-type name="Journal Article"&gt;17&lt;/ref-type&gt;&lt;contributors&gt;&lt;authors&gt;&lt;author&gt;Salk, R. S.&lt;/author&gt;&lt;author&gt;Chang, T. J.&lt;/author&gt;&lt;author&gt;D&amp;apos;Costa, W. F.&lt;/author&gt;&lt;author&gt;Soomekh, D. J.&lt;/author&gt;&lt;author&gt;Grogan, K. A.&lt;/author&gt;&lt;/authors&gt;&lt;/contributors&gt;&lt;auth-address&gt;Northern California Foot and Ankle Center, 45 Castro Street, Suite #315, San Francisco, CA 94114, USA. drsalk@yahoo.com&lt;/auth-address&gt;&lt;titles&gt;&lt;title&gt;Sodium hyaluronate in the treatment of osteoarthritis of the ankle: a controlled, randomized, double-blind pilot study&lt;/title&gt;&lt;secondary-title&gt;J Bone Joint Surg Am&lt;/secondary-title&gt;&lt;/titles&gt;&lt;periodical&gt;&lt;full-title&gt;J Bone Joint Surg Am&lt;/full-title&gt;&lt;/periodical&gt;&lt;pages&gt;295-302&lt;/pages&gt;&lt;volume&gt;88&lt;/volume&gt;&lt;number&gt;2&lt;/number&gt;&lt;edition&gt;2006/02/03&lt;/edition&gt;&lt;keywords&gt;&lt;keyword&gt;Adjuvants, Immunologic/*administration &amp;amp; dosage&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 Knee/*drug therapy&lt;/keyword&gt;&lt;keyword&gt;Pilot Projects&lt;/keyword&gt;&lt;/keywords&gt;&lt;dates&gt;&lt;year&gt;2006&lt;/year&gt;&lt;pub-dates&gt;&lt;date&gt;Feb&lt;/date&gt;&lt;/pub-dates&gt;&lt;/dates&gt;&lt;isbn&gt;0021-9355 (Print)&amp;#xD;0021-9355&lt;/isbn&gt;&lt;accession-num&gt;16452740&lt;/accession-num&gt;&lt;urls&gt;&lt;/urls&gt;&lt;electronic-resource-num&gt;10.2106/jbjs.E.00193&lt;/electronic-resource-num&gt;&lt;remote-database-provider&gt;NLM&lt;/remote-database-provider&gt;&lt;language&gt;eng&lt;/language&gt;&lt;/record&gt;&lt;/Cite&gt;&lt;/EndNote&gt;</w:instrText>
      </w:r>
      <w:r w:rsidR="00CB21AC" w:rsidRPr="00376DAD">
        <w:rPr>
          <w:rFonts w:cstheme="minorHAnsi"/>
        </w:rPr>
        <w:fldChar w:fldCharType="separate"/>
      </w:r>
      <w:r w:rsidR="00095FBE" w:rsidRPr="00376DAD">
        <w:rPr>
          <w:rFonts w:cstheme="minorHAnsi"/>
          <w:noProof/>
          <w:vertAlign w:val="superscript"/>
        </w:rPr>
        <w:t>111</w:t>
      </w:r>
      <w:r w:rsidR="00CB21AC" w:rsidRPr="00376DAD">
        <w:rPr>
          <w:rFonts w:cstheme="minorHAnsi"/>
        </w:rPr>
        <w:fldChar w:fldCharType="end"/>
      </w:r>
      <w:r w:rsidR="00CB21AC" w:rsidRPr="00376DAD">
        <w:rPr>
          <w:rFonts w:cstheme="minorHAnsi"/>
        </w:rPr>
        <w:t xml:space="preserve"> and Supartz</w:t>
      </w:r>
      <w:r w:rsidR="00CB21AC" w:rsidRPr="00376DAD">
        <w:rPr>
          <w:rFonts w:cstheme="minorHAnsi"/>
          <w:vertAlign w:val="superscript"/>
        </w:rPr>
        <w:t>®</w:t>
      </w:r>
      <w:r w:rsidR="00CB21AC" w:rsidRPr="00376DAD">
        <w:rPr>
          <w:rFonts w:cstheme="minorHAnsi"/>
        </w:rPr>
        <w:fldChar w:fldCharType="begin"/>
      </w:r>
      <w:r w:rsidR="00117591" w:rsidRPr="00376DAD">
        <w:rPr>
          <w:rFonts w:cstheme="minorHAnsi"/>
        </w:rPr>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sidR="00CB21AC" w:rsidRPr="00376DAD">
        <w:rPr>
          <w:rFonts w:cstheme="minorHAnsi"/>
        </w:rPr>
        <w:fldChar w:fldCharType="separate"/>
      </w:r>
      <w:r w:rsidR="00117591" w:rsidRPr="00376DAD">
        <w:rPr>
          <w:rFonts w:cstheme="minorHAnsi"/>
          <w:noProof/>
          <w:vertAlign w:val="superscript"/>
        </w:rPr>
        <w:t>91</w:t>
      </w:r>
      <w:r w:rsidR="00CB21AC" w:rsidRPr="00376DAD">
        <w:rPr>
          <w:rFonts w:cstheme="minorHAnsi"/>
        </w:rPr>
        <w:fldChar w:fldCharType="end"/>
      </w:r>
      <w:r w:rsidR="00CB21AC" w:rsidRPr="00376DAD">
        <w:rPr>
          <w:rFonts w:cstheme="minorHAnsi"/>
        </w:rPr>
        <w:t xml:space="preserve">) </w:t>
      </w:r>
      <w:r w:rsidRPr="00376DAD">
        <w:rPr>
          <w:rFonts w:cstheme="minorHAnsi"/>
        </w:rPr>
        <w:t>and reported inconsistent outcomes at 3 months</w:t>
      </w:r>
      <w:r w:rsidR="00CB21AC" w:rsidRPr="00376DAD">
        <w:rPr>
          <w:rFonts w:cstheme="minorHAnsi"/>
        </w:rPr>
        <w:t>.</w:t>
      </w:r>
      <w:r w:rsidRPr="00376DAD">
        <w:rPr>
          <w:rFonts w:cstheme="minorHAnsi"/>
        </w:rPr>
        <w:t xml:space="preserve"> The main limitation of these studies were small sample sizes (n=30, 20 and 64, respectively). Further, there were dosage variations</w:t>
      </w:r>
      <w:r w:rsidR="002C1F99" w:rsidRPr="00376DAD">
        <w:rPr>
          <w:rFonts w:cstheme="minorHAnsi"/>
        </w:rPr>
        <w:t>.</w:t>
      </w:r>
      <w:r w:rsidRPr="00376DAD">
        <w:rPr>
          <w:rFonts w:cstheme="minorHAnsi"/>
        </w:rPr>
        <w:t xml:space="preserve"> </w:t>
      </w:r>
      <w:r w:rsidR="002C1F99" w:rsidRPr="00376DAD">
        <w:rPr>
          <w:rFonts w:cstheme="minorHAnsi"/>
        </w:rPr>
        <w:t>T</w:t>
      </w:r>
      <w:r w:rsidR="001B2129" w:rsidRPr="00376DAD">
        <w:rPr>
          <w:rFonts w:cstheme="minorHAnsi"/>
        </w:rPr>
        <w:t>wo trials</w:t>
      </w:r>
      <w:r w:rsidRPr="00376DAD">
        <w:rPr>
          <w:rFonts w:cstheme="minorHAnsi"/>
        </w:rPr>
        <w:fldChar w:fldCharType="begin">
          <w:fldData xml:space="preserve">PEVuZE5vdGU+PENpdGU+PEF1dGhvcj5Db2hlbjwvQXV0aG9yPjxZZWFyPjIwMDg8L1llYXI+PFJl
Y051bT4xMzgwNzwvUmVjTnVtPjxEaXNwbGF5VGV4dD48c3R5bGUgZmFjZT0ic3VwZXJzY3JpcHQi
PjExMD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Db2hlbjwvQXV0aG9yPjxZZWFyPjIwMDg8L1llYXI+PFJl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Pr="00376DAD">
        <w:rPr>
          <w:rFonts w:cstheme="minorHAnsi"/>
        </w:rPr>
      </w:r>
      <w:r w:rsidRPr="00376DAD">
        <w:rPr>
          <w:rFonts w:cstheme="minorHAnsi"/>
        </w:rPr>
        <w:fldChar w:fldCharType="separate"/>
      </w:r>
      <w:r w:rsidR="00095FBE" w:rsidRPr="00376DAD">
        <w:rPr>
          <w:rFonts w:cstheme="minorHAnsi"/>
          <w:noProof/>
          <w:vertAlign w:val="superscript"/>
        </w:rPr>
        <w:t>110</w:t>
      </w:r>
      <w:r w:rsidRPr="00376DAD">
        <w:rPr>
          <w:rFonts w:cstheme="minorHAnsi"/>
        </w:rPr>
        <w:fldChar w:fldCharType="end"/>
      </w:r>
      <w:r w:rsidRPr="00376DAD">
        <w:rPr>
          <w:rFonts w:cstheme="minorHAnsi"/>
        </w:rPr>
        <w:t xml:space="preserve"> </w:t>
      </w:r>
      <w:r w:rsidRPr="00376DAD">
        <w:rPr>
          <w:rFonts w:cstheme="minorHAnsi"/>
        </w:rPr>
        <w:fldChar w:fldCharType="begin"/>
      </w:r>
      <w:r w:rsidR="00095FBE" w:rsidRPr="00376DAD">
        <w:rPr>
          <w:rFonts w:cstheme="minorHAnsi"/>
        </w:rPr>
        <w:instrText xml:space="preserve"> ADDIN EN.CITE &lt;EndNote&gt;&lt;Cite&gt;&lt;Author&gt;Salk&lt;/Author&gt;&lt;Year&gt;2006&lt;/Year&gt;&lt;RecNum&gt;13808&lt;/RecNum&gt;&lt;DisplayText&gt;&lt;style face="superscript"&gt;111&lt;/style&gt;&lt;/DisplayText&gt;&lt;record&gt;&lt;rec-number&gt;13808&lt;/rec-number&gt;&lt;foreign-keys&gt;&lt;key app="EN" db-id="exrtztffxzr0x0eaz2qp2swf52aztxfewv0t" timestamp="1619402330"&gt;13808&lt;/key&gt;&lt;/foreign-keys&gt;&lt;ref-type name="Journal Article"&gt;17&lt;/ref-type&gt;&lt;contributors&gt;&lt;authors&gt;&lt;author&gt;Salk, R. S.&lt;/author&gt;&lt;author&gt;Chang, T. J.&lt;/author&gt;&lt;author&gt;D&amp;apos;Costa, W. F.&lt;/author&gt;&lt;author&gt;Soomekh, D. J.&lt;/author&gt;&lt;author&gt;Grogan, K. A.&lt;/author&gt;&lt;/authors&gt;&lt;/contributors&gt;&lt;auth-address&gt;Northern California Foot and Ankle Center, 45 Castro Street, Suite #315, San Francisco, CA 94114, USA. drsalk@yahoo.com&lt;/auth-address&gt;&lt;titles&gt;&lt;title&gt;Sodium hyaluronate in the treatment of osteoarthritis of the ankle: a controlled, randomized, double-blind pilot study&lt;/title&gt;&lt;secondary-title&gt;J Bone Joint Surg Am&lt;/secondary-title&gt;&lt;/titles&gt;&lt;periodical&gt;&lt;full-title&gt;J Bone Joint Surg Am&lt;/full-title&gt;&lt;/periodical&gt;&lt;pages&gt;295-302&lt;/pages&gt;&lt;volume&gt;88&lt;/volume&gt;&lt;number&gt;2&lt;/number&gt;&lt;edition&gt;2006/02/03&lt;/edition&gt;&lt;keywords&gt;&lt;keyword&gt;Adjuvants, Immunologic/*administration &amp;amp; dosage&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 Knee/*drug therapy&lt;/keyword&gt;&lt;keyword&gt;Pilot Projects&lt;/keyword&gt;&lt;/keywords&gt;&lt;dates&gt;&lt;year&gt;2006&lt;/year&gt;&lt;pub-dates&gt;&lt;date&gt;Feb&lt;/date&gt;&lt;/pub-dates&gt;&lt;/dates&gt;&lt;isbn&gt;0021-9355 (Print)&amp;#xD;0021-9355&lt;/isbn&gt;&lt;accession-num&gt;16452740&lt;/accession-num&gt;&lt;urls&gt;&lt;/urls&gt;&lt;electronic-resource-num&gt;10.2106/jbjs.E.00193&lt;/electronic-resource-num&gt;&lt;remote-database-provider&gt;NLM&lt;/remote-database-provider&gt;&lt;language&gt;eng&lt;/language&gt;&lt;/record&gt;&lt;/Cite&gt;&lt;/EndNote&gt;</w:instrText>
      </w:r>
      <w:r w:rsidRPr="00376DAD">
        <w:rPr>
          <w:rFonts w:cstheme="minorHAnsi"/>
        </w:rPr>
        <w:fldChar w:fldCharType="separate"/>
      </w:r>
      <w:r w:rsidR="00095FBE" w:rsidRPr="00376DAD">
        <w:rPr>
          <w:rFonts w:cstheme="minorHAnsi"/>
          <w:noProof/>
          <w:vertAlign w:val="superscript"/>
        </w:rPr>
        <w:t>111</w:t>
      </w:r>
      <w:r w:rsidRPr="00376DAD">
        <w:rPr>
          <w:rFonts w:cstheme="minorHAnsi"/>
        </w:rPr>
        <w:fldChar w:fldCharType="end"/>
      </w:r>
      <w:r w:rsidRPr="00376DAD">
        <w:rPr>
          <w:rFonts w:cstheme="minorHAnsi"/>
        </w:rPr>
        <w:t xml:space="preserve"> used multiple dosing regimens (1 ml weekly injection for 5 weeks), whereas </w:t>
      </w:r>
      <w:r w:rsidR="001B2129" w:rsidRPr="00376DAD">
        <w:rPr>
          <w:rFonts w:cstheme="minorHAnsi"/>
        </w:rPr>
        <w:t>one</w:t>
      </w:r>
      <w:r w:rsidRPr="00376DAD">
        <w:rPr>
          <w:rFonts w:cstheme="minorHAnsi"/>
        </w:rPr>
        <w:fldChar w:fldCharType="begin"/>
      </w:r>
      <w:r w:rsidR="00117591" w:rsidRPr="00376DAD">
        <w:rPr>
          <w:rFonts w:cstheme="minorHAnsi"/>
        </w:rPr>
        <w:instrText xml:space="preserve"> ADDIN EN.CITE &lt;EndNote&gt;&lt;Cite&gt;&lt;Author&gt;DeGroot&lt;/Author&gt;&lt;Year&gt;2012&lt;/Year&gt;&lt;RecNum&gt;13789&lt;/RecNum&gt;&lt;DisplayText&gt;&lt;style face="superscript"&gt;91&lt;/style&gt;&lt;/DisplayText&gt;&lt;record&gt;&lt;rec-number&gt;13789&lt;/rec-number&gt;&lt;foreign-keys&gt;&lt;key app="EN" db-id="exrtztffxzr0x0eaz2qp2swf52aztxfewv0t" timestamp="1619399880"&gt;13789&lt;/key&gt;&lt;/foreign-keys&gt;&lt;ref-type name="Journal Article"&gt;17&lt;/ref-type&gt;&lt;contributors&gt;&lt;authors&gt;&lt;author&gt;DeGroot, H., 3rd&lt;/author&gt;&lt;author&gt;Uzunishvili, S.&lt;/author&gt;&lt;author&gt;Weir, R.&lt;/author&gt;&lt;author&gt;Al-omari, A.&lt;/author&gt;&lt;author&gt;Gomes, B.&lt;/author&gt;&lt;/authors&gt;&lt;/contributors&gt;&lt;auth-address&gt;The Children’s Hospital of Philadelphia, 34th Street and Civic Center Boulevard, Philadelphia, PA 19104-4399, USA. degrootoffice@gmail.com&lt;/auth-address&gt;&lt;titles&gt;&lt;title&gt;Intra-articular injection of hyaluronic acid is not superior to saline solution injection for ankle arthritis: a randomized, double-blind, placebo-controlled study&lt;/title&gt;&lt;secondary-title&gt;J Bone Joint Surg Am&lt;/secondary-title&gt;&lt;/titles&gt;&lt;periodical&gt;&lt;full-title&gt;J Bone Joint Surg Am&lt;/full-title&gt;&lt;/periodical&gt;&lt;pages&gt;2-8&lt;/pages&gt;&lt;volume&gt;94&lt;/volume&gt;&lt;number&gt;1&lt;/number&gt;&lt;edition&gt;2012/01/06&lt;/edition&gt;&lt;keywords&gt;&lt;keyword&gt;*Ankle Joint&lt;/keyword&gt;&lt;keyword&gt;Double-Blind Method&lt;/keyword&gt;&lt;keyword&gt;Female&lt;/keyword&gt;&lt;keyword&gt;Humans&lt;/keyword&gt;&lt;keyword&gt;Hyaluronic Acid/*administration &amp;amp; dosage&lt;/keyword&gt;&lt;keyword&gt;Injections, Intra-Articular&lt;/keyword&gt;&lt;keyword&gt;Male&lt;/keyword&gt;&lt;keyword&gt;Middle Aged&lt;/keyword&gt;&lt;keyword&gt;Osteoarthritis/*drug therapy&lt;/keyword&gt;&lt;keyword&gt;Severity of Illness Index&lt;/keyword&gt;&lt;keyword&gt;Sodium Chloride/*administration &amp;amp; dosage&lt;/keyword&gt;&lt;keyword&gt;Time Factors&lt;/keyword&gt;&lt;/keywords&gt;&lt;dates&gt;&lt;year&gt;2012&lt;/year&gt;&lt;pub-dates&gt;&lt;date&gt;Jan 4&lt;/date&gt;&lt;/pub-dates&gt;&lt;/dates&gt;&lt;isbn&gt;0021-9355&lt;/isbn&gt;&lt;accession-num&gt;22218376&lt;/accession-num&gt;&lt;urls&gt;&lt;/urls&gt;&lt;electronic-resource-num&gt;10.2106/jbjs.J.01763&lt;/electronic-resource-num&gt;&lt;remote-database-provider&gt;NLM&lt;/remote-database-provider&gt;&lt;language&gt;eng&lt;/language&gt;&lt;/record&gt;&lt;/Cite&gt;&lt;/EndNote&gt;</w:instrText>
      </w:r>
      <w:r w:rsidRPr="00376DAD">
        <w:rPr>
          <w:rFonts w:cstheme="minorHAnsi"/>
        </w:rPr>
        <w:fldChar w:fldCharType="separate"/>
      </w:r>
      <w:r w:rsidR="00117591" w:rsidRPr="00376DAD">
        <w:rPr>
          <w:rFonts w:cstheme="minorHAnsi"/>
          <w:noProof/>
          <w:vertAlign w:val="superscript"/>
        </w:rPr>
        <w:t>91</w:t>
      </w:r>
      <w:r w:rsidRPr="00376DAD">
        <w:rPr>
          <w:rFonts w:cstheme="minorHAnsi"/>
        </w:rPr>
        <w:fldChar w:fldCharType="end"/>
      </w:r>
      <w:r w:rsidRPr="00376DAD">
        <w:rPr>
          <w:rFonts w:cstheme="minorHAnsi"/>
        </w:rPr>
        <w:t xml:space="preserve"> used a single dose.</w:t>
      </w:r>
      <w:r w:rsidR="006C49FB" w:rsidRPr="00376DAD">
        <w:rPr>
          <w:rFonts w:cstheme="minorHAnsi"/>
        </w:rPr>
        <w:t xml:space="preserve"> Two </w:t>
      </w:r>
      <w:r w:rsidRPr="00376DAD">
        <w:rPr>
          <w:rFonts w:cstheme="minorHAnsi"/>
        </w:rPr>
        <w:t xml:space="preserve">head-to-head </w:t>
      </w:r>
      <w:r w:rsidR="00FB2CD7" w:rsidRPr="00376DAD">
        <w:rPr>
          <w:rFonts w:cstheme="minorHAnsi"/>
        </w:rPr>
        <w:t>RCTs</w:t>
      </w:r>
      <w:r w:rsidRPr="00376DAD">
        <w:rPr>
          <w:rFonts w:cstheme="minorHAnsi"/>
        </w:rPr>
        <w:t>. Karatosun et al</w:t>
      </w:r>
      <w:r w:rsidRPr="00376DAD">
        <w:rPr>
          <w:rFonts w:cstheme="minorHAnsi"/>
        </w:rPr>
        <w:fldChar w:fldCharType="begin"/>
      </w:r>
      <w:r w:rsidR="00095FBE" w:rsidRPr="00376DAD">
        <w:rPr>
          <w:rFonts w:cstheme="minorHAnsi"/>
        </w:rPr>
        <w:instrText xml:space="preserve"> ADDIN EN.CITE &lt;EndNote&gt;&lt;Cite&gt;&lt;Author&gt;Karatosun&lt;/Author&gt;&lt;Year&gt;2008&lt;/Year&gt;&lt;RecNum&gt;13809&lt;/RecNum&gt;&lt;DisplayText&gt;&lt;style face="superscript"&gt;112&lt;/style&gt;&lt;/DisplayText&gt;&lt;record&gt;&lt;rec-number&gt;13809&lt;/rec-number&gt;&lt;foreign-keys&gt;&lt;key app="EN" db-id="exrtztffxzr0x0eaz2qp2swf52aztxfewv0t" timestamp="1619402520"&gt;13809&lt;/key&gt;&lt;/foreign-keys&gt;&lt;ref-type name="Journal Article"&gt;17&lt;/ref-type&gt;&lt;contributors&gt;&lt;authors&gt;&lt;author&gt;Karatosun, V.&lt;/author&gt;&lt;author&gt;Unver, B.&lt;/author&gt;&lt;author&gt;Ozden, A.&lt;/author&gt;&lt;author&gt;Ozay, Z.&lt;/author&gt;&lt;author&gt;Gunal, I.&lt;/author&gt;&lt;/authors&gt;&lt;/contributors&gt;&lt;auth-address&gt;Department of Orthopedic Surgery, Dokuz Eylul University Hospital, Balcova, Izmir, Turkey. vasfi.karatosun@deu.edu.tr&lt;/auth-address&gt;&lt;titles&gt;&lt;title&gt;Intra-articular hyaluronic acid compared to exercise therapy in osteoarthritis of the ankle. A prospective randomized trial with long-term follow-up&lt;/title&gt;&lt;secondary-title&gt;Clin Exp Rheumatol&lt;/secondary-title&gt;&lt;/titles&gt;&lt;periodical&gt;&lt;full-title&gt;Clin Exp Rheumatol&lt;/full-title&gt;&lt;/periodical&gt;&lt;pages&gt;288-94&lt;/pages&gt;&lt;volume&gt;26&lt;/volume&gt;&lt;number&gt;2&lt;/number&gt;&lt;edition&gt;2008/06/21&lt;/edition&gt;&lt;keywords&gt;&lt;keyword&gt;Adjuvants, Immunologic/*administration &amp;amp; dosage&lt;/keyword&gt;&lt;keyword&gt;Adult&lt;/keyword&gt;&lt;keyword&gt;Aged&lt;/keyword&gt;&lt;keyword&gt;Ankle Joint/*physiopathology&lt;/keyword&gt;&lt;keyword&gt;*Exercise Therapy&lt;/keyword&gt;&lt;keyword&gt;Female&lt;/keyword&gt;&lt;keyword&gt;Follow-Up Studies&lt;/keyword&gt;&lt;keyword&gt;Humans&lt;/keyword&gt;&lt;keyword&gt;Hyaluronic Acid/*administration &amp;amp; dosage&lt;/keyword&gt;&lt;keyword&gt;Injections, Intra-Articular&lt;/keyword&gt;&lt;keyword&gt;Male&lt;/keyword&gt;&lt;keyword&gt;Middle Aged&lt;/keyword&gt;&lt;keyword&gt;Osteoarthritis/*drug therapy/physiopathology&lt;/keyword&gt;&lt;keyword&gt;Pain/drug therapy/physiopathology&lt;/keyword&gt;&lt;keyword&gt;Prospective Studies&lt;/keyword&gt;&lt;keyword&gt;Treatment Outcome&lt;/keyword&gt;&lt;/keywords&gt;&lt;dates&gt;&lt;year&gt;2008&lt;/year&gt;&lt;pub-dates&gt;&lt;date&gt;Mar-Apr&lt;/date&gt;&lt;/pub-dates&gt;&lt;/dates&gt;&lt;isbn&gt;0392-856X (Print)&amp;#xD;0392-856x&lt;/isbn&gt;&lt;accession-num&gt;18565251&lt;/accession-num&gt;&lt;urls&gt;&lt;/urls&gt;&lt;remote-database-provider&gt;NLM&lt;/remote-database-provider&gt;&lt;language&gt;eng&lt;/language&gt;&lt;/record&gt;&lt;/Cite&gt;&lt;/EndNote&gt;</w:instrText>
      </w:r>
      <w:r w:rsidRPr="00376DAD">
        <w:rPr>
          <w:rFonts w:cstheme="minorHAnsi"/>
        </w:rPr>
        <w:fldChar w:fldCharType="separate"/>
      </w:r>
      <w:r w:rsidR="00095FBE" w:rsidRPr="00376DAD">
        <w:rPr>
          <w:rFonts w:cstheme="minorHAnsi"/>
          <w:noProof/>
          <w:vertAlign w:val="superscript"/>
        </w:rPr>
        <w:t>112</w:t>
      </w:r>
      <w:r w:rsidRPr="00376DAD">
        <w:rPr>
          <w:rFonts w:cstheme="minorHAnsi"/>
        </w:rPr>
        <w:fldChar w:fldCharType="end"/>
      </w:r>
      <w:r w:rsidRPr="00376DAD">
        <w:rPr>
          <w:rFonts w:cstheme="minorHAnsi"/>
        </w:rPr>
        <w:t xml:space="preserve"> compared Adant</w:t>
      </w:r>
      <w:r w:rsidRPr="00376DAD">
        <w:rPr>
          <w:rFonts w:cstheme="minorHAnsi"/>
          <w:vertAlign w:val="superscript"/>
        </w:rPr>
        <w:t>®</w:t>
      </w:r>
      <w:r w:rsidRPr="00376DAD">
        <w:rPr>
          <w:rFonts w:cstheme="minorHAnsi"/>
        </w:rPr>
        <w:t xml:space="preserve"> hyaluronate injections (weekly for 3 weeks) to a 6-week exercise therapy program</w:t>
      </w:r>
      <w:r w:rsidR="001B2129" w:rsidRPr="00376DAD">
        <w:rPr>
          <w:rFonts w:cstheme="minorHAnsi"/>
        </w:rPr>
        <w:t>, finding</w:t>
      </w:r>
      <w:r w:rsidRPr="00376DAD">
        <w:rPr>
          <w:rFonts w:cstheme="minorHAnsi"/>
        </w:rPr>
        <w:t xml:space="preserve"> improvements in pain in both groups</w:t>
      </w:r>
      <w:r w:rsidR="001B2129" w:rsidRPr="00376DAD">
        <w:rPr>
          <w:rFonts w:cstheme="minorHAnsi"/>
        </w:rPr>
        <w:t xml:space="preserve"> at 12 months</w:t>
      </w:r>
      <w:r w:rsidRPr="00376DAD">
        <w:rPr>
          <w:rFonts w:cstheme="minorHAnsi"/>
        </w:rPr>
        <w:t xml:space="preserve"> but no between</w:t>
      </w:r>
      <w:r w:rsidR="002D43A3" w:rsidRPr="00376DAD">
        <w:rPr>
          <w:rFonts w:cstheme="minorHAnsi"/>
        </w:rPr>
        <w:t>-</w:t>
      </w:r>
      <w:r w:rsidRPr="00376DAD">
        <w:rPr>
          <w:rFonts w:cstheme="minorHAnsi"/>
        </w:rPr>
        <w:t xml:space="preserve">group differences. </w:t>
      </w:r>
      <w:r w:rsidR="00C85FF1" w:rsidRPr="00376DAD">
        <w:rPr>
          <w:rFonts w:cstheme="minorHAnsi"/>
        </w:rPr>
        <w:t xml:space="preserve">Similarly, there were no differences in pain and disability at 6 months between </w:t>
      </w:r>
      <w:r w:rsidR="00EA4111" w:rsidRPr="00376DAD">
        <w:rPr>
          <w:rFonts w:cstheme="minorHAnsi"/>
        </w:rPr>
        <w:t xml:space="preserve">an </w:t>
      </w:r>
      <w:r w:rsidR="00C85FF1" w:rsidRPr="00376DAD">
        <w:rPr>
          <w:rFonts w:cstheme="minorHAnsi"/>
        </w:rPr>
        <w:t xml:space="preserve">intra-articular injection of botulinum toxin type A </w:t>
      </w:r>
      <w:r w:rsidR="00EA4111" w:rsidRPr="00376DAD">
        <w:rPr>
          <w:rFonts w:cstheme="minorHAnsi"/>
        </w:rPr>
        <w:t xml:space="preserve">compared </w:t>
      </w:r>
      <w:r w:rsidR="00C85FF1" w:rsidRPr="00376DAD">
        <w:rPr>
          <w:rFonts w:cstheme="minorHAnsi"/>
        </w:rPr>
        <w:t xml:space="preserve">with </w:t>
      </w:r>
      <w:r w:rsidR="00EA4111" w:rsidRPr="00376DAD">
        <w:rPr>
          <w:rFonts w:cstheme="minorHAnsi"/>
        </w:rPr>
        <w:t>an</w:t>
      </w:r>
      <w:r w:rsidR="00C85FF1" w:rsidRPr="00376DAD">
        <w:rPr>
          <w:rFonts w:cstheme="minorHAnsi"/>
        </w:rPr>
        <w:t xml:space="preserve"> intra-articular injection of hyaluronate </w:t>
      </w:r>
      <w:r w:rsidR="00EA4111" w:rsidRPr="00376DAD">
        <w:rPr>
          <w:rFonts w:cstheme="minorHAnsi"/>
        </w:rPr>
        <w:t>combined with</w:t>
      </w:r>
      <w:r w:rsidR="00C85FF1" w:rsidRPr="00376DAD">
        <w:rPr>
          <w:rFonts w:cstheme="minorHAnsi"/>
        </w:rPr>
        <w:t xml:space="preserve"> 12 sessions of rehabilitation exercise, although within-group improvements were seen</w:t>
      </w:r>
      <w:r w:rsidRPr="00376DAD">
        <w:rPr>
          <w:rFonts w:cstheme="minorHAnsi"/>
        </w:rPr>
        <w:fldChar w:fldCharType="begin"/>
      </w:r>
      <w:r w:rsidR="00117591" w:rsidRPr="00376DAD">
        <w:rPr>
          <w:rFonts w:cstheme="minorHAnsi"/>
        </w:rPr>
        <w:instrText xml:space="preserve"> ADDIN EN.CITE &lt;EndNote&gt;&lt;Cite&gt;&lt;Author&gt;Sun&lt;/Author&gt;&lt;Year&gt;2014&lt;/Year&gt;&lt;RecNum&gt;13810&lt;/RecNum&gt;&lt;DisplayText&gt;&lt;style face="superscript"&gt;100&lt;/style&gt;&lt;/DisplayText&gt;&lt;record&gt;&lt;rec-number&gt;13810&lt;/rec-number&gt;&lt;foreign-keys&gt;&lt;key app="EN" db-id="exrtztffxzr0x0eaz2qp2swf52aztxfewv0t" timestamp="1619402585"&gt;13810&lt;/key&gt;&lt;/foreign-keys&gt;&lt;ref-type name="Journal Article"&gt;17&lt;/ref-type&gt;&lt;contributors&gt;&lt;authors&gt;&lt;author&gt;Sun, S. F.&lt;/author&gt;&lt;author&gt;Hsu, C. W.&lt;/author&gt;&lt;author&gt;Lin, H. S.&lt;/author&gt;&lt;author&gt;Chou, Y. J.&lt;/author&gt;&lt;author&gt;Chen, J. Y.&lt;/author&gt;&lt;author&gt;Wang, J. L.&lt;/author&gt;&lt;/authors&gt;&lt;/contributors&gt;&lt;auth-address&gt;Department of Physical Medicine and Rehabilitation, Kaohsiung Veterans General Hospital, Kaohsiung, Taiwan. sfsun.tw@yahoo.com.tw.&lt;/auth-address&gt;&lt;titles&gt;&lt;title&gt;Efficacy of intraarticular botulinum toxin A and intraarticular hyaluronate plus rehabilitation exercise in patients with unilateral ankle osteoarthritis: a randomized controlled trial&lt;/title&gt;&lt;secondary-title&gt;J Foot Ankle Res&lt;/secondary-title&gt;&lt;/titles&gt;&lt;periodical&gt;&lt;full-title&gt;J Foot Ankle Res&lt;/full-title&gt;&lt;abbr-1&gt;Journal of foot and ankle research&lt;/abbr-1&gt;&lt;/periodical&gt;&lt;pages&gt;9&lt;/pages&gt;&lt;volume&gt;7&lt;/volume&gt;&lt;number&gt;1&lt;/number&gt;&lt;edition&gt;2014/02/08&lt;/edition&gt;&lt;dates&gt;&lt;year&gt;2014&lt;/year&gt;&lt;pub-dates&gt;&lt;date&gt;Feb 6&lt;/date&gt;&lt;/pub-dates&gt;&lt;/dates&gt;&lt;isbn&gt;1757-1146 (Print)&amp;#xD;1757-1146&lt;/isbn&gt;&lt;accession-num&gt;24502534&lt;/accession-num&gt;&lt;urls&gt;&lt;/urls&gt;&lt;custom2&gt;PMC3922455&lt;/custom2&gt;&lt;electronic-resource-num&gt;10.1186/1757-1146-7-9&lt;/electronic-resource-num&gt;&lt;remote-database-provider&gt;NLM&lt;/remote-database-provider&gt;&lt;language&gt;eng&lt;/language&gt;&lt;/record&gt;&lt;/Cite&gt;&lt;/EndNote&gt;</w:instrText>
      </w:r>
      <w:r w:rsidRPr="00376DAD">
        <w:rPr>
          <w:rFonts w:cstheme="minorHAnsi"/>
        </w:rPr>
        <w:fldChar w:fldCharType="separate"/>
      </w:r>
      <w:r w:rsidR="00117591" w:rsidRPr="00376DAD">
        <w:rPr>
          <w:rFonts w:cstheme="minorHAnsi"/>
          <w:noProof/>
          <w:vertAlign w:val="superscript"/>
        </w:rPr>
        <w:t>100</w:t>
      </w:r>
      <w:r w:rsidRPr="00376DAD">
        <w:rPr>
          <w:rFonts w:cstheme="minorHAnsi"/>
        </w:rPr>
        <w:fldChar w:fldCharType="end"/>
      </w:r>
      <w:r w:rsidR="00C85FF1" w:rsidRPr="00376DAD">
        <w:rPr>
          <w:rFonts w:cstheme="minorHAnsi"/>
        </w:rPr>
        <w:t>.</w:t>
      </w:r>
    </w:p>
    <w:p w14:paraId="422CE797" w14:textId="3851172F" w:rsidR="009764A3" w:rsidRPr="00376DAD" w:rsidRDefault="009764A3" w:rsidP="007F2834">
      <w:pPr>
        <w:pStyle w:val="Heading31"/>
      </w:pPr>
      <w:bookmarkStart w:id="36" w:name="_Toc74924266"/>
      <w:r w:rsidRPr="00376DAD">
        <w:t>Surgery</w:t>
      </w:r>
      <w:bookmarkEnd w:id="36"/>
    </w:p>
    <w:p w14:paraId="4FBD670B" w14:textId="5C470848" w:rsidR="009764A3" w:rsidRPr="00376DAD" w:rsidRDefault="009764A3" w:rsidP="00E646AC">
      <w:pPr>
        <w:spacing w:line="360" w:lineRule="auto"/>
        <w:jc w:val="both"/>
        <w:rPr>
          <w:rFonts w:cstheme="minorHAnsi"/>
        </w:rPr>
      </w:pPr>
      <w:r w:rsidRPr="00376DAD">
        <w:rPr>
          <w:rFonts w:cstheme="minorHAnsi"/>
        </w:rPr>
        <w:t xml:space="preserve">Two </w:t>
      </w:r>
      <w:r w:rsidR="00355B19" w:rsidRPr="00376DAD">
        <w:rPr>
          <w:rFonts w:cstheme="minorHAnsi"/>
        </w:rPr>
        <w:t>RCTs</w:t>
      </w:r>
      <w:r w:rsidRPr="00376DAD">
        <w:rPr>
          <w:rFonts w:cstheme="minorHAnsi"/>
        </w:rPr>
        <w:t xml:space="preserve"> </w:t>
      </w:r>
      <w:r w:rsidR="00C85FF1" w:rsidRPr="00376DAD">
        <w:rPr>
          <w:rFonts w:cstheme="minorHAnsi"/>
        </w:rPr>
        <w:t xml:space="preserve">comparing arthrodesis and arthroplasty </w:t>
      </w:r>
      <w:r w:rsidRPr="00376DAD">
        <w:rPr>
          <w:rFonts w:cstheme="minorHAnsi"/>
        </w:rPr>
        <w:t xml:space="preserve">have been conducted for first MTP joint OA. </w:t>
      </w:r>
      <w:r w:rsidR="00095FBE" w:rsidRPr="00376DAD">
        <w:rPr>
          <w:rFonts w:cstheme="minorHAnsi"/>
        </w:rPr>
        <w:t xml:space="preserve">Comparison of </w:t>
      </w:r>
      <w:r w:rsidRPr="00376DAD">
        <w:rPr>
          <w:rFonts w:cstheme="minorHAnsi"/>
        </w:rPr>
        <w:t>arthrodesis to total joint arth</w:t>
      </w:r>
      <w:r w:rsidR="001718B5" w:rsidRPr="00376DAD">
        <w:rPr>
          <w:rFonts w:cstheme="minorHAnsi"/>
        </w:rPr>
        <w:t>r</w:t>
      </w:r>
      <w:r w:rsidRPr="00376DAD">
        <w:rPr>
          <w:rFonts w:cstheme="minorHAnsi"/>
        </w:rPr>
        <w:t xml:space="preserve">oplasty </w:t>
      </w:r>
      <w:r w:rsidR="00983E67" w:rsidRPr="00376DAD">
        <w:rPr>
          <w:rFonts w:cstheme="minorHAnsi"/>
        </w:rPr>
        <w:t>at two</w:t>
      </w:r>
      <w:r w:rsidR="00983E67" w:rsidRPr="00376DAD">
        <w:rPr>
          <w:rFonts w:cstheme="minorHAnsi"/>
        </w:rPr>
        <w:fldChar w:fldCharType="begin"/>
      </w:r>
      <w:r w:rsidR="00095FBE" w:rsidRPr="00376DAD">
        <w:rPr>
          <w:rFonts w:cstheme="minorHAnsi"/>
        </w:rPr>
        <w:instrText xml:space="preserve"> ADDIN EN.CITE &lt;EndNote&gt;&lt;Cite&gt;&lt;Author&gt;Gibson&lt;/Author&gt;&lt;Year&gt;2005&lt;/Year&gt;&lt;RecNum&gt;3382&lt;/RecNum&gt;&lt;DisplayText&gt;&lt;style face="superscript"&gt;113&lt;/style&gt;&lt;/DisplayText&gt;&lt;record&gt;&lt;rec-number&gt;3382&lt;/rec-number&gt;&lt;foreign-keys&gt;&lt;key app="EN" db-id="exrtztffxzr0x0eaz2qp2swf52aztxfewv0t" timestamp="0"&gt;3382&lt;/key&gt;&lt;/foreign-keys&gt;&lt;ref-type name="Journal Article"&gt;17&lt;/ref-type&gt;&lt;contributors&gt;&lt;authors&gt;&lt;author&gt;J N A Gibson&lt;/author&gt;&lt;author&gt;C E Thomson&lt;/author&gt;&lt;/authors&gt;&lt;/contributors&gt;&lt;titles&gt;&lt;title&gt;Arthrodesis or total replacement arthroplasty for hallux rigidus. A randomized controlled trial&lt;/title&gt;&lt;secondary-title&gt;Foot and Ankle International&lt;/secondary-title&gt;&lt;/titles&gt;&lt;periodical&gt;&lt;full-title&gt;Foot and Ankle International&lt;/full-title&gt;&lt;/periodical&gt;&lt;pages&gt;680-690&lt;/pages&gt;&lt;volume&gt;26&lt;/volume&gt;&lt;dates&gt;&lt;year&gt;2005&lt;/year&gt;&lt;/dates&gt;&lt;urls&gt;&lt;/urls&gt;&lt;/record&gt;&lt;/Cite&gt;&lt;/EndNote&gt;</w:instrText>
      </w:r>
      <w:r w:rsidR="00983E67" w:rsidRPr="00376DAD">
        <w:rPr>
          <w:rFonts w:cstheme="minorHAnsi"/>
        </w:rPr>
        <w:fldChar w:fldCharType="separate"/>
      </w:r>
      <w:r w:rsidR="00095FBE" w:rsidRPr="00376DAD">
        <w:rPr>
          <w:rFonts w:cstheme="minorHAnsi"/>
          <w:noProof/>
          <w:vertAlign w:val="superscript"/>
        </w:rPr>
        <w:t>113</w:t>
      </w:r>
      <w:r w:rsidR="00983E67" w:rsidRPr="00376DAD">
        <w:rPr>
          <w:rFonts w:cstheme="minorHAnsi"/>
        </w:rPr>
        <w:fldChar w:fldCharType="end"/>
      </w:r>
      <w:r w:rsidR="00983E67" w:rsidRPr="00376DAD">
        <w:rPr>
          <w:rFonts w:cstheme="minorHAnsi"/>
        </w:rPr>
        <w:t xml:space="preserve"> and 15 years</w:t>
      </w:r>
      <w:r w:rsidR="00983E67" w:rsidRPr="00376DAD">
        <w:rPr>
          <w:rFonts w:cstheme="minorHAnsi"/>
        </w:rPr>
        <w:fldChar w:fldCharType="begin"/>
      </w:r>
      <w:r w:rsidR="00095FBE" w:rsidRPr="00376DAD">
        <w:rPr>
          <w:rFonts w:cstheme="minorHAnsi"/>
        </w:rPr>
        <w:instrText xml:space="preserve"> ADDIN EN.CITE &lt;EndNote&gt;&lt;Cite&gt;&lt;Author&gt;Stone&lt;/Author&gt;&lt;Year&gt;2017&lt;/Year&gt;&lt;RecNum&gt;13811&lt;/RecNum&gt;&lt;DisplayText&gt;&lt;style face="superscript"&gt;114&lt;/style&gt;&lt;/DisplayText&gt;&lt;record&gt;&lt;rec-number&gt;13811&lt;/rec-number&gt;&lt;foreign-keys&gt;&lt;key app="EN" db-id="exrtztffxzr0x0eaz2qp2swf52aztxfewv0t" timestamp="1619402666"&gt;13811&lt;/key&gt;&lt;/foreign-keys&gt;&lt;ref-type name="Journal Article"&gt;17&lt;/ref-type&gt;&lt;contributors&gt;&lt;authors&gt;&lt;author&gt;Stone, O. D.&lt;/author&gt;&lt;author&gt;Ray, R.&lt;/author&gt;&lt;author&gt;Thomson, C. E.&lt;/author&gt;&lt;author&gt;Gibson, J. N.&lt;/author&gt;&lt;/authors&gt;&lt;/contributors&gt;&lt;auth-address&gt;1 Edinburgh Royal Infirmary, Edinburgh, United Kingdom.&lt;/auth-address&gt;&lt;titles&gt;&lt;title&gt;Long-Term Follow-up of Arthrodesis vs Total Joint Arthroplasty for Hallux Rigidus&lt;/title&gt;&lt;secondary-title&gt;Foot Ankle Int&lt;/secondary-title&gt;&lt;/titles&gt;&lt;periodical&gt;&lt;full-title&gt;Foot Ankle Int&lt;/full-title&gt;&lt;abbr-1&gt;Foot &amp;amp; ankle international&lt;/abbr-1&gt;&lt;/periodical&gt;&lt;pages&gt;375-380&lt;/pages&gt;&lt;volume&gt;38&lt;/volume&gt;&lt;number&gt;4&lt;/number&gt;&lt;edition&gt;2017/04/04&lt;/edition&gt;&lt;keywords&gt;&lt;keyword&gt;Arthrodesis/*methods&lt;/keyword&gt;&lt;keyword&gt;Arthroplasty, Replacement/*methods&lt;/keyword&gt;&lt;keyword&gt;Follow-Up Studies&lt;/keyword&gt;&lt;keyword&gt;Hallux Rigidus/diagnosis/*surgery&lt;/keyword&gt;&lt;keyword&gt;Humans&lt;/keyword&gt;&lt;keyword&gt;Longitudinal Studies&lt;/keyword&gt;&lt;keyword&gt;Metatarsophalangeal Joint/*surgery&lt;/keyword&gt;&lt;keyword&gt;Pain Measurement&lt;/keyword&gt;&lt;keyword&gt;Retrospective Studies&lt;/keyword&gt;&lt;keyword&gt;Salvage Therapy&lt;/keyword&gt;&lt;keyword&gt;Treatment Outcome&lt;/keyword&gt;&lt;keyword&gt;arthrodesis&lt;/keyword&gt;&lt;keyword&gt;arthroplasty&lt;/keyword&gt;&lt;keyword&gt;metatarsophalangeal joint&lt;/keyword&gt;&lt;keyword&gt;randomized controlled trial&lt;/keyword&gt;&lt;/keywords&gt;&lt;dates&gt;&lt;year&gt;2017&lt;/year&gt;&lt;pub-dates&gt;&lt;date&gt;Apr&lt;/date&gt;&lt;/pub-dates&gt;&lt;/dates&gt;&lt;isbn&gt;1071-1007&lt;/isbn&gt;&lt;accession-num&gt;28367694&lt;/accession-num&gt;&lt;urls&gt;&lt;/urls&gt;&lt;electronic-resource-num&gt;10.1177/1071100716682994&lt;/electronic-resource-num&gt;&lt;remote-database-provider&gt;NLM&lt;/remote-database-provider&gt;&lt;language&gt;eng&lt;/language&gt;&lt;/record&gt;&lt;/Cite&gt;&lt;/EndNote&gt;</w:instrText>
      </w:r>
      <w:r w:rsidR="00983E67" w:rsidRPr="00376DAD">
        <w:rPr>
          <w:rFonts w:cstheme="minorHAnsi"/>
        </w:rPr>
        <w:fldChar w:fldCharType="separate"/>
      </w:r>
      <w:r w:rsidR="00095FBE" w:rsidRPr="00376DAD">
        <w:rPr>
          <w:rFonts w:cstheme="minorHAnsi"/>
          <w:noProof/>
          <w:vertAlign w:val="superscript"/>
        </w:rPr>
        <w:t>114</w:t>
      </w:r>
      <w:r w:rsidR="00983E67" w:rsidRPr="00376DAD">
        <w:rPr>
          <w:rFonts w:cstheme="minorHAnsi"/>
        </w:rPr>
        <w:fldChar w:fldCharType="end"/>
      </w:r>
      <w:r w:rsidR="00983E67" w:rsidRPr="00376DAD">
        <w:rPr>
          <w:rFonts w:cstheme="minorHAnsi"/>
        </w:rPr>
        <w:t xml:space="preserve"> </w:t>
      </w:r>
      <w:r w:rsidRPr="00376DAD">
        <w:rPr>
          <w:rFonts w:cstheme="minorHAnsi"/>
        </w:rPr>
        <w:t>in individuals with first MTP joint OA</w:t>
      </w:r>
      <w:r w:rsidR="00095FBE" w:rsidRPr="00376DAD">
        <w:rPr>
          <w:rFonts w:cstheme="minorHAnsi"/>
        </w:rPr>
        <w:t xml:space="preserve"> showed </w:t>
      </w:r>
      <w:r w:rsidR="009C61FC" w:rsidRPr="00376DAD">
        <w:rPr>
          <w:rFonts w:cstheme="minorHAnsi"/>
        </w:rPr>
        <w:t xml:space="preserve">a significant </w:t>
      </w:r>
      <w:r w:rsidR="00C85FF1" w:rsidRPr="00376DAD">
        <w:rPr>
          <w:rFonts w:cstheme="minorHAnsi"/>
        </w:rPr>
        <w:t xml:space="preserve">between-group </w:t>
      </w:r>
      <w:r w:rsidR="009C61FC" w:rsidRPr="00376DAD">
        <w:rPr>
          <w:rFonts w:cstheme="minorHAnsi"/>
        </w:rPr>
        <w:t xml:space="preserve">difference </w:t>
      </w:r>
      <w:r w:rsidR="00C85FF1" w:rsidRPr="00376DAD">
        <w:rPr>
          <w:rFonts w:cstheme="minorHAnsi"/>
        </w:rPr>
        <w:t>in pain</w:t>
      </w:r>
      <w:r w:rsidR="009C61FC" w:rsidRPr="00376DAD">
        <w:rPr>
          <w:rFonts w:cstheme="minorHAnsi"/>
        </w:rPr>
        <w:t xml:space="preserve"> favour</w:t>
      </w:r>
      <w:r w:rsidR="00C85FF1" w:rsidRPr="00376DAD">
        <w:rPr>
          <w:rFonts w:cstheme="minorHAnsi"/>
        </w:rPr>
        <w:t>ing</w:t>
      </w:r>
      <w:r w:rsidR="009C61FC" w:rsidRPr="00376DAD">
        <w:rPr>
          <w:rFonts w:cstheme="minorHAnsi"/>
        </w:rPr>
        <w:t xml:space="preserve"> arthrodesis </w:t>
      </w:r>
      <w:r w:rsidR="00095FBE" w:rsidRPr="00376DAD">
        <w:rPr>
          <w:rFonts w:cstheme="minorHAnsi"/>
        </w:rPr>
        <w:t xml:space="preserve">at two and </w:t>
      </w:r>
      <w:r w:rsidR="009C61FC" w:rsidRPr="00376DAD">
        <w:rPr>
          <w:rFonts w:cstheme="minorHAnsi"/>
        </w:rPr>
        <w:t>15 years</w:t>
      </w:r>
      <w:r w:rsidRPr="00376DAD">
        <w:rPr>
          <w:rFonts w:cstheme="minorHAnsi"/>
        </w:rPr>
        <w:t>. Baumhauer et al</w:t>
      </w:r>
      <w:r w:rsidRPr="00376DAD">
        <w:rPr>
          <w:rFonts w:cstheme="minorHAnsi"/>
        </w:rPr>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sidRPr="00376DAD">
        <w:rPr>
          <w:rFonts w:cstheme="minorHAnsi"/>
        </w:rPr>
        <w:instrText xml:space="preserve"> ADDIN EN.CITE </w:instrText>
      </w:r>
      <w:r w:rsidR="00117591" w:rsidRPr="00376DAD">
        <w:rPr>
          <w:rFonts w:cstheme="minorHAnsi"/>
        </w:rPr>
        <w:fldChar w:fldCharType="begin">
          <w:fldData xml:space="preserve">PEVuZE5vdGU+PENpdGU+PEF1dGhvcj5CYXVtaGF1ZXI8L0F1dGhvcj48WWVhcj4yMDE2PC9ZZWFy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</w:fldData>
        </w:fldChar>
      </w:r>
      <w:r w:rsidR="00117591" w:rsidRPr="00376DAD">
        <w:rPr>
          <w:rFonts w:cstheme="minorHAnsi"/>
        </w:rPr>
        <w:instrText xml:space="preserve"> ADDIN EN.CITE.DATA </w:instrText>
      </w:r>
      <w:r w:rsidR="00117591" w:rsidRPr="00376DAD">
        <w:rPr>
          <w:rFonts w:cstheme="minorHAnsi"/>
        </w:rPr>
      </w:r>
      <w:r w:rsidR="00117591" w:rsidRPr="00376DAD">
        <w:rPr>
          <w:rFonts w:cstheme="minorHAnsi"/>
        </w:rPr>
        <w:fldChar w:fldCharType="end"/>
      </w:r>
      <w:r w:rsidRPr="00376DAD">
        <w:rPr>
          <w:rFonts w:cstheme="minorHAnsi"/>
        </w:rPr>
      </w:r>
      <w:r w:rsidRPr="00376DAD">
        <w:rPr>
          <w:rFonts w:cstheme="minorHAnsi"/>
        </w:rPr>
        <w:fldChar w:fldCharType="separate"/>
      </w:r>
      <w:r w:rsidR="00117591" w:rsidRPr="00376DAD">
        <w:rPr>
          <w:rFonts w:cstheme="minorHAnsi"/>
          <w:noProof/>
          <w:vertAlign w:val="superscript"/>
        </w:rPr>
        <w:t>85</w:t>
      </w:r>
      <w:r w:rsidRPr="00376DAD">
        <w:rPr>
          <w:rFonts w:cstheme="minorHAnsi"/>
        </w:rPr>
        <w:fldChar w:fldCharType="end"/>
      </w:r>
      <w:r w:rsidRPr="00376DAD">
        <w:rPr>
          <w:rFonts w:cstheme="minorHAnsi"/>
        </w:rPr>
        <w:t xml:space="preserve"> compared hemi-arth</w:t>
      </w:r>
      <w:r w:rsidR="0090170F" w:rsidRPr="00376DAD">
        <w:rPr>
          <w:rFonts w:cstheme="minorHAnsi"/>
        </w:rPr>
        <w:t>r</w:t>
      </w:r>
      <w:r w:rsidRPr="00376DAD">
        <w:rPr>
          <w:rFonts w:cstheme="minorHAnsi"/>
        </w:rPr>
        <w:t>oplasty (Cartiva</w:t>
      </w:r>
      <w:r w:rsidRPr="00376DAD">
        <w:rPr>
          <w:rFonts w:cstheme="minorHAnsi"/>
          <w:vertAlign w:val="superscript"/>
        </w:rPr>
        <w:t>®</w:t>
      </w:r>
      <w:r w:rsidRPr="00376DAD">
        <w:rPr>
          <w:rFonts w:cstheme="minorHAnsi"/>
        </w:rPr>
        <w:t xml:space="preserve">) to arthrodesis for first MTP joint OA in a non-inferiority trial. There was a significant difference between groups in favour of arthrodesis for pain and function </w:t>
      </w:r>
      <w:r w:rsidR="009C61FC" w:rsidRPr="00376DAD">
        <w:rPr>
          <w:rFonts w:cstheme="minorHAnsi"/>
        </w:rPr>
        <w:t xml:space="preserve">that </w:t>
      </w:r>
      <w:r w:rsidR="0090170F" w:rsidRPr="00376DAD">
        <w:rPr>
          <w:rFonts w:cstheme="minorHAnsi"/>
        </w:rPr>
        <w:t>persisted</w:t>
      </w:r>
      <w:r w:rsidR="009C61FC" w:rsidRPr="00376DAD">
        <w:rPr>
          <w:rFonts w:cstheme="minorHAnsi"/>
        </w:rPr>
        <w:t xml:space="preserve"> at two years</w:t>
      </w:r>
      <w:r w:rsidRPr="00376DAD">
        <w:rPr>
          <w:rFonts w:cstheme="minorHAnsi"/>
        </w:rPr>
        <w:t>.</w:t>
      </w:r>
    </w:p>
    <w:p w14:paraId="3026ED02" w14:textId="1BD6E19D" w:rsidR="009764A3" w:rsidRPr="00376DAD" w:rsidRDefault="009C61FC" w:rsidP="00E646AC">
      <w:pPr>
        <w:spacing w:line="360" w:lineRule="auto"/>
        <w:jc w:val="both"/>
        <w:rPr>
          <w:rFonts w:cstheme="minorHAnsi"/>
        </w:rPr>
      </w:pPr>
      <w:r w:rsidRPr="00376DAD">
        <w:rPr>
          <w:rFonts w:cstheme="minorHAnsi"/>
        </w:rPr>
        <w:t>For ankle OA, the main surgical option</w:t>
      </w:r>
      <w:r w:rsidR="00095FBE" w:rsidRPr="00376DAD">
        <w:rPr>
          <w:rFonts w:cstheme="minorHAnsi"/>
        </w:rPr>
        <w:t>s</w:t>
      </w:r>
      <w:r w:rsidRPr="00376DAD">
        <w:rPr>
          <w:rFonts w:cstheme="minorHAnsi"/>
        </w:rPr>
        <w:t xml:space="preserve"> </w:t>
      </w:r>
      <w:r w:rsidR="00095FBE" w:rsidRPr="00376DAD">
        <w:rPr>
          <w:rFonts w:cstheme="minorHAnsi"/>
        </w:rPr>
        <w:t>are</w:t>
      </w:r>
      <w:r w:rsidRPr="00376DAD">
        <w:rPr>
          <w:rFonts w:cstheme="minorHAnsi"/>
        </w:rPr>
        <w:t xml:space="preserve"> fusion</w:t>
      </w:r>
      <w:r w:rsidR="00095FBE" w:rsidRPr="00376DAD">
        <w:rPr>
          <w:rFonts w:cstheme="minorHAnsi"/>
        </w:rPr>
        <w:t xml:space="preserve"> and </w:t>
      </w:r>
      <w:r w:rsidRPr="00376DAD">
        <w:rPr>
          <w:rFonts w:cstheme="minorHAnsi"/>
        </w:rPr>
        <w:t>total ankle replacement</w:t>
      </w:r>
      <w:r w:rsidR="00095FBE" w:rsidRPr="00376DAD">
        <w:rPr>
          <w:rFonts w:cstheme="minorHAnsi"/>
        </w:rPr>
        <w:t xml:space="preserve">. </w:t>
      </w:r>
      <w:r w:rsidR="009764A3" w:rsidRPr="00376DAD">
        <w:rPr>
          <w:rFonts w:cstheme="minorHAnsi"/>
        </w:rPr>
        <w:t>In one trial</w:t>
      </w:r>
      <w:r w:rsidRPr="00376DAD">
        <w:rPr>
          <w:rFonts w:cstheme="minorHAnsi"/>
        </w:rPr>
        <w:t xml:space="preserve">, </w:t>
      </w:r>
      <w:r w:rsidR="009764A3" w:rsidRPr="00376DAD">
        <w:rPr>
          <w:rFonts w:cstheme="minorHAnsi"/>
        </w:rPr>
        <w:t>Norvell et al</w:t>
      </w:r>
      <w:r w:rsidR="009764A3" w:rsidRPr="00376DAD">
        <w:rPr>
          <w:rFonts w:cstheme="minorHAnsi"/>
        </w:rPr>
        <w:fldChar w:fldCharType="begin">
          <w:fldData xml:space="preserve">PEVuZE5vdGU+PENpdGU+PEF1dGhvcj5Ob3J2ZWxsPC9BdXRob3I+PFllYXI+MjAxOTwvWWVhcj48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Ob3J2ZWxsPC9BdXRob3I+PFllYXI+MjAxOTwvWWVhcj48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009764A3" w:rsidRPr="00376DAD">
        <w:rPr>
          <w:rFonts w:cstheme="minorHAnsi"/>
        </w:rPr>
      </w:r>
      <w:r w:rsidR="009764A3" w:rsidRPr="00376DAD">
        <w:rPr>
          <w:rFonts w:cstheme="minorHAnsi"/>
        </w:rPr>
        <w:fldChar w:fldCharType="separate"/>
      </w:r>
      <w:r w:rsidR="00095FBE" w:rsidRPr="00376DAD">
        <w:rPr>
          <w:rFonts w:cstheme="minorHAnsi"/>
          <w:noProof/>
          <w:vertAlign w:val="superscript"/>
        </w:rPr>
        <w:t>115</w:t>
      </w:r>
      <w:r w:rsidR="009764A3" w:rsidRPr="00376DAD">
        <w:rPr>
          <w:rFonts w:cstheme="minorHAnsi"/>
        </w:rPr>
        <w:fldChar w:fldCharType="end"/>
      </w:r>
      <w:r w:rsidRPr="00376DAD">
        <w:rPr>
          <w:rFonts w:cstheme="minorHAnsi"/>
        </w:rPr>
        <w:t xml:space="preserve"> compared</w:t>
      </w:r>
      <w:r w:rsidR="009764A3" w:rsidRPr="00376DAD">
        <w:rPr>
          <w:rFonts w:cstheme="minorHAnsi"/>
        </w:rPr>
        <w:t xml:space="preserve"> total ankle arthroplasty </w:t>
      </w:r>
      <w:r w:rsidR="00C85FF1" w:rsidRPr="00376DAD">
        <w:rPr>
          <w:rFonts w:cstheme="minorHAnsi"/>
        </w:rPr>
        <w:t>with</w:t>
      </w:r>
      <w:r w:rsidR="009764A3" w:rsidRPr="00376DAD">
        <w:rPr>
          <w:rFonts w:cstheme="minorHAnsi"/>
        </w:rPr>
        <w:t xml:space="preserve"> arthrodesis. At 6, 12 and 24 months, both interventions were associated with improvements in the FAAM and S</w:t>
      </w:r>
      <w:r w:rsidR="004D10E9" w:rsidRPr="00376DAD">
        <w:rPr>
          <w:rFonts w:cstheme="minorHAnsi"/>
        </w:rPr>
        <w:t>F</w:t>
      </w:r>
      <w:r w:rsidR="009764A3" w:rsidRPr="00376DAD">
        <w:rPr>
          <w:rFonts w:cstheme="minorHAnsi"/>
        </w:rPr>
        <w:t xml:space="preserve">-36; </w:t>
      </w:r>
      <w:r w:rsidR="0090170F" w:rsidRPr="00376DAD">
        <w:rPr>
          <w:rFonts w:cstheme="minorHAnsi"/>
        </w:rPr>
        <w:t>however,</w:t>
      </w:r>
      <w:r w:rsidR="009764A3" w:rsidRPr="00376DAD">
        <w:rPr>
          <w:rFonts w:cstheme="minorHAnsi"/>
        </w:rPr>
        <w:t xml:space="preserve"> there were </w:t>
      </w:r>
      <w:r w:rsidR="00CD05DA" w:rsidRPr="00376DAD">
        <w:rPr>
          <w:rFonts w:cstheme="minorHAnsi"/>
        </w:rPr>
        <w:t>several</w:t>
      </w:r>
      <w:r w:rsidR="009764A3" w:rsidRPr="00376DAD">
        <w:rPr>
          <w:rFonts w:cstheme="minorHAnsi"/>
        </w:rPr>
        <w:t xml:space="preserve"> between</w:t>
      </w:r>
      <w:r w:rsidR="002D43A3" w:rsidRPr="00376DAD">
        <w:rPr>
          <w:rFonts w:cstheme="minorHAnsi"/>
        </w:rPr>
        <w:t>-</w:t>
      </w:r>
      <w:r w:rsidR="009764A3" w:rsidRPr="00376DAD">
        <w:rPr>
          <w:rFonts w:cstheme="minorHAnsi"/>
        </w:rPr>
        <w:t xml:space="preserve">group differences in favour of arthroplasty. Other trials have been </w:t>
      </w:r>
      <w:r w:rsidR="009764A3" w:rsidRPr="00376DAD">
        <w:rPr>
          <w:rFonts w:cstheme="minorHAnsi"/>
        </w:rPr>
        <w:lastRenderedPageBreak/>
        <w:t xml:space="preserve">performed that have compared newer types of total ankle replacements. </w:t>
      </w:r>
      <w:r w:rsidRPr="00376DAD">
        <w:rPr>
          <w:rFonts w:cstheme="minorHAnsi"/>
        </w:rPr>
        <w:t>Wood et al</w:t>
      </w:r>
      <w:r w:rsidRPr="00376DAD">
        <w:rPr>
          <w:rFonts w:cstheme="minorHAnsi"/>
        </w:rPr>
        <w:fldChar w:fldCharType="begin">
          <w:fldData xml:space="preserve">PEVuZE5vdGU+PENpdGU+PEF1dGhvcj5Xb29kPC9BdXRob3I+PFllYXI+MjAwOTwvWWVhcj48UmVj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=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Xb29kPC9BdXRob3I+PFllYXI+MjAwOTwvWWVhcj48UmVj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=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Pr="00376DAD">
        <w:rPr>
          <w:rFonts w:cstheme="minorHAnsi"/>
        </w:rPr>
      </w:r>
      <w:r w:rsidRPr="00376DAD">
        <w:rPr>
          <w:rFonts w:cstheme="minorHAnsi"/>
        </w:rPr>
        <w:fldChar w:fldCharType="separate"/>
      </w:r>
      <w:r w:rsidR="00095FBE" w:rsidRPr="00376DAD">
        <w:rPr>
          <w:rFonts w:cstheme="minorHAnsi"/>
          <w:noProof/>
          <w:vertAlign w:val="superscript"/>
        </w:rPr>
        <w:t>116</w:t>
      </w:r>
      <w:r w:rsidRPr="00376DAD">
        <w:rPr>
          <w:rFonts w:cstheme="minorHAnsi"/>
        </w:rPr>
        <w:fldChar w:fldCharType="end"/>
      </w:r>
      <w:r w:rsidRPr="00376DAD">
        <w:rPr>
          <w:rFonts w:cstheme="minorHAnsi"/>
        </w:rPr>
        <w:t>, compared the Buechel-Pappas total ankle replacement to the Scandinavian Total Ankle Replacement</w:t>
      </w:r>
      <w:r w:rsidR="009764A3" w:rsidRPr="00376DAD">
        <w:rPr>
          <w:rFonts w:cstheme="minorHAnsi"/>
        </w:rPr>
        <w:t>. At 54 months, there were no between</w:t>
      </w:r>
      <w:r w:rsidR="002D43A3" w:rsidRPr="00376DAD">
        <w:rPr>
          <w:rFonts w:cstheme="minorHAnsi"/>
        </w:rPr>
        <w:t>-</w:t>
      </w:r>
      <w:r w:rsidR="009764A3" w:rsidRPr="00376DAD">
        <w:rPr>
          <w:rFonts w:cstheme="minorHAnsi"/>
        </w:rPr>
        <w:t xml:space="preserve">group differences </w:t>
      </w:r>
      <w:r w:rsidR="002D43A3" w:rsidRPr="00376DAD">
        <w:rPr>
          <w:rFonts w:cstheme="minorHAnsi"/>
        </w:rPr>
        <w:t xml:space="preserve">in </w:t>
      </w:r>
      <w:r w:rsidR="009764A3" w:rsidRPr="00376DAD">
        <w:rPr>
          <w:rFonts w:cstheme="minorHAnsi"/>
        </w:rPr>
        <w:t xml:space="preserve">pain or function </w:t>
      </w:r>
      <w:r w:rsidR="00C85FF1" w:rsidRPr="00376DAD">
        <w:rPr>
          <w:rFonts w:cstheme="minorHAnsi"/>
        </w:rPr>
        <w:t>(</w:t>
      </w:r>
      <w:r w:rsidR="009764A3" w:rsidRPr="00376DAD">
        <w:rPr>
          <w:rFonts w:cstheme="minorHAnsi"/>
        </w:rPr>
        <w:t>AOFAS Score</w:t>
      </w:r>
      <w:r w:rsidR="00C85FF1" w:rsidRPr="00376DAD">
        <w:rPr>
          <w:rFonts w:cstheme="minorHAnsi"/>
        </w:rPr>
        <w:t>)</w:t>
      </w:r>
      <w:r w:rsidR="009764A3" w:rsidRPr="00376DAD">
        <w:rPr>
          <w:rFonts w:cstheme="minorHAnsi"/>
        </w:rPr>
        <w:t>. Similarly, Nunley et al</w:t>
      </w:r>
      <w:r w:rsidR="009764A3" w:rsidRPr="00376DAD">
        <w:rPr>
          <w:rFonts w:cstheme="minorHAnsi"/>
        </w:rPr>
        <w:fldChar w:fldCharType="begin">
          <w:fldData xml:space="preserve">PEVuZE5vdGU+PENpdGU+PEF1dGhvcj5OdW5sZXk8L0F1dGhvcj48WWVhcj4yMDE5PC9ZZWFyPjxS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OdW5sZXk8L0F1dGhvcj48WWVhcj4yMDE5PC9ZZWFyPjxS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009764A3" w:rsidRPr="00376DAD">
        <w:rPr>
          <w:rFonts w:cstheme="minorHAnsi"/>
        </w:rPr>
      </w:r>
      <w:r w:rsidR="009764A3" w:rsidRPr="00376DAD">
        <w:rPr>
          <w:rFonts w:cstheme="minorHAnsi"/>
        </w:rPr>
        <w:fldChar w:fldCharType="separate"/>
      </w:r>
      <w:r w:rsidR="00095FBE" w:rsidRPr="00376DAD">
        <w:rPr>
          <w:rFonts w:cstheme="minorHAnsi"/>
          <w:noProof/>
          <w:vertAlign w:val="superscript"/>
        </w:rPr>
        <w:t>117</w:t>
      </w:r>
      <w:r w:rsidR="009764A3" w:rsidRPr="00376DAD">
        <w:rPr>
          <w:rFonts w:cstheme="minorHAnsi"/>
        </w:rPr>
        <w:fldChar w:fldCharType="end"/>
      </w:r>
      <w:r w:rsidR="009764A3" w:rsidRPr="00376DAD">
        <w:rPr>
          <w:rFonts w:cstheme="minorHAnsi"/>
        </w:rPr>
        <w:t xml:space="preserve"> compared the Scandinavian Total Ankle Replacement to a fixed-bearing (Salto Talaris</w:t>
      </w:r>
      <w:r w:rsidR="009764A3" w:rsidRPr="00376DAD">
        <w:rPr>
          <w:vertAlign w:val="superscript"/>
        </w:rPr>
        <w:t>®</w:t>
      </w:r>
      <w:r w:rsidR="009764A3" w:rsidRPr="00376DAD">
        <w:rPr>
          <w:rFonts w:cstheme="minorHAnsi"/>
        </w:rPr>
        <w:t>) total ankle replacement. At 2 years, pain and function improved in both groups, but there were no between</w:t>
      </w:r>
      <w:r w:rsidR="002D43A3" w:rsidRPr="00376DAD">
        <w:rPr>
          <w:rFonts w:cstheme="minorHAnsi"/>
        </w:rPr>
        <w:t>-</w:t>
      </w:r>
      <w:r w:rsidR="009764A3" w:rsidRPr="00376DAD">
        <w:rPr>
          <w:rFonts w:cstheme="minorHAnsi"/>
        </w:rPr>
        <w:t>group differences. Finally, Saltzman et al</w:t>
      </w:r>
      <w:r w:rsidR="009764A3" w:rsidRPr="00376DAD">
        <w:rPr>
          <w:rFonts w:cstheme="minorHAnsi"/>
        </w:rPr>
        <w:fldChar w:fldCharType="begin">
          <w:fldData xml:space="preserve">PEVuZE5vdGU+PENpdGU+PEF1dGhvcj5TYWx0em1hbjwvQXV0aG9yPjxZZWFyPjIwMTI8L1llYXI+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</w:fldData>
        </w:fldChar>
      </w:r>
      <w:r w:rsidR="00095FBE" w:rsidRPr="00376DAD">
        <w:rPr>
          <w:rFonts w:cstheme="minorHAnsi"/>
        </w:rPr>
        <w:instrText xml:space="preserve"> ADDIN EN.CITE </w:instrText>
      </w:r>
      <w:r w:rsidR="00095FBE" w:rsidRPr="00376DAD">
        <w:rPr>
          <w:rFonts w:cstheme="minorHAnsi"/>
        </w:rPr>
        <w:fldChar w:fldCharType="begin">
          <w:fldData xml:space="preserve">PEVuZE5vdGU+PENpdGU+PEF1dGhvcj5TYWx0em1hbjwvQXV0aG9yPjxZZWFyPjIwMTI8L1llYXI+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</w:fldData>
        </w:fldChar>
      </w:r>
      <w:r w:rsidR="00095FBE" w:rsidRPr="00376DAD">
        <w:rPr>
          <w:rFonts w:cstheme="minorHAnsi"/>
        </w:rPr>
        <w:instrText xml:space="preserve"> ADDIN EN.CITE.DATA </w:instrText>
      </w:r>
      <w:r w:rsidR="00095FBE" w:rsidRPr="00376DAD">
        <w:rPr>
          <w:rFonts w:cstheme="minorHAnsi"/>
        </w:rPr>
      </w:r>
      <w:r w:rsidR="00095FBE" w:rsidRPr="00376DAD">
        <w:rPr>
          <w:rFonts w:cstheme="minorHAnsi"/>
        </w:rPr>
        <w:fldChar w:fldCharType="end"/>
      </w:r>
      <w:r w:rsidR="009764A3" w:rsidRPr="00376DAD">
        <w:rPr>
          <w:rFonts w:cstheme="minorHAnsi"/>
        </w:rPr>
      </w:r>
      <w:r w:rsidR="009764A3" w:rsidRPr="00376DAD">
        <w:rPr>
          <w:rFonts w:cstheme="minorHAnsi"/>
        </w:rPr>
        <w:fldChar w:fldCharType="separate"/>
      </w:r>
      <w:r w:rsidR="00095FBE" w:rsidRPr="00376DAD">
        <w:rPr>
          <w:rFonts w:cstheme="minorHAnsi"/>
          <w:noProof/>
          <w:vertAlign w:val="superscript"/>
        </w:rPr>
        <w:t>118</w:t>
      </w:r>
      <w:r w:rsidR="009764A3" w:rsidRPr="00376DAD">
        <w:rPr>
          <w:rFonts w:cstheme="minorHAnsi"/>
        </w:rPr>
        <w:fldChar w:fldCharType="end"/>
      </w:r>
      <w:r w:rsidR="009764A3" w:rsidRPr="00376DAD">
        <w:rPr>
          <w:rFonts w:cstheme="minorHAnsi"/>
        </w:rPr>
        <w:t xml:space="preserve"> compared anterior osteophyte removal followed by either fixed ankle distraction or ankle distraction permitting joint motion. </w:t>
      </w:r>
      <w:r w:rsidR="00BD6AEE" w:rsidRPr="00376DAD">
        <w:rPr>
          <w:rFonts w:cstheme="minorHAnsi"/>
        </w:rPr>
        <w:t>A</w:t>
      </w:r>
      <w:r w:rsidR="009764A3" w:rsidRPr="00376DAD">
        <w:rPr>
          <w:rFonts w:cstheme="minorHAnsi"/>
        </w:rPr>
        <w:t xml:space="preserve">t 26, 52 and 104 weeks, </w:t>
      </w:r>
      <w:r w:rsidR="00CD05DA" w:rsidRPr="00376DAD">
        <w:rPr>
          <w:rFonts w:cstheme="minorHAnsi"/>
        </w:rPr>
        <w:t>both groups improved</w:t>
      </w:r>
      <w:r w:rsidR="009764A3" w:rsidRPr="00376DAD">
        <w:rPr>
          <w:rFonts w:cstheme="minorHAnsi"/>
        </w:rPr>
        <w:t>, with a significant between</w:t>
      </w:r>
      <w:r w:rsidR="002D43A3" w:rsidRPr="00376DAD">
        <w:rPr>
          <w:rFonts w:cstheme="minorHAnsi"/>
        </w:rPr>
        <w:t>-</w:t>
      </w:r>
      <w:r w:rsidR="009764A3" w:rsidRPr="00376DAD">
        <w:rPr>
          <w:rFonts w:cstheme="minorHAnsi"/>
        </w:rPr>
        <w:t>group difference in favour of ankle distraction permitting joint motion group at all time points.</w:t>
      </w:r>
    </w:p>
    <w:p w14:paraId="72BCE784" w14:textId="6076ADE6" w:rsidR="00225651" w:rsidRPr="00376DAD" w:rsidRDefault="00225651" w:rsidP="007F2834">
      <w:pPr>
        <w:pStyle w:val="Heading31"/>
      </w:pPr>
      <w:r w:rsidRPr="00376DAD">
        <w:t>Research agenda</w:t>
      </w:r>
      <w:bookmarkEnd w:id="31"/>
    </w:p>
    <w:p w14:paraId="437EBC34" w14:textId="77777777" w:rsidR="000636AC" w:rsidRPr="00376DAD" w:rsidRDefault="000636AC" w:rsidP="00E646AC">
      <w:pPr>
        <w:pStyle w:val="ListParagraph"/>
        <w:numPr>
          <w:ilvl w:val="0"/>
          <w:numId w:val="5"/>
        </w:numPr>
        <w:spacing w:line="360" w:lineRule="auto"/>
      </w:pPr>
      <w:bookmarkStart w:id="37" w:name="_Hlk71277600"/>
      <w:bookmarkStart w:id="38" w:name="_Toc71276569"/>
      <w:bookmarkStart w:id="39" w:name="_Toc74924268"/>
      <w:r w:rsidRPr="00376DAD">
        <w:t>Develop models of care for foot and ankle OA that can be implemented in general practice</w:t>
      </w:r>
    </w:p>
    <w:p w14:paraId="187CE825" w14:textId="77777777" w:rsidR="00152687" w:rsidRPr="00376DAD" w:rsidRDefault="00152687" w:rsidP="00E646AC">
      <w:pPr>
        <w:pStyle w:val="ListParagraph"/>
        <w:numPr>
          <w:ilvl w:val="0"/>
          <w:numId w:val="5"/>
        </w:numPr>
        <w:spacing w:line="360" w:lineRule="auto"/>
      </w:pPr>
      <w:r w:rsidRPr="00376DAD">
        <w:t>Ascertain what usual care is for foot and ankle OA so it can be used as the comparator in clinical trials</w:t>
      </w:r>
    </w:p>
    <w:p w14:paraId="1F94719E" w14:textId="77777777" w:rsidR="000636AC" w:rsidRPr="00376DAD" w:rsidRDefault="000636AC" w:rsidP="00E646AC">
      <w:pPr>
        <w:pStyle w:val="ListParagraph"/>
        <w:numPr>
          <w:ilvl w:val="0"/>
          <w:numId w:val="5"/>
        </w:numPr>
        <w:spacing w:line="360" w:lineRule="auto"/>
      </w:pPr>
      <w:r w:rsidRPr="00376DAD">
        <w:t>Evaluate the efficacy of exercise in the treatment of foot and ankle OA</w:t>
      </w:r>
    </w:p>
    <w:p w14:paraId="5A2D5A83" w14:textId="77777777" w:rsidR="000636AC" w:rsidRPr="00376DAD" w:rsidRDefault="000636AC" w:rsidP="00E646AC">
      <w:pPr>
        <w:pStyle w:val="ListParagraph"/>
        <w:numPr>
          <w:ilvl w:val="0"/>
          <w:numId w:val="5"/>
        </w:numPr>
        <w:spacing w:line="360" w:lineRule="auto"/>
      </w:pPr>
      <w:r w:rsidRPr="00376DAD">
        <w:t>Evaluate the efficacy of orthoses and footwear in the treatment of foot and ankle OA</w:t>
      </w:r>
    </w:p>
    <w:p w14:paraId="7692C842" w14:textId="77777777" w:rsidR="00152687" w:rsidRPr="00376DAD" w:rsidRDefault="00152687" w:rsidP="00E646AC">
      <w:pPr>
        <w:pStyle w:val="ListParagraph"/>
        <w:numPr>
          <w:ilvl w:val="0"/>
          <w:numId w:val="5"/>
        </w:numPr>
        <w:spacing w:line="360" w:lineRule="auto"/>
      </w:pPr>
      <w:r w:rsidRPr="00376DAD">
        <w:t>Evaluate the efficacy of weight loss in the treatment of foot and ankle OA</w:t>
      </w:r>
    </w:p>
    <w:bookmarkEnd w:id="37"/>
    <w:bookmarkEnd w:id="38"/>
    <w:bookmarkEnd w:id="39"/>
    <w:p w14:paraId="2D0C1329" w14:textId="3DF5E4EC" w:rsidR="00C82299" w:rsidRPr="00376DAD" w:rsidRDefault="00927BEA" w:rsidP="00054B69">
      <w:pPr>
        <w:pStyle w:val="Heading2"/>
      </w:pPr>
      <w:r w:rsidRPr="00376DAD">
        <w:t>4</w:t>
      </w:r>
      <w:r w:rsidR="006F4AE9" w:rsidRPr="00376DAD">
        <w:t xml:space="preserve">. </w:t>
      </w:r>
      <w:r w:rsidR="00F727BF" w:rsidRPr="00376DAD">
        <w:t>Discussion</w:t>
      </w:r>
    </w:p>
    <w:p w14:paraId="5D110EA1" w14:textId="14F942D8" w:rsidR="00054B69" w:rsidRPr="00376DAD" w:rsidRDefault="007C659A" w:rsidP="00054B69">
      <w:pPr>
        <w:spacing w:line="360" w:lineRule="auto"/>
        <w:jc w:val="both"/>
      </w:pPr>
      <w:r w:rsidRPr="00376DAD">
        <w:t>The objective of this study was to summarise the available evidence relating to the diagnosis, epidemiology, burden, outcome assessment and treatment of foot and ankle osteoarthritis (OA) and to develop a</w:t>
      </w:r>
      <w:r w:rsidR="008260DA" w:rsidRPr="00376DAD">
        <w:t>n</w:t>
      </w:r>
      <w:r w:rsidRPr="00376DAD">
        <w:t xml:space="preserve"> agenda to guide future research. </w:t>
      </w:r>
      <w:r w:rsidR="00054B69" w:rsidRPr="00376DAD">
        <w:t>By conducting an</w:t>
      </w:r>
      <w:r w:rsidR="002D43A3" w:rsidRPr="00376DAD">
        <w:t xml:space="preserve"> extensive narrative </w:t>
      </w:r>
      <w:r w:rsidR="002C1F99" w:rsidRPr="00376DAD">
        <w:t xml:space="preserve">literature </w:t>
      </w:r>
      <w:r w:rsidR="002D43A3" w:rsidRPr="00376DAD">
        <w:t>review</w:t>
      </w:r>
      <w:r w:rsidR="00CC32F3" w:rsidRPr="00376DAD">
        <w:t>,</w:t>
      </w:r>
      <w:r w:rsidR="002D43A3" w:rsidRPr="00376DAD">
        <w:t xml:space="preserve"> </w:t>
      </w:r>
      <w:r w:rsidRPr="00376DAD">
        <w:t>we</w:t>
      </w:r>
      <w:r w:rsidR="002D43A3" w:rsidRPr="00376DAD">
        <w:t xml:space="preserve"> ha</w:t>
      </w:r>
      <w:r w:rsidRPr="00376DAD">
        <w:t>ve</w:t>
      </w:r>
      <w:r w:rsidR="002D43A3" w:rsidRPr="00376DAD">
        <w:t xml:space="preserve"> identified key knowledge gaps related to foot and ankle OA</w:t>
      </w:r>
      <w:r w:rsidR="00054B69" w:rsidRPr="00376DAD">
        <w:t>, and c</w:t>
      </w:r>
      <w:r w:rsidR="00CC32F3" w:rsidRPr="00376DAD">
        <w:t>ombined</w:t>
      </w:r>
      <w:r w:rsidR="002D43A3" w:rsidRPr="00376DAD">
        <w:t xml:space="preserve"> </w:t>
      </w:r>
      <w:r w:rsidR="00CC32F3" w:rsidRPr="00376DAD">
        <w:t>with the input of expert clinicians and researchers, have</w:t>
      </w:r>
      <w:r w:rsidR="002D43A3" w:rsidRPr="00376DAD">
        <w:t xml:space="preserve"> developed a</w:t>
      </w:r>
      <w:r w:rsidR="008260DA" w:rsidRPr="00376DAD">
        <w:t xml:space="preserve"> preliminary</w:t>
      </w:r>
      <w:r w:rsidR="00CC32F3" w:rsidRPr="00376DAD">
        <w:t xml:space="preserve"> </w:t>
      </w:r>
      <w:r w:rsidR="002D43A3" w:rsidRPr="00376DAD">
        <w:t xml:space="preserve">agenda </w:t>
      </w:r>
      <w:r w:rsidR="00CC32F3" w:rsidRPr="00376DAD">
        <w:t>which will</w:t>
      </w:r>
      <w:r w:rsidR="002D43A3" w:rsidRPr="00376DAD">
        <w:t xml:space="preserve"> provide the basis for </w:t>
      </w:r>
      <w:r w:rsidR="00CC32F3" w:rsidRPr="00376DAD">
        <w:t>future research to improve our understanding and clinical management of this common and disabling condition.</w:t>
      </w:r>
    </w:p>
    <w:p w14:paraId="53A4DEB5" w14:textId="7E3139B4" w:rsidR="00A269FB" w:rsidRPr="00376DAD" w:rsidRDefault="00FA1C38" w:rsidP="00054B69">
      <w:pPr>
        <w:spacing w:line="360" w:lineRule="auto"/>
        <w:jc w:val="both"/>
      </w:pPr>
      <w:r w:rsidRPr="00376DAD">
        <w:t>Despite research on foot and ankle OA receiving substantially less attention compared to other joints, t</w:t>
      </w:r>
      <w:r w:rsidR="008F27C5" w:rsidRPr="00376DAD">
        <w:t xml:space="preserve">he </w:t>
      </w:r>
      <w:r w:rsidR="005C3498" w:rsidRPr="00376DAD">
        <w:t xml:space="preserve">research </w:t>
      </w:r>
      <w:r w:rsidR="008F27C5" w:rsidRPr="00376DAD">
        <w:t xml:space="preserve">agenda items </w:t>
      </w:r>
      <w:r w:rsidR="00A269FB" w:rsidRPr="00376DAD">
        <w:t>developed in this study</w:t>
      </w:r>
      <w:r w:rsidR="005C3498" w:rsidRPr="00376DAD">
        <w:t xml:space="preserve"> are similar to those </w:t>
      </w:r>
      <w:r w:rsidRPr="00376DAD">
        <w:t>developed for OA more broadly</w:t>
      </w:r>
      <w:r w:rsidR="00B402D5" w:rsidRPr="00376DAD">
        <w:t xml:space="preserve">, particularly in relation to improving </w:t>
      </w:r>
      <w:r w:rsidR="00D917DA" w:rsidRPr="00376DAD">
        <w:t>the</w:t>
      </w:r>
      <w:r w:rsidR="00B402D5" w:rsidRPr="00376DAD">
        <w:t xml:space="preserve"> understanding of natural history and progression</w:t>
      </w:r>
      <w:r w:rsidR="00D917DA" w:rsidRPr="00376DAD">
        <w:t xml:space="preserve">, identification of phenotypes, and the evaluation of non-surgical, non-drug </w:t>
      </w:r>
      <w:r w:rsidR="00D917DA" w:rsidRPr="00376DAD">
        <w:lastRenderedPageBreak/>
        <w:t>treatments.</w:t>
      </w:r>
      <w:r w:rsidRPr="00376DAD">
        <w:fldChar w:fldCharType="begin">
          <w:fldData xml:space="preserve">PEVuZE5vdGU+PENpdGU+PEF1dGhvcj5Db25hZ2hhbjwvQXV0aG9yPjxZZWFyPjIwMTQ8L1llYXI+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</w:fldData>
        </w:fldChar>
      </w:r>
      <w:r w:rsidR="00095FBE" w:rsidRPr="00376DAD">
        <w:instrText xml:space="preserve"> ADDIN EN.CITE </w:instrText>
      </w:r>
      <w:r w:rsidR="00095FBE" w:rsidRPr="00376DAD">
        <w:fldChar w:fldCharType="begin">
          <w:fldData xml:space="preserve">PEVuZE5vdGU+PENpdGU+PEF1dGhvcj5Db25hZ2hhbjwvQXV0aG9yPjxZZWFyPjIwMTQ8L1llYXI+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</w:fldData>
        </w:fldChar>
      </w:r>
      <w:r w:rsidR="00095FBE" w:rsidRPr="00376DAD">
        <w:instrText xml:space="preserve"> ADDIN EN.CITE.DATA </w:instrText>
      </w:r>
      <w:r w:rsidR="00095FBE" w:rsidRPr="00376DAD">
        <w:fldChar w:fldCharType="end"/>
      </w:r>
      <w:r w:rsidRPr="00376DAD">
        <w:fldChar w:fldCharType="separate"/>
      </w:r>
      <w:r w:rsidR="00095FBE" w:rsidRPr="00376DAD">
        <w:rPr>
          <w:noProof/>
          <w:vertAlign w:val="superscript"/>
        </w:rPr>
        <w:t>119, 120</w:t>
      </w:r>
      <w:r w:rsidRPr="00376DAD">
        <w:fldChar w:fldCharType="end"/>
      </w:r>
      <w:r w:rsidR="00D917DA" w:rsidRPr="00376DAD">
        <w:t xml:space="preserve"> </w:t>
      </w:r>
      <w:r w:rsidR="00A269FB" w:rsidRPr="00376DAD">
        <w:t xml:space="preserve">However, the </w:t>
      </w:r>
      <w:r w:rsidR="00655066" w:rsidRPr="00376DAD">
        <w:t xml:space="preserve">identified </w:t>
      </w:r>
      <w:r w:rsidR="00A269FB" w:rsidRPr="00376DAD">
        <w:t xml:space="preserve">need to develop an overarching clinical definition and diagnostic criteria for foot and ankle OA reflects the fact that </w:t>
      </w:r>
      <w:r w:rsidR="00655066" w:rsidRPr="00376DAD">
        <w:t>although</w:t>
      </w:r>
      <w:r w:rsidR="00A269FB" w:rsidRPr="00376DAD">
        <w:t xml:space="preserve"> </w:t>
      </w:r>
      <w:r w:rsidR="00655066" w:rsidRPr="00376DAD">
        <w:rPr>
          <w:lang w:val="en-AU"/>
        </w:rPr>
        <w:t>clinical definitions for OA at the knee</w:t>
      </w:r>
      <w:r w:rsidR="00655066" w:rsidRPr="00376DAD">
        <w:rPr>
          <w:lang w:val="en-US"/>
        </w:rPr>
        <w:fldChar w:fldCharType="begin"/>
      </w:r>
      <w:r w:rsidR="00655066" w:rsidRPr="00376DAD">
        <w:rPr>
          <w:lang w:val="en-US"/>
        </w:rPr>
        <w:instrText xml:space="preserve"> ADDIN EN.CITE &lt;EndNote&gt;&lt;Cite&gt;&lt;Author&gt;Altman&lt;/Author&gt;&lt;Year&gt;1986&lt;/Year&gt;&lt;RecNum&gt;1139&lt;/RecNum&gt;&lt;DisplayText&gt;&lt;style face="superscript"&gt;24&lt;/style&gt;&lt;/DisplayText&gt;&lt;record&gt;&lt;rec-number&gt;1139&lt;/rec-number&gt;&lt;foreign-keys&gt;&lt;key app="EN" db-id="ww0r5dpxef9f59e05wg55se3awfr02xtas02" timestamp="1374119076"&gt;1139&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Howell, D.&lt;/author&gt;&lt;author&gt;Kaplan, D.&lt;/author&gt;&lt;author&gt;Koopman, W.&lt;/author&gt;&lt;author&gt;Longley, S.&lt;/author&gt;&lt;author&gt;Mankin, H.&lt;/author&gt;&lt;author&gt;McShane, D. J.&lt;/author&gt;&lt;author&gt;Medsger, T.&lt;/author&gt;&lt;author&gt;Meenan, R.&lt;/author&gt;&lt;author&gt;Mikkelsen, W.&lt;/author&gt;&lt;author&gt;Moskowitz, R.&lt;/author&gt;&lt;author&gt;Murphy, W.&lt;/author&gt;&lt;author&gt;Rothschild, B.&lt;/author&gt;&lt;author&gt;Segal, M.&lt;/author&gt;&lt;author&gt;Sokoloff, L.&lt;/author&gt;&lt;author&gt;Wolfe, F.&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mp;amp; Rheumatism&lt;/full-title&gt;&lt;/periodical&gt;&lt;pages&gt;1039-1049&lt;/pages&gt;&lt;volume&gt;29&lt;/volume&gt;&lt;number&gt;8&lt;/number&gt;&lt;dates&gt;&lt;year&gt;1986&lt;/year&gt;&lt;/dates&gt;&lt;publisher&gt;John Wiley &amp;amp; Sons, Inc.&lt;/publisher&gt;&lt;isbn&gt;1529-0131&lt;/isbn&gt;&lt;urls&gt;&lt;related-urls&gt;&lt;url&gt;http://dx.doi.org/10.1002/art.1780290816&lt;/url&gt;&lt;/related-urls&gt;&lt;/urls&gt;&lt;electronic-resource-num&gt;10.1002/art.1780290816&lt;/electronic-resource-num&gt;&lt;/record&gt;&lt;/Cite&gt;&lt;/EndNote&gt;</w:instrText>
      </w:r>
      <w:r w:rsidR="00655066" w:rsidRPr="00376DAD">
        <w:rPr>
          <w:lang w:val="en-US"/>
        </w:rPr>
        <w:fldChar w:fldCharType="separate"/>
      </w:r>
      <w:r w:rsidR="00655066" w:rsidRPr="00376DAD">
        <w:rPr>
          <w:noProof/>
          <w:vertAlign w:val="superscript"/>
          <w:lang w:val="en-US"/>
        </w:rPr>
        <w:t>24</w:t>
      </w:r>
      <w:r w:rsidR="00655066" w:rsidRPr="00376DAD">
        <w:rPr>
          <w:lang w:val="en-AU"/>
        </w:rPr>
        <w:fldChar w:fldCharType="end"/>
      </w:r>
      <w:r w:rsidR="00655066" w:rsidRPr="00376DAD">
        <w:rPr>
          <w:lang w:val="en-AU"/>
        </w:rPr>
        <w:t>,</w:t>
      </w:r>
      <w:r w:rsidR="00655066" w:rsidRPr="00376DAD">
        <w:t xml:space="preserve"> hip</w:t>
      </w:r>
      <w:r w:rsidR="00655066" w:rsidRPr="00376DAD">
        <w:rPr>
          <w:lang w:val="en-US"/>
        </w:rPr>
        <w:fldChar w:fldCharType="begin"/>
      </w:r>
      <w:r w:rsidR="00655066" w:rsidRPr="00376DAD">
        <w:rPr>
          <w:lang w:val="en-US"/>
        </w:rPr>
        <w:instrText xml:space="preserve"> ADDIN EN.CITE &lt;EndNote&gt;&lt;Cite&gt;&lt;Author&gt;Altman&lt;/Author&gt;&lt;Year&gt;1991&lt;/Year&gt;&lt;RecNum&gt;2512&lt;/RecNum&gt;&lt;DisplayText&gt;&lt;style face="superscript"&gt;25&lt;/style&gt;&lt;/DisplayText&gt;&lt;record&gt;&lt;rec-number&gt;2512&lt;/rec-number&gt;&lt;foreign-keys&gt;&lt;key app="EN" db-id="ww0r5dpxef9f59e05wg55se3awfr02xtas02" timestamp="1601019452"&gt;2512&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Feldman, D.&lt;/author&gt;&lt;author&gt;Greenwald, R.&lt;/author&gt;&lt;author&gt;Hochberg, M.&lt;/author&gt;&lt;author&gt;Howell, D.&lt;/author&gt;&lt;author&gt;Ike, R.&lt;/author&gt;&lt;author&gt;Kapila, P.&lt;/author&gt;&lt;author&gt;Kaplan, D.&lt;/author&gt;&lt;author&gt;Koopman, W.&lt;/author&gt;&lt;author&gt;Marino, C.&lt;/author&gt;&lt;author&gt;McDonald, E.&lt;/author&gt;&lt;author&gt;McShane, D. J.&lt;/author&gt;&lt;author&gt;Medsger, T.&lt;/author&gt;&lt;author&gt;Michel, B.&lt;/author&gt;&lt;author&gt;Murphy, W. A.&lt;/author&gt;&lt;author&gt;Osial, T.&lt;/author&gt;&lt;author&gt;Ramsey-Goldman, R.&lt;/author&gt;&lt;author&gt;Rothschild, B.&lt;/author&gt;&lt;author&gt;Wolfe, F.&lt;/author&gt;&lt;/authors&gt;&lt;/contributors&gt;&lt;titles&gt;&lt;title&gt;The American College of Rheumatology criteria for the classification and reporting of osteoarthritis of the hip&lt;/title&gt;&lt;secondary-title&gt;Arthritis &amp;amp; Rheumatism&lt;/secondary-title&gt;&lt;/titles&gt;&lt;periodical&gt;&lt;full-title&gt;Arthritis &amp;amp; Rheumatism&lt;/full-title&gt;&lt;/periodical&gt;&lt;pages&gt;505-514&lt;/pages&gt;&lt;volume&gt;34&lt;/volume&gt;&lt;number&gt;5&lt;/number&gt;&lt;dates&gt;&lt;year&gt;1991&lt;/year&gt;&lt;/dates&gt;&lt;isbn&gt;0004-3591&lt;/isbn&gt;&lt;urls&gt;&lt;related-urls&gt;&lt;url&gt;https://onlinelibrary.wiley.com/doi/abs/10.1002/art.1780340502&lt;/url&gt;&lt;/related-urls&gt;&lt;/urls&gt;&lt;electronic-resource-num&gt;10.1002/art.1780340502&lt;/electronic-resource-num&gt;&lt;/record&gt;&lt;/Cite&gt;&lt;/EndNote&gt;</w:instrText>
      </w:r>
      <w:r w:rsidR="00655066" w:rsidRPr="00376DAD">
        <w:rPr>
          <w:lang w:val="en-US"/>
        </w:rPr>
        <w:fldChar w:fldCharType="separate"/>
      </w:r>
      <w:r w:rsidR="00655066" w:rsidRPr="00376DAD">
        <w:rPr>
          <w:noProof/>
          <w:vertAlign w:val="superscript"/>
          <w:lang w:val="en-US"/>
        </w:rPr>
        <w:t>25</w:t>
      </w:r>
      <w:r w:rsidR="00655066" w:rsidRPr="00376DAD">
        <w:rPr>
          <w:lang w:val="en-AU"/>
        </w:rPr>
        <w:fldChar w:fldCharType="end"/>
      </w:r>
      <w:r w:rsidR="00655066" w:rsidRPr="00376DAD">
        <w:t xml:space="preserve"> and hand</w:t>
      </w:r>
      <w:r w:rsidR="00655066" w:rsidRPr="00376DAD">
        <w:rPr>
          <w:lang w:val="en-US"/>
        </w:rPr>
        <w:fldChar w:fldCharType="begin"/>
      </w:r>
      <w:r w:rsidR="00655066" w:rsidRPr="00376DAD">
        <w:rPr>
          <w:lang w:val="en-US"/>
        </w:rPr>
        <w:instrText xml:space="preserve"> ADDIN EN.CITE &lt;EndNote&gt;&lt;Cite&gt;&lt;Author&gt;Altman&lt;/Author&gt;&lt;Year&gt;1990&lt;/Year&gt;&lt;RecNum&gt;2513&lt;/RecNum&gt;&lt;DisplayText&gt;&lt;style face="superscript"&gt;26&lt;/style&gt;&lt;/DisplayText&gt;&lt;record&gt;&lt;rec-number&gt;2513&lt;/rec-number&gt;&lt;foreign-keys&gt;&lt;key app="EN" db-id="ww0r5dpxef9f59e05wg55se3awfr02xtas02" timestamp="1601019549"&gt;2513&lt;/key&gt;&lt;/foreign-keys&gt;&lt;ref-type name="Journal Article"&gt;17&lt;/ref-type&gt;&lt;contributors&gt;&lt;authors&gt;&lt;author&gt;Altman, R.&lt;/author&gt;&lt;author&gt;Alarcon, G.&lt;/author&gt;&lt;author&gt;Appelrouth, D.&lt;/author&gt;&lt;author&gt;Bloch, D.&lt;/author&gt;&lt;author&gt;Borenstein, D.&lt;/author&gt;&lt;author&gt;Brandt, K.&lt;/author&gt;&lt;author&gt;Brown, C.&lt;/author&gt;&lt;author&gt;Cooke, T. D.&lt;/author&gt;&lt;author&gt;Daniel, W.&lt;/author&gt;&lt;author&gt;Gray, R.&lt;/author&gt;&lt;author&gt;Greenwald, R.&lt;/author&gt;&lt;author&gt;Hochberg, M.&lt;/author&gt;&lt;author&gt;Howell, D.&lt;/author&gt;&lt;author&gt;Ike, R.&lt;/author&gt;&lt;author&gt;Kapila, P.&lt;/author&gt;&lt;author&gt;Kaplan, D.&lt;/author&gt;&lt;author&gt;Koopman, W.&lt;/author&gt;&lt;author&gt;Longley, S.&lt;/author&gt;&lt;author&gt;Mcshane, D. J.&lt;/author&gt;&lt;author&gt;Medsger, T.&lt;/author&gt;&lt;author&gt;Michel, B.&lt;/author&gt;&lt;author&gt;Murphy, W.&lt;/author&gt;&lt;author&gt;Osial, T.&lt;/author&gt;&lt;author&gt;Ramsey-Goldman, R.&lt;/author&gt;&lt;author&gt;Rothschild, B.&lt;/author&gt;&lt;author&gt;Stark, K.&lt;/author&gt;&lt;author&gt;Wolfe, F.&lt;/author&gt;&lt;/authors&gt;&lt;/contributors&gt;&lt;titles&gt;&lt;title&gt;The American College of Rheumatology criteria for the classification and reporting of osteoarthritis of the hand&lt;/title&gt;&lt;secondary-title&gt;Arthritis &amp;amp; Rheumatism&lt;/secondary-title&gt;&lt;/titles&gt;&lt;periodical&gt;&lt;full-title&gt;Arthritis &amp;amp; Rheumatism&lt;/full-title&gt;&lt;/periodical&gt;&lt;pages&gt;1601-1610&lt;/pages&gt;&lt;volume&gt;33&lt;/volume&gt;&lt;number&gt;11&lt;/number&gt;&lt;dates&gt;&lt;year&gt;1990&lt;/year&gt;&lt;/dates&gt;&lt;isbn&gt;0004-3591&lt;/isbn&gt;&lt;urls&gt;&lt;related-urls&gt;&lt;url&gt;https://onlinelibrary.wiley.com/doi/abs/10.1002/art.1780331101&lt;/url&gt;&lt;/related-urls&gt;&lt;/urls&gt;&lt;electronic-resource-num&gt;10.1002/art.1780331101&lt;/electronic-resource-num&gt;&lt;/record&gt;&lt;/Cite&gt;&lt;/EndNote&gt;</w:instrText>
      </w:r>
      <w:r w:rsidR="00655066" w:rsidRPr="00376DAD">
        <w:rPr>
          <w:lang w:val="en-US"/>
        </w:rPr>
        <w:fldChar w:fldCharType="separate"/>
      </w:r>
      <w:r w:rsidR="00655066" w:rsidRPr="00376DAD">
        <w:rPr>
          <w:noProof/>
          <w:vertAlign w:val="superscript"/>
          <w:lang w:val="en-US"/>
        </w:rPr>
        <w:t>26</w:t>
      </w:r>
      <w:r w:rsidR="00655066" w:rsidRPr="00376DAD">
        <w:rPr>
          <w:lang w:val="en-AU"/>
        </w:rPr>
        <w:fldChar w:fldCharType="end"/>
      </w:r>
      <w:r w:rsidR="00655066" w:rsidRPr="00376DAD">
        <w:rPr>
          <w:lang w:val="en-AU"/>
        </w:rPr>
        <w:t xml:space="preserve"> have existed for decades, no such definition exists for foot and/or ankle OA. </w:t>
      </w:r>
      <w:r w:rsidR="00A269FB" w:rsidRPr="00376DAD">
        <w:t xml:space="preserve"> </w:t>
      </w:r>
    </w:p>
    <w:p w14:paraId="2B6860D9" w14:textId="6B9B6FC0" w:rsidR="00AA45BC" w:rsidRPr="00376DAD" w:rsidRDefault="00054B69" w:rsidP="00054B69">
      <w:pPr>
        <w:spacing w:line="360" w:lineRule="auto"/>
        <w:jc w:val="both"/>
      </w:pPr>
      <w:r w:rsidRPr="00376DAD">
        <w:t xml:space="preserve">Given that </w:t>
      </w:r>
      <w:r w:rsidR="00C7144C" w:rsidRPr="00376DAD">
        <w:t xml:space="preserve">foot and ankle </w:t>
      </w:r>
      <w:r w:rsidRPr="00376DAD">
        <w:t xml:space="preserve">research is a relatively nascent and evolving </w:t>
      </w:r>
      <w:r w:rsidR="00C7144C" w:rsidRPr="00376DAD">
        <w:t>discipline within the broader field of OA, t</w:t>
      </w:r>
      <w:r w:rsidRPr="00376DAD">
        <w:t xml:space="preserve">his paper </w:t>
      </w:r>
      <w:r w:rsidR="00C7144C" w:rsidRPr="00376DAD">
        <w:t xml:space="preserve">represents the first step towards the development of a more formal and structured approach to identifying </w:t>
      </w:r>
      <w:r w:rsidR="00827432" w:rsidRPr="00376DAD">
        <w:t xml:space="preserve">research priorities and developing standardised approaches to diagnosis, </w:t>
      </w:r>
      <w:r w:rsidR="00AA45BC" w:rsidRPr="00376DAD">
        <w:t>assessment,</w:t>
      </w:r>
      <w:r w:rsidR="00827432" w:rsidRPr="00376DAD">
        <w:t xml:space="preserve"> and treatment. As such, the limitations of the approach we have used need to be acknowledged. Firstly, due to the breadth of topics covered, we conducted a narrative rather than systematic review. </w:t>
      </w:r>
      <w:r w:rsidR="006500C4" w:rsidRPr="00376DAD">
        <w:t>However, further s</w:t>
      </w:r>
      <w:r w:rsidR="00827432" w:rsidRPr="00376DAD">
        <w:t xml:space="preserve">ystematic reviews </w:t>
      </w:r>
      <w:r w:rsidR="006500C4" w:rsidRPr="00376DAD">
        <w:t xml:space="preserve">are planned to </w:t>
      </w:r>
      <w:r w:rsidR="00827432" w:rsidRPr="00376DAD">
        <w:t xml:space="preserve">target specific topic areas </w:t>
      </w:r>
      <w:r w:rsidR="006500C4" w:rsidRPr="00376DAD">
        <w:t xml:space="preserve">in greater detail. Secondly, </w:t>
      </w:r>
      <w:bookmarkStart w:id="40" w:name="_Hlk92283422"/>
      <w:r w:rsidR="006500C4" w:rsidRPr="00376DAD">
        <w:t xml:space="preserve">our agenda-setting exercise can only be considered preliminary, as we used a simple </w:t>
      </w:r>
      <w:r w:rsidR="005A556F">
        <w:t>scoring</w:t>
      </w:r>
      <w:r w:rsidR="006500C4" w:rsidRPr="00376DAD">
        <w:t xml:space="preserve"> method rather than consensus methodologies such as the Delphi technique.</w:t>
      </w:r>
      <w:r w:rsidR="008260DA" w:rsidRPr="00376DAD">
        <w:t xml:space="preserve"> Future studies will extend on this work using more structured approaches.</w:t>
      </w:r>
      <w:bookmarkEnd w:id="40"/>
      <w:r w:rsidR="008260DA" w:rsidRPr="00376DAD">
        <w:t xml:space="preserve"> </w:t>
      </w:r>
      <w:r w:rsidR="00AA45BC" w:rsidRPr="00376DAD">
        <w:t xml:space="preserve"> </w:t>
      </w:r>
    </w:p>
    <w:p w14:paraId="389C1D2F" w14:textId="2FA9ECC3" w:rsidR="00AA45BC" w:rsidRPr="00376DAD" w:rsidRDefault="00AA45BC" w:rsidP="00AA45BC">
      <w:pPr>
        <w:spacing w:line="360" w:lineRule="auto"/>
        <w:jc w:val="both"/>
      </w:pPr>
      <w:r w:rsidRPr="00376DAD">
        <w:t xml:space="preserve">In conclusion, </w:t>
      </w:r>
      <w:r w:rsidR="00655066" w:rsidRPr="00376DAD">
        <w:t xml:space="preserve">this study has identified key knowledge gaps related to foot and ankle OA, and a preliminary agenda to guide future research planning </w:t>
      </w:r>
      <w:r w:rsidR="00AF7C6C" w:rsidRPr="00376DAD">
        <w:t>has been</w:t>
      </w:r>
      <w:r w:rsidR="00655066" w:rsidRPr="00376DAD">
        <w:t xml:space="preserve"> developed</w:t>
      </w:r>
      <w:r w:rsidR="00AF7C6C" w:rsidRPr="00376DAD">
        <w:t>.</w:t>
      </w:r>
      <w:r w:rsidR="00655066" w:rsidRPr="00376DAD">
        <w:t xml:space="preserve"> </w:t>
      </w:r>
      <w:r w:rsidRPr="00376DAD">
        <w:t>Implementation of this agenda will assist in improving the understanding and clinical management of this common and disabling condition</w:t>
      </w:r>
      <w:r w:rsidR="0036743D" w:rsidRPr="00376DAD">
        <w:t>, thereby</w:t>
      </w:r>
      <w:r w:rsidR="00AF7C6C" w:rsidRPr="00376DAD">
        <w:t xml:space="preserve"> improv</w:t>
      </w:r>
      <w:r w:rsidR="0036743D" w:rsidRPr="00376DAD">
        <w:t>ing</w:t>
      </w:r>
      <w:r w:rsidR="00AF7C6C" w:rsidRPr="00376DAD">
        <w:t xml:space="preserve"> clinical outcomes</w:t>
      </w:r>
      <w:r w:rsidRPr="00376DAD">
        <w:t>.</w:t>
      </w:r>
    </w:p>
    <w:p w14:paraId="2EDC6270" w14:textId="5CB51EB8" w:rsidR="00AA45BC" w:rsidRPr="00376DAD" w:rsidRDefault="00AA45BC" w:rsidP="00054B69">
      <w:pPr>
        <w:spacing w:line="360" w:lineRule="auto"/>
        <w:jc w:val="both"/>
        <w:sectPr w:rsidR="00AA45BC" w:rsidRPr="00376DAD" w:rsidSect="002E78CD">
          <w:type w:val="continuous"/>
          <w:pgSz w:w="11906" w:h="16838"/>
          <w:pgMar w:top="1440" w:right="1440" w:bottom="1440" w:left="1440" w:header="708" w:footer="708" w:gutter="0"/>
          <w:lnNumType w:countBy="1" w:restart="continuous"/>
          <w:cols w:space="708"/>
          <w:docGrid w:linePitch="360"/>
        </w:sectPr>
      </w:pPr>
    </w:p>
    <w:p w14:paraId="35F3DCD1" w14:textId="7DE802F2" w:rsidR="004A7187" w:rsidRPr="00376DAD" w:rsidRDefault="004A7187" w:rsidP="00E646AC">
      <w:pPr>
        <w:pStyle w:val="Heading3"/>
      </w:pPr>
      <w:r w:rsidRPr="00376DAD">
        <w:lastRenderedPageBreak/>
        <w:t>Contributions</w:t>
      </w:r>
    </w:p>
    <w:p w14:paraId="6C8FE647" w14:textId="2BA0A556" w:rsidR="004A7187" w:rsidRPr="00376DAD" w:rsidRDefault="004A7187" w:rsidP="00E646AC">
      <w:pPr>
        <w:spacing w:line="360" w:lineRule="auto"/>
        <w:jc w:val="both"/>
      </w:pPr>
      <w:r w:rsidRPr="00376DAD">
        <w:t>HBM, ER, CJB, MTH, KLP and LAG conceived the study. All authors drafted sections of the manuscript, revised the manuscript critically for important intellectual content, and read and approved the final version. All authors agree to be accountable for all aspects of the work.</w:t>
      </w:r>
    </w:p>
    <w:p w14:paraId="1E93BA98" w14:textId="77777777" w:rsidR="004A7187" w:rsidRPr="00376DAD" w:rsidRDefault="004A7187" w:rsidP="00E646AC">
      <w:pPr>
        <w:pStyle w:val="Heading3"/>
      </w:pPr>
      <w:r w:rsidRPr="00376DAD">
        <w:t>Competing interests</w:t>
      </w:r>
    </w:p>
    <w:p w14:paraId="03EEDEDA" w14:textId="77777777" w:rsidR="004A7187" w:rsidRPr="00376DAD" w:rsidRDefault="004A7187" w:rsidP="00E646AC">
      <w:pPr>
        <w:spacing w:line="360" w:lineRule="auto"/>
      </w:pPr>
      <w:r w:rsidRPr="00376DAD">
        <w:t xml:space="preserve"> None of the authors has a competing interest to declare. </w:t>
      </w:r>
    </w:p>
    <w:p w14:paraId="02E80C54" w14:textId="77777777" w:rsidR="004A7187" w:rsidRPr="00376DAD" w:rsidRDefault="004A7187" w:rsidP="00E646AC">
      <w:pPr>
        <w:pStyle w:val="Heading3"/>
      </w:pPr>
      <w:r w:rsidRPr="00376DAD">
        <w:t>Funding</w:t>
      </w:r>
    </w:p>
    <w:p w14:paraId="43007F08" w14:textId="715DD3A1" w:rsidR="004A7187" w:rsidRPr="00376DAD" w:rsidRDefault="004A7187" w:rsidP="00E646AC">
      <w:pPr>
        <w:spacing w:line="360" w:lineRule="auto"/>
      </w:pPr>
      <w:r w:rsidRPr="00376DAD">
        <w:t>HBM is supported by a National Health and Medical Research Council of Australia Senior Research Fellowship (</w:t>
      </w:r>
      <w:r w:rsidR="006211A6" w:rsidRPr="00376DAD">
        <w:t>#</w:t>
      </w:r>
      <w:r w:rsidRPr="00376DAD">
        <w:t>1135993). KLP is supported by a National Health and Medical Research Council of Australia Emerging Leadership Investigator Grant (#1174229).</w:t>
      </w:r>
      <w:r w:rsidR="00964520" w:rsidRPr="00376DAD">
        <w:t xml:space="preserve"> MJT </w:t>
      </w:r>
      <w:r w:rsidR="005A556F">
        <w:t>i</w:t>
      </w:r>
      <w:r w:rsidR="00964520" w:rsidRPr="00376DAD">
        <w:t>s supported by a National Institute for Health Research (NIHR) Development and Skills Enhancement Award (NIHR300818). The views expressed in this publication are those of the authors and not necessarily those of the NHS, the NIHR or the Department of Health and Social Care.</w:t>
      </w:r>
    </w:p>
    <w:p w14:paraId="77F5A9F6" w14:textId="1B2DB188" w:rsidR="004A7187" w:rsidRPr="00376DAD" w:rsidRDefault="004A7187" w:rsidP="00E646AC">
      <w:pPr>
        <w:pStyle w:val="Heading3"/>
      </w:pPr>
      <w:r w:rsidRPr="00376DAD">
        <w:t>Acknowledgements</w:t>
      </w:r>
    </w:p>
    <w:p w14:paraId="2686275F" w14:textId="5C852541" w:rsidR="004A7187" w:rsidRPr="00376DAD" w:rsidRDefault="004A7187" w:rsidP="00E646AC">
      <w:pPr>
        <w:spacing w:line="360" w:lineRule="auto"/>
        <w:jc w:val="both"/>
      </w:pPr>
      <w:r w:rsidRPr="00376DAD">
        <w:t xml:space="preserve">We would like to sincerely thank the Osteoarthritis Research Society International (OARSI) for supporting the development of </w:t>
      </w:r>
      <w:r w:rsidR="00B55FBF" w:rsidRPr="00376DAD">
        <w:t>IFOAC</w:t>
      </w:r>
      <w:r w:rsidRPr="00376DAD">
        <w:t xml:space="preserve"> and for hosting the virtual discussion group underpinning this work at the OARSI World Congress in May 2021, and administrative support from the Centre for Sport, Exercise and Osteoarthritis Research Versus Arthritis. We would like to thank all participants in the consensus meeting and survey. The following participants provided consent to be acknowledged as contributors: Michael Backhouse (University of Warwick, UK), Claire Brockett (University of Leeds, UK), T. Mark Campbell (Elisabeth Bruyère Hospital, Canada), Lindsey Cherry (University of Southampton, UK), Gabriel Gijon-Nogueron, University of Malaga, Spain), Tiffany K. Gill (University of Adelaide, Australia), Philip Helliwell (University of Leeds, UK), Kyle Benjamin Kosik (University of Kentucky, USA), Amy L. Lenz (University of Utah, USA), Polly Lim (La Trobe University, Australia), Marienke van Middelkoop (Erasmus MC University Medical Centre, The Netherlands), Thomas Perry (University of Oxford, UK), Miklós Pozsgai (Hungary), Erik A Wikstrom (University of North Carolina at Chapel Hill, USA), Richard A. Wilkins (University of Leeds, </w:t>
      </w:r>
      <w:r w:rsidRPr="00376DAD">
        <w:lastRenderedPageBreak/>
        <w:t>UK), Robert Wonink (Bergman Clinics, The Netherlands), Narelle Wyndow (University of Queensland, Australia).</w:t>
      </w:r>
    </w:p>
    <w:p w14:paraId="18F913C4" w14:textId="03A13BA9" w:rsidR="000D3B18" w:rsidRPr="00376DAD" w:rsidRDefault="000D3B18" w:rsidP="00CC32F3">
      <w:pPr>
        <w:jc w:val="both"/>
      </w:pPr>
      <w:r w:rsidRPr="00376DAD">
        <w:br w:type="page"/>
      </w:r>
    </w:p>
    <w:p w14:paraId="069DA770" w14:textId="26780AFD" w:rsidR="005A6157" w:rsidRPr="00376DAD" w:rsidRDefault="000D3B18" w:rsidP="00337143">
      <w:pPr>
        <w:pStyle w:val="Heading2"/>
      </w:pPr>
      <w:bookmarkStart w:id="41" w:name="_Toc74924269"/>
      <w:r w:rsidRPr="00376DAD">
        <w:lastRenderedPageBreak/>
        <w:t>References</w:t>
      </w:r>
      <w:bookmarkEnd w:id="41"/>
    </w:p>
    <w:p w14:paraId="3FE53901" w14:textId="77777777" w:rsidR="00095FBE" w:rsidRPr="00376DAD" w:rsidRDefault="005A6157" w:rsidP="00095FBE">
      <w:pPr>
        <w:pStyle w:val="EndNoteBibliography"/>
        <w:spacing w:after="0"/>
      </w:pPr>
      <w:r w:rsidRPr="00376DAD">
        <w:fldChar w:fldCharType="begin"/>
      </w:r>
      <w:r w:rsidRPr="00376DAD">
        <w:instrText xml:space="preserve"> ADDIN EN.REFLIST </w:instrText>
      </w:r>
      <w:r w:rsidRPr="00376DAD">
        <w:fldChar w:fldCharType="separate"/>
      </w:r>
      <w:r w:rsidR="00095FBE" w:rsidRPr="00376DAD">
        <w:t>1. Roddy E, Menz HB. Foot osteoarthritis: latest evidence and developments. Ther Adv Musculoskelet Dis 2018;10:91-103.</w:t>
      </w:r>
    </w:p>
    <w:p w14:paraId="3205F04F" w14:textId="356CE0B6" w:rsidR="00095FBE" w:rsidRPr="00376DAD" w:rsidRDefault="00095FBE" w:rsidP="00095FBE">
      <w:pPr>
        <w:pStyle w:val="EndNoteBibliography"/>
        <w:spacing w:after="0"/>
      </w:pPr>
      <w:r w:rsidRPr="00376DAD">
        <w:t>2. Golightly YM, Gates LS. Foot Osteoarthritis: Addressing an Overlooked Global Public Health Problem. Arthritis Care Res 2021;73:767-769.</w:t>
      </w:r>
    </w:p>
    <w:p w14:paraId="530502FB" w14:textId="0DD23BC6" w:rsidR="00095FBE" w:rsidRPr="00376DAD" w:rsidRDefault="00095FBE" w:rsidP="00095FBE">
      <w:pPr>
        <w:pStyle w:val="EndNoteBibliography"/>
        <w:spacing w:after="0"/>
      </w:pPr>
      <w:r w:rsidRPr="00376DAD">
        <w:t>3. Trivedi B, Marshall M, Belcher J, Roddy E. A systematic review of radiographic definitions of foot osteoarthritis in population-based studies. Osteoarthritis Cartilage 2010;18:1027-1035.</w:t>
      </w:r>
    </w:p>
    <w:p w14:paraId="359E5100" w14:textId="3D38CC0A" w:rsidR="00095FBE" w:rsidRPr="00376DAD" w:rsidRDefault="00095FBE" w:rsidP="00095FBE">
      <w:pPr>
        <w:pStyle w:val="EndNoteBibliography"/>
        <w:spacing w:after="0"/>
      </w:pPr>
      <w:r w:rsidRPr="00376DAD">
        <w:t>4. Zammit GV, Menz HB, Munteanu SE, Landorf KB, Gilheany MF. Interventions for treating osteoarthritis of the big toe joint. Cochrane Database Syst Rev 2010:CD007809.</w:t>
      </w:r>
    </w:p>
    <w:p w14:paraId="76767013" w14:textId="5ABB409D" w:rsidR="00095FBE" w:rsidRPr="00376DAD" w:rsidRDefault="00095FBE" w:rsidP="00095FBE">
      <w:pPr>
        <w:pStyle w:val="EndNoteBibliography"/>
        <w:spacing w:after="0"/>
      </w:pPr>
      <w:r w:rsidRPr="00376DAD">
        <w:t>5. Lithgow MJ, Munteanu SE, Buldt AK, Arnold JB, Kelly LA, Menz HB. Foot structure and lower limb function in individuals with midfoot osteoarthritis: a systematic review. Osteoarthritis Cartilage 2020;28:1514-1524.</w:t>
      </w:r>
    </w:p>
    <w:p w14:paraId="3A0BCBC9" w14:textId="09470F10" w:rsidR="00095FBE" w:rsidRPr="00376DAD" w:rsidRDefault="00095FBE" w:rsidP="00095FBE">
      <w:pPr>
        <w:pStyle w:val="EndNoteBibliography"/>
        <w:spacing w:after="0"/>
      </w:pPr>
      <w:r w:rsidRPr="00376DAD">
        <w:t>6. Murray C, Marshall M, Rathod T, Bowen CJ, Menz HB, Roddy E. Population prevalence and distribution of ankle pain and symptomatic radiographic ankle osteoarthritis in community dwelling older adults: A systematic review and cross-sectional study. PLoS One 2018;13:e0193662.</w:t>
      </w:r>
    </w:p>
    <w:p w14:paraId="1947F2C0" w14:textId="77777777" w:rsidR="00095FBE" w:rsidRPr="00376DAD" w:rsidRDefault="00095FBE" w:rsidP="00095FBE">
      <w:pPr>
        <w:pStyle w:val="EndNoteBibliography"/>
        <w:spacing w:after="0"/>
      </w:pPr>
      <w:r w:rsidRPr="00376DAD">
        <w:t>7. Patel A, Rao S, Nawoczenski D, Flemister AS, DiGiovanni B, Baumhauer JF. Midfoot arthritis. J Am Acad Orthop Surg 2010;18:417-425.</w:t>
      </w:r>
    </w:p>
    <w:p w14:paraId="34BD0661" w14:textId="642A4EBD" w:rsidR="00095FBE" w:rsidRPr="00376DAD" w:rsidRDefault="00095FBE" w:rsidP="00095FBE">
      <w:pPr>
        <w:pStyle w:val="EndNoteBibliography"/>
        <w:spacing w:after="0"/>
      </w:pPr>
      <w:r w:rsidRPr="00376DAD">
        <w:t>8. Verhoeven N, Vandeputte G. Midfoot arthritis: diagnosis and treatment. Foot Ankle Surg 2012;18:255-262.</w:t>
      </w:r>
    </w:p>
    <w:p w14:paraId="0600FE40" w14:textId="7F64241B" w:rsidR="00095FBE" w:rsidRPr="00376DAD" w:rsidRDefault="00095FBE" w:rsidP="00095FBE">
      <w:pPr>
        <w:pStyle w:val="EndNoteBibliography"/>
        <w:spacing w:after="0"/>
      </w:pPr>
      <w:r w:rsidRPr="00376DAD">
        <w:t>9. Kalichman L, Hernandez-Molina G. Midfoot and forefoot osteoarthritis. Foot  2014;24:128-134.</w:t>
      </w:r>
    </w:p>
    <w:p w14:paraId="36207A85" w14:textId="46BF75E8" w:rsidR="00095FBE" w:rsidRPr="00376DAD" w:rsidRDefault="00095FBE" w:rsidP="00095FBE">
      <w:pPr>
        <w:pStyle w:val="EndNoteBibliography"/>
        <w:spacing w:after="0"/>
      </w:pPr>
      <w:r w:rsidRPr="00376DAD">
        <w:t>10. Paterson KL, Gates L. Clinical Assessment and Management of Foot and Ankle Osteoarthritis: A Review of Current Evidence and Focus on Pharmacological Treatment. Drugs Aging 2019;36:203-211.</w:t>
      </w:r>
    </w:p>
    <w:p w14:paraId="7C83DF84" w14:textId="77777777" w:rsidR="00095FBE" w:rsidRPr="00376DAD" w:rsidRDefault="00095FBE" w:rsidP="00095FBE">
      <w:pPr>
        <w:pStyle w:val="EndNoteBibliography"/>
        <w:spacing w:after="0"/>
      </w:pPr>
      <w:r w:rsidRPr="00376DAD">
        <w:t>11. Kurup H, Vasukutty N. Midfoot arthritis- current concepts review. J Clin Orthop Trauma 2020;11:399-405.</w:t>
      </w:r>
    </w:p>
    <w:p w14:paraId="5249012E" w14:textId="11EE2381" w:rsidR="00095FBE" w:rsidRPr="00376DAD" w:rsidRDefault="00095FBE" w:rsidP="00095FBE">
      <w:pPr>
        <w:pStyle w:val="EndNoteBibliography"/>
        <w:spacing w:after="0"/>
      </w:pPr>
      <w:r w:rsidRPr="00376DAD">
        <w:t>12. Kellgren JH, Lawrence JS. Radiological assessment of osteo-arthrosis. Ann Rheum Dis 1957;16:494-502.</w:t>
      </w:r>
    </w:p>
    <w:p w14:paraId="66245210" w14:textId="6FD815B8" w:rsidR="00095FBE" w:rsidRPr="00376DAD" w:rsidRDefault="00095FBE" w:rsidP="00095FBE">
      <w:pPr>
        <w:pStyle w:val="EndNoteBibliography"/>
        <w:spacing w:after="0"/>
      </w:pPr>
      <w:r w:rsidRPr="00376DAD">
        <w:t>13. Cicuttini FM, Spector TD. The epidemiology of osteoarthritis of the hand. Rev Rhum Engl Ed 1995;62:3S.</w:t>
      </w:r>
    </w:p>
    <w:p w14:paraId="05F94B61" w14:textId="38E550F5" w:rsidR="00095FBE" w:rsidRPr="00376DAD" w:rsidRDefault="00095FBE" w:rsidP="00095FBE">
      <w:pPr>
        <w:pStyle w:val="EndNoteBibliography"/>
        <w:spacing w:after="0"/>
      </w:pPr>
      <w:r w:rsidRPr="00376DAD">
        <w:t>14. Spector T, Hart D, Byrne J, Harris P, Dacre J, Doyle D. Definition of osteoarthritis of the knee for epidemiological studies. Ann Rheum Dis 1993;52:790.</w:t>
      </w:r>
    </w:p>
    <w:p w14:paraId="321B4120" w14:textId="191B60DA" w:rsidR="00095FBE" w:rsidRPr="00376DAD" w:rsidRDefault="00095FBE" w:rsidP="00095FBE">
      <w:pPr>
        <w:pStyle w:val="EndNoteBibliography"/>
        <w:spacing w:after="0"/>
      </w:pPr>
      <w:r w:rsidRPr="00376DAD">
        <w:lastRenderedPageBreak/>
        <w:t>15. Menz HB, Munteanu SE, Landorf KB, Zammit GV, Cicuttini FM. Radiographic classification of osteoarthritis in commonly affected joints of the foot. Osteoarthritis Cartilage 2007;15:1333-1338.</w:t>
      </w:r>
    </w:p>
    <w:p w14:paraId="4EAB2D6B" w14:textId="784546AB" w:rsidR="00095FBE" w:rsidRPr="00376DAD" w:rsidRDefault="00095FBE" w:rsidP="00095FBE">
      <w:pPr>
        <w:pStyle w:val="EndNoteBibliography"/>
        <w:spacing w:after="0"/>
      </w:pPr>
      <w:r w:rsidRPr="00376DAD">
        <w:t>16. Kraus VB, Kilfoil TM, Hash TW, 2nd, McDaniel G, Renner JB, Carrino JA, et al. Atlas of radiographic features of osteoarthritis of the ankle and hindfoot. Osteoarthritis Cartilage 2015;23:2059-2085.</w:t>
      </w:r>
    </w:p>
    <w:p w14:paraId="162A9E45" w14:textId="5D3879D8" w:rsidR="00095FBE" w:rsidRPr="00376DAD" w:rsidRDefault="00095FBE" w:rsidP="00095FBE">
      <w:pPr>
        <w:pStyle w:val="EndNoteBibliography"/>
        <w:spacing w:after="0"/>
      </w:pPr>
      <w:r w:rsidRPr="00376DAD">
        <w:t>17. Munteanu SE, Auhl M, Tan JM, Landorf KB, Elzarka A, Tan B, et al. Development and reproducibility of a first metatarsophalangeal joint osteoarthritis magnetic resonance imaging scoring system. Arthritis Care Res 2020;72:1205-1212.</w:t>
      </w:r>
    </w:p>
    <w:p w14:paraId="4DEF7D5B" w14:textId="77777777" w:rsidR="00095FBE" w:rsidRPr="00376DAD" w:rsidRDefault="00095FBE" w:rsidP="00095FBE">
      <w:pPr>
        <w:pStyle w:val="EndNoteBibliography"/>
        <w:spacing w:after="0"/>
      </w:pPr>
      <w:r w:rsidRPr="00376DAD">
        <w:t>18. Munteanu SE, Auhl M, Tan JM, Landorf KB, Elzarka A, Menz HB. Characterisation of first metatarsophalangeal joint osteoarthritis using magnetic resonance imaging. Clin Rheumatol 2021.</w:t>
      </w:r>
    </w:p>
    <w:p w14:paraId="7F688536" w14:textId="2B98D4B8" w:rsidR="00095FBE" w:rsidRPr="00376DAD" w:rsidRDefault="00095FBE" w:rsidP="00095FBE">
      <w:pPr>
        <w:pStyle w:val="EndNoteBibliography"/>
        <w:spacing w:after="0"/>
      </w:pPr>
      <w:r w:rsidRPr="00376DAD">
        <w:t>19. Zaidi R, Hargunani R, Calleja M, Foley J, Goldberg A. MRI classification of subtalar joint osteoarthritis using a novel scoring system. Open J</w:t>
      </w:r>
      <w:r w:rsidR="00380690" w:rsidRPr="00376DAD">
        <w:t xml:space="preserve"> Radiol</w:t>
      </w:r>
      <w:r w:rsidRPr="00376DAD">
        <w:t xml:space="preserve"> 2020;10:69.</w:t>
      </w:r>
    </w:p>
    <w:p w14:paraId="7F12F9E4" w14:textId="7E5A89DA" w:rsidR="00095FBE" w:rsidRPr="00376DAD" w:rsidRDefault="00095FBE" w:rsidP="00095FBE">
      <w:pPr>
        <w:pStyle w:val="EndNoteBibliography"/>
        <w:spacing w:after="0"/>
      </w:pPr>
      <w:r w:rsidRPr="00376DAD">
        <w:t xml:space="preserve">20. Halstead J, Martín-Hervás C, Hensor EMA, McGonagle D, Keenan A-M, Redmond AC, et al. Development and reliability of a preliminary foot osteoarthritis magnetic resonance imaging score. </w:t>
      </w:r>
      <w:r w:rsidR="00380690" w:rsidRPr="00376DAD">
        <w:t>J Rheumatol</w:t>
      </w:r>
      <w:r w:rsidRPr="00376DAD">
        <w:t xml:space="preserve"> 2017;44:1257-1264.</w:t>
      </w:r>
    </w:p>
    <w:p w14:paraId="08140CA6" w14:textId="573AAFD4" w:rsidR="00095FBE" w:rsidRPr="00376DAD" w:rsidRDefault="00095FBE" w:rsidP="00095FBE">
      <w:pPr>
        <w:pStyle w:val="EndNoteBibliography"/>
        <w:spacing w:after="0"/>
      </w:pPr>
      <w:r w:rsidRPr="00376DAD">
        <w:t>21. Aboelmagd S. MRI Scoring of Osteoarthritis of the Ankle. Norwich Medial School. Doctor of Medicine: University of East Anglia</w:t>
      </w:r>
      <w:r w:rsidR="00380690" w:rsidRPr="00376DAD">
        <w:t>,</w:t>
      </w:r>
      <w:r w:rsidRPr="00376DAD">
        <w:t xml:space="preserve"> 2016.</w:t>
      </w:r>
    </w:p>
    <w:p w14:paraId="1EB5114E" w14:textId="77777777" w:rsidR="00095FBE" w:rsidRPr="00376DAD" w:rsidRDefault="00095FBE" w:rsidP="00095FBE">
      <w:pPr>
        <w:pStyle w:val="EndNoteBibliography"/>
        <w:spacing w:after="0"/>
      </w:pPr>
      <w:r w:rsidRPr="00376DAD">
        <w:t>22. Zabotti A, Filippou G, Canzoni M, Adinolfi A, Picerno V, Carrara G, et al. OMERACT agreement and reliability study of ultrasonographic elementary lesions in osteoarthritis of the foot. RMD Open 2019;5:e000795.</w:t>
      </w:r>
    </w:p>
    <w:p w14:paraId="29A1E519" w14:textId="77777777" w:rsidR="00095FBE" w:rsidRPr="00376DAD" w:rsidRDefault="00095FBE" w:rsidP="00095FBE">
      <w:pPr>
        <w:pStyle w:val="EndNoteBibliography"/>
        <w:spacing w:after="0"/>
      </w:pPr>
      <w:r w:rsidRPr="00376DAD">
        <w:t>23. Lintz F, Beaudet P, Richardi G, Brilhault J. Weight-bearing CT in foot and ankle pathology. Orthop Traumatol Surg Res 2021;107:102772.</w:t>
      </w:r>
    </w:p>
    <w:p w14:paraId="7D3BD6A7" w14:textId="49358AD2" w:rsidR="00095FBE" w:rsidRPr="00376DAD" w:rsidRDefault="00095FBE" w:rsidP="00095FBE">
      <w:pPr>
        <w:pStyle w:val="EndNoteBibliography"/>
        <w:spacing w:after="0"/>
      </w:pPr>
      <w:r w:rsidRPr="00376DAD">
        <w:t xml:space="preserve">24. Altman R, Asch E, Bloch D, Bole G, Borenstein D, Brandt K, et al. Development of criteria for the classification and reporting of osteoarthritis: Classification of osteoarthritis of the knee. </w:t>
      </w:r>
      <w:r w:rsidR="00380690" w:rsidRPr="00376DAD">
        <w:t>Arthritis Rheum</w:t>
      </w:r>
      <w:r w:rsidRPr="00376DAD">
        <w:t xml:space="preserve"> 1986;29:1039-1049.</w:t>
      </w:r>
    </w:p>
    <w:p w14:paraId="476875EE" w14:textId="04461E8E" w:rsidR="00095FBE" w:rsidRPr="00376DAD" w:rsidRDefault="00095FBE" w:rsidP="00095FBE">
      <w:pPr>
        <w:pStyle w:val="EndNoteBibliography"/>
        <w:spacing w:after="0"/>
      </w:pPr>
      <w:r w:rsidRPr="00376DAD">
        <w:t xml:space="preserve">25. Altman R, Alarcón G, Appelrouth D, Bloch D, Borenstein D, Brandt K, et al. The American College of Rheumatology criteria for the classification and reporting of osteoarthritis of the hip. </w:t>
      </w:r>
      <w:r w:rsidR="00380690" w:rsidRPr="00376DAD">
        <w:t>Arthritis Rheum</w:t>
      </w:r>
      <w:r w:rsidRPr="00376DAD">
        <w:t xml:space="preserve"> 1991;34:505-514.</w:t>
      </w:r>
    </w:p>
    <w:p w14:paraId="2C670D9C" w14:textId="02DFD45C" w:rsidR="00095FBE" w:rsidRPr="00376DAD" w:rsidRDefault="00095FBE" w:rsidP="00095FBE">
      <w:pPr>
        <w:pStyle w:val="EndNoteBibliography"/>
        <w:spacing w:after="0"/>
      </w:pPr>
      <w:r w:rsidRPr="00376DAD">
        <w:t xml:space="preserve">26. Altman R, Alarcon G, Appelrouth D, Bloch D, Borenstein D, Brandt K, et al. The American College of Rheumatology criteria for the classification and reporting of osteoarthritis of the hand. </w:t>
      </w:r>
      <w:r w:rsidR="00380690" w:rsidRPr="00376DAD">
        <w:t>Arthritis Rheum</w:t>
      </w:r>
      <w:r w:rsidRPr="00376DAD">
        <w:t xml:space="preserve"> 1990;33:1601-1610.</w:t>
      </w:r>
    </w:p>
    <w:p w14:paraId="24E722EA" w14:textId="77777777" w:rsidR="00095FBE" w:rsidRPr="00376DAD" w:rsidRDefault="00095FBE" w:rsidP="00095FBE">
      <w:pPr>
        <w:pStyle w:val="EndNoteBibliography"/>
        <w:spacing w:after="0"/>
      </w:pPr>
      <w:r w:rsidRPr="00376DAD">
        <w:t>27. Roddy E, Thomas MJ, Marshall M, Rathod T, Myers H, Menz HB, et al. The population prevalence of symptomatic radiographic foot osteoarthritis in community-dwelling older adults: cross-sectional findings from the clinical assessment study of the foot. Ann Rheum Dis 2015;74:156-163.</w:t>
      </w:r>
    </w:p>
    <w:p w14:paraId="0EA0E729" w14:textId="32A0D941" w:rsidR="00095FBE" w:rsidRPr="00376DAD" w:rsidRDefault="00095FBE" w:rsidP="00095FBE">
      <w:pPr>
        <w:pStyle w:val="EndNoteBibliography"/>
        <w:spacing w:after="0"/>
      </w:pPr>
      <w:r w:rsidRPr="00376DAD">
        <w:t>28. Paterson KL, Arnold JB. A defined problem: Working towards a clinical definition of foot osteoarthritis. Arthritis Care Res 2021;</w:t>
      </w:r>
      <w:r w:rsidR="00380690" w:rsidRPr="00376DAD">
        <w:t>73:1228-1230.</w:t>
      </w:r>
    </w:p>
    <w:p w14:paraId="17D842CD" w14:textId="7C81D5C9" w:rsidR="00095FBE" w:rsidRPr="00376DAD" w:rsidRDefault="00095FBE" w:rsidP="00095FBE">
      <w:pPr>
        <w:pStyle w:val="EndNoteBibliography"/>
        <w:spacing w:after="0"/>
      </w:pPr>
      <w:r w:rsidRPr="00376DAD">
        <w:lastRenderedPageBreak/>
        <w:t>29. Zammit GV, Munteanu SE, Menz HB. Development of a diagnostic rule for identifying radiographic osteoarthritis in people with first metatarsophalangeal joint pain. Osteoarthritis Cartilage 2011;19:939-945.</w:t>
      </w:r>
    </w:p>
    <w:p w14:paraId="142BFD46" w14:textId="67A1DB6B" w:rsidR="00095FBE" w:rsidRPr="00376DAD" w:rsidRDefault="00095FBE" w:rsidP="00095FBE">
      <w:pPr>
        <w:pStyle w:val="EndNoteBibliography"/>
        <w:spacing w:after="0"/>
      </w:pPr>
      <w:r w:rsidRPr="00376DAD">
        <w:t>30. Thomas MJ, Roddy E, Rathod T, Marshall M, Moore A, Menz HB, et al. Clinical diagnosis of symptomatic midfoot osteoarthritis: cross-sectional findings from the Clinical Assessment Study of the Foot. Osteoarthritis Cartilage 2015;23:2094-2101.</w:t>
      </w:r>
    </w:p>
    <w:p w14:paraId="6CCA7308" w14:textId="7C0E8037" w:rsidR="00095FBE" w:rsidRPr="00376DAD" w:rsidRDefault="00095FBE" w:rsidP="00095FBE">
      <w:pPr>
        <w:pStyle w:val="EndNoteBibliography"/>
        <w:spacing w:after="0"/>
      </w:pPr>
      <w:r w:rsidRPr="00376DAD">
        <w:t xml:space="preserve">31. Endo Y, Nwawka OK, Smith S, Burket JC. Tarsometatarsal joint communication during fluoroscopy-guided therapeutic joint injections and relationship with patient age and degree of osteoarthritis. Skeletal </w:t>
      </w:r>
      <w:r w:rsidR="00380690" w:rsidRPr="00376DAD">
        <w:t>R</w:t>
      </w:r>
      <w:r w:rsidRPr="00376DAD">
        <w:t>adiol 2018;47:271-277.</w:t>
      </w:r>
    </w:p>
    <w:p w14:paraId="395099CD" w14:textId="31E3B80F" w:rsidR="00095FBE" w:rsidRPr="00376DAD" w:rsidRDefault="00095FBE" w:rsidP="00095FBE">
      <w:pPr>
        <w:pStyle w:val="EndNoteBibliography"/>
        <w:spacing w:after="0"/>
      </w:pPr>
      <w:r w:rsidRPr="00376DAD">
        <w:t xml:space="preserve">32. Shapiro MS, Wascher DC, Finerman GAM. Rupture of lisfranc's ligament in athletes. </w:t>
      </w:r>
      <w:r w:rsidR="00380690" w:rsidRPr="00376DAD">
        <w:t>Am J Sports Med</w:t>
      </w:r>
      <w:r w:rsidRPr="00376DAD">
        <w:t xml:space="preserve"> 1994;22:687-691.</w:t>
      </w:r>
    </w:p>
    <w:p w14:paraId="494FD6B1" w14:textId="0921E2E5" w:rsidR="00095FBE" w:rsidRPr="00376DAD" w:rsidRDefault="00095FBE" w:rsidP="00095FBE">
      <w:pPr>
        <w:pStyle w:val="EndNoteBibliography"/>
        <w:spacing w:after="0"/>
      </w:pPr>
      <w:r w:rsidRPr="00376DAD">
        <w:t xml:space="preserve">33. Myerson MS, Cerrato RA. Current management of tarsometatarsal injuries in the athlete. </w:t>
      </w:r>
      <w:r w:rsidR="00380690" w:rsidRPr="00376DAD">
        <w:t>J Bone Joint Surg</w:t>
      </w:r>
      <w:r w:rsidRPr="00376DAD">
        <w:t xml:space="preserve"> 2008;90:2522-2533.</w:t>
      </w:r>
    </w:p>
    <w:p w14:paraId="6478D22A" w14:textId="53EF7C9D" w:rsidR="00095FBE" w:rsidRPr="00376DAD" w:rsidRDefault="00095FBE" w:rsidP="00095FBE">
      <w:pPr>
        <w:pStyle w:val="EndNoteBibliography"/>
        <w:spacing w:after="0"/>
      </w:pPr>
      <w:r w:rsidRPr="00376DAD">
        <w:t xml:space="preserve">34. Keiserman LS, Cassandra J, Amis JA. The piano key test: a clinical sign for the identification of subtle tarsometatarsal pathology. </w:t>
      </w:r>
      <w:r w:rsidR="00380690" w:rsidRPr="00376DAD">
        <w:t>Foot Ankle Int</w:t>
      </w:r>
      <w:r w:rsidRPr="00376DAD">
        <w:t xml:space="preserve"> 2003;24:437-438.</w:t>
      </w:r>
    </w:p>
    <w:p w14:paraId="0C69E3C2" w14:textId="77777777" w:rsidR="00095FBE" w:rsidRPr="00376DAD" w:rsidRDefault="00095FBE" w:rsidP="00095FBE">
      <w:pPr>
        <w:pStyle w:val="EndNoteBibliography"/>
        <w:spacing w:after="0"/>
      </w:pPr>
      <w:r w:rsidRPr="00376DAD">
        <w:t>35. Barg A, Pagenstert GI, Hugle T, Gloyer M, Wiewiorski M, Henninger HB, et al. Ankle osteoarthritis: etiology, diagnostics, and classification. Foot Ankle Clin 2013;18:411-426.</w:t>
      </w:r>
    </w:p>
    <w:p w14:paraId="7095111B" w14:textId="4C597C2F" w:rsidR="00095FBE" w:rsidRPr="00376DAD" w:rsidRDefault="00095FBE" w:rsidP="00095FBE">
      <w:pPr>
        <w:pStyle w:val="EndNoteBibliography"/>
        <w:spacing w:after="0"/>
      </w:pPr>
      <w:r w:rsidRPr="00376DAD">
        <w:t xml:space="preserve">36. Saltzman CL, Salamon ML, Blanchard GM, Huff T, Hayes A, Buckwalter JA, et al. Epidemiology of ankle arthritis: report of a consecutive series of 639 patients from a tertiary orthopaedic center. </w:t>
      </w:r>
      <w:r w:rsidR="00380690" w:rsidRPr="00376DAD">
        <w:t>I</w:t>
      </w:r>
      <w:r w:rsidRPr="00376DAD">
        <w:t xml:space="preserve">owa </w:t>
      </w:r>
      <w:r w:rsidR="00380690" w:rsidRPr="00376DAD">
        <w:t>O</w:t>
      </w:r>
      <w:r w:rsidRPr="00376DAD">
        <w:t>rthop</w:t>
      </w:r>
      <w:r w:rsidR="00380690" w:rsidRPr="00376DAD">
        <w:t xml:space="preserve"> J</w:t>
      </w:r>
      <w:r w:rsidRPr="00376DAD">
        <w:t xml:space="preserve"> 2005;25:44.</w:t>
      </w:r>
    </w:p>
    <w:p w14:paraId="19EA4B38" w14:textId="396CE4B0" w:rsidR="00095FBE" w:rsidRPr="00376DAD" w:rsidRDefault="00095FBE" w:rsidP="00095FBE">
      <w:pPr>
        <w:pStyle w:val="EndNoteBibliography"/>
        <w:spacing w:after="0"/>
      </w:pPr>
      <w:r w:rsidRPr="00376DAD">
        <w:t xml:space="preserve">37. Delco ML, Kennedy JG, Bonassar LJ, Fortier LA. Post-traumatic osteoarthritis of the ankle: A distinct clinical entity requiring new research approaches. </w:t>
      </w:r>
      <w:r w:rsidR="00380690" w:rsidRPr="00376DAD">
        <w:t>J Orthop Res</w:t>
      </w:r>
      <w:r w:rsidRPr="00376DAD">
        <w:t xml:space="preserve"> 2017;35:440-453.</w:t>
      </w:r>
    </w:p>
    <w:p w14:paraId="4C7FB15E" w14:textId="4529F397" w:rsidR="00095FBE" w:rsidRPr="00376DAD" w:rsidRDefault="00095FBE" w:rsidP="00095FBE">
      <w:pPr>
        <w:pStyle w:val="EndNoteBibliography"/>
        <w:spacing w:after="0"/>
      </w:pPr>
      <w:r w:rsidRPr="00376DAD">
        <w:t>38. Flowers P, Nelson AE, Hannan MT, Hillstrom HJ, Renner JB, Jordan JM, et al. Foot osteoarthritis frequency and associated factors in a community-based cross-sectional study of White and African American adults. Arthritis Care Res 202</w:t>
      </w:r>
      <w:r w:rsidR="00380690" w:rsidRPr="00376DAD">
        <w:t>1;73:1784-1788</w:t>
      </w:r>
      <w:r w:rsidRPr="00376DAD">
        <w:t>.</w:t>
      </w:r>
    </w:p>
    <w:p w14:paraId="1E1CA970" w14:textId="573421F4" w:rsidR="00095FBE" w:rsidRPr="00376DAD" w:rsidRDefault="00095FBE" w:rsidP="00095FBE">
      <w:pPr>
        <w:pStyle w:val="EndNoteBibliography"/>
        <w:spacing w:after="0"/>
      </w:pPr>
      <w:r w:rsidRPr="00376DAD">
        <w:t>39. Golightly YM, Hannan MT, Nelson AE, Hillstrom HJ, Cleveland RJ, Kraus VB, et al. Relationship of Joint Hypermobility with Ankle and Foot Radiographic Osteoarthritis and Symptoms in a Community-Based Cohort. Arthritis Care Res 2019;71:538-544.</w:t>
      </w:r>
    </w:p>
    <w:p w14:paraId="58AD0069" w14:textId="70CCB12D" w:rsidR="00095FBE" w:rsidRPr="00376DAD" w:rsidRDefault="00095FBE" w:rsidP="00095FBE">
      <w:pPr>
        <w:pStyle w:val="EndNoteBibliography"/>
        <w:spacing w:after="0"/>
      </w:pPr>
      <w:r w:rsidRPr="00376DAD">
        <w:t>40. Arnold JB, Halstead J, Grainger AJ, Keenan AM, Hill CL, Redmond AC. Foot and leg muscle weakness in people with midfoot osteoarthritis. Arthritis Care Res 202</w:t>
      </w:r>
      <w:r w:rsidR="00380690" w:rsidRPr="00376DAD">
        <w:t>1;73:772-780</w:t>
      </w:r>
      <w:r w:rsidRPr="00376DAD">
        <w:t>.</w:t>
      </w:r>
    </w:p>
    <w:p w14:paraId="56184C96" w14:textId="01BF303B" w:rsidR="00095FBE" w:rsidRPr="00376DAD" w:rsidRDefault="00095FBE" w:rsidP="00095FBE">
      <w:pPr>
        <w:pStyle w:val="EndNoteBibliography"/>
        <w:spacing w:after="0"/>
      </w:pPr>
      <w:r w:rsidRPr="00376DAD">
        <w:t>41. Wilder FV, Barrett JP, Farina EJ. The association of radiographic foot osteoarthritis and radiographic osteoarthritis at other sites. Osteoarthritis Cartilage 2005;13:211-215.</w:t>
      </w:r>
    </w:p>
    <w:p w14:paraId="3D09B74F" w14:textId="7DB2FC4D" w:rsidR="00095FBE" w:rsidRPr="00376DAD" w:rsidRDefault="00095FBE" w:rsidP="00095FBE">
      <w:pPr>
        <w:pStyle w:val="EndNoteBibliography"/>
        <w:spacing w:after="0"/>
      </w:pPr>
      <w:r w:rsidRPr="00376DAD">
        <w:t xml:space="preserve">42. </w:t>
      </w:r>
      <w:r w:rsidR="00380690" w:rsidRPr="00376DAD">
        <w:t xml:space="preserve">van </w:t>
      </w:r>
      <w:r w:rsidRPr="00376DAD">
        <w:t xml:space="preserve">Saase J, </w:t>
      </w:r>
      <w:r w:rsidR="00380690" w:rsidRPr="00376DAD">
        <w:t xml:space="preserve">van </w:t>
      </w:r>
      <w:r w:rsidRPr="00376DAD">
        <w:t>Romunde LK, Cats A, Vandenbroucke JP, Valkenburg HA. Epidemiology of osteoarthritis: Zoetermeer survey. Comparison of radiological osteoarthritis in a Dutch population with that in 10 other populations. Ann Rheum Dis 1989;48:271-280.</w:t>
      </w:r>
    </w:p>
    <w:p w14:paraId="3D2373C2" w14:textId="79847465" w:rsidR="00095FBE" w:rsidRPr="00376DAD" w:rsidRDefault="00095FBE" w:rsidP="00095FBE">
      <w:pPr>
        <w:pStyle w:val="EndNoteBibliography"/>
        <w:spacing w:after="0"/>
      </w:pPr>
      <w:r w:rsidRPr="00376DAD">
        <w:lastRenderedPageBreak/>
        <w:t>43. Menz HB, Munteanu SE, Zammit GV, Landorf KB. Foot structure and function in older people with radiographic osteoarthritis of the medial midfoot. Osteoarthritis Cartilage 2010;18:317-322.</w:t>
      </w:r>
    </w:p>
    <w:p w14:paraId="495E1696" w14:textId="77777777" w:rsidR="00095FBE" w:rsidRPr="00376DAD" w:rsidRDefault="00095FBE" w:rsidP="00095FBE">
      <w:pPr>
        <w:pStyle w:val="EndNoteBibliography"/>
        <w:spacing w:after="0"/>
      </w:pPr>
      <w:r w:rsidRPr="00376DAD">
        <w:t>44. Thomas MJ, Peat G, Rathod T, Marshall M, Moore A, Menz HB, et al. The epidemiology of symptomatic midfoot osteoarthritis in community-dwelling older adults: cross-sectional findings from the Clinical Assessment Study of the Foot. Arthritis Res Ther 2015;17:178.</w:t>
      </w:r>
    </w:p>
    <w:p w14:paraId="4509E82F" w14:textId="50EE7E3B" w:rsidR="00095FBE" w:rsidRPr="00376DAD" w:rsidRDefault="00095FBE" w:rsidP="00095FBE">
      <w:pPr>
        <w:pStyle w:val="EndNoteBibliography"/>
        <w:spacing w:after="0"/>
      </w:pPr>
      <w:r w:rsidRPr="00376DAD">
        <w:t xml:space="preserve">45. Eltaraboulsi R NA, Alvarez C, Renner J, Bowen C, Gates L, Golightly Y. Incidence and Progression of Foot Osteoarthritis [abstract]. Arthritis </w:t>
      </w:r>
      <w:r w:rsidR="00380690" w:rsidRPr="00376DAD">
        <w:t>Rheumatol</w:t>
      </w:r>
      <w:r w:rsidRPr="00376DAD">
        <w:t xml:space="preserve"> 2020;72.</w:t>
      </w:r>
    </w:p>
    <w:p w14:paraId="4054D172" w14:textId="77D06E10" w:rsidR="00095FBE" w:rsidRPr="00376DAD" w:rsidRDefault="00095FBE" w:rsidP="00095FBE">
      <w:pPr>
        <w:pStyle w:val="EndNoteBibliography"/>
        <w:spacing w:after="0"/>
      </w:pPr>
      <w:r w:rsidRPr="00376DAD">
        <w:t>46. Mahiquez MY, Wilder FV, Stephens HM. Positive hindfoot valgus and osteoarthritis of the first metatarsophalangeal joint. Foot Ankle Int 2006;27:1055-1059.</w:t>
      </w:r>
    </w:p>
    <w:p w14:paraId="07760E5F" w14:textId="68BA2195" w:rsidR="00095FBE" w:rsidRPr="00376DAD" w:rsidRDefault="00095FBE" w:rsidP="00095FBE">
      <w:pPr>
        <w:pStyle w:val="EndNoteBibliography"/>
        <w:spacing w:after="0"/>
      </w:pPr>
      <w:r w:rsidRPr="00376DAD">
        <w:t>47. Bowen C, Gates L, McQueen P, Daniels M, Delmestri A, Drechsler W, et al. Natural History of Radiographic First Metatarsophalangeal Joint Osteoarthritis: A Nineteen-Year Population-Based Cohort Study. Arthritis Care Res 2020;72:1224-1230.</w:t>
      </w:r>
    </w:p>
    <w:p w14:paraId="215CCD05" w14:textId="74D48A7E" w:rsidR="00095FBE" w:rsidRPr="00376DAD" w:rsidRDefault="00095FBE" w:rsidP="00095FBE">
      <w:pPr>
        <w:pStyle w:val="EndNoteBibliography"/>
        <w:spacing w:after="0"/>
      </w:pPr>
      <w:r w:rsidRPr="00376DAD">
        <w:t>48. Rathod T, Marshall M, Thomas MJ, Menz HB, Myers HL, Thomas E, et al. Investigations of Potential Phenotypes of Foot Osteoarthritis: Cross-Sectional Analysis From the Clinical Assessment Study of the Foot. Arthritis Care Res 2016;68:217-227.</w:t>
      </w:r>
    </w:p>
    <w:p w14:paraId="779EEF38" w14:textId="5DFFE8FE" w:rsidR="00095FBE" w:rsidRPr="00376DAD" w:rsidRDefault="00095FBE" w:rsidP="00095FBE">
      <w:pPr>
        <w:pStyle w:val="EndNoteBibliography"/>
        <w:spacing w:after="0"/>
      </w:pPr>
      <w:r w:rsidRPr="00376DAD">
        <w:t>49. Arnold JB, Marshall M, Thomas MJ, Redmond AC, Menz HB, Roddy E. Midfoot osteoarthritis: potential phenotypes and their associations with demographic, symptomatic and clinical characteristics. Osteoarthritis Cartilage 2019;27:659-666.</w:t>
      </w:r>
    </w:p>
    <w:p w14:paraId="31F54FD8" w14:textId="77777777" w:rsidR="00095FBE" w:rsidRPr="00376DAD" w:rsidRDefault="00095FBE" w:rsidP="00095FBE">
      <w:pPr>
        <w:pStyle w:val="EndNoteBibliography"/>
        <w:spacing w:after="0"/>
      </w:pPr>
      <w:r w:rsidRPr="00376DAD">
        <w:t>50. Bernard TE, Wilder FV, Aluoch M, Leaverton PE. Job-related osteoarthritis of the knee, foot, hand, and cervical spine. J Occup Environ Med 2010;52:33-38.</w:t>
      </w:r>
    </w:p>
    <w:p w14:paraId="63A05111" w14:textId="605EAA3F" w:rsidR="00095FBE" w:rsidRPr="00376DAD" w:rsidRDefault="00095FBE" w:rsidP="00095FBE">
      <w:pPr>
        <w:pStyle w:val="EndNoteBibliography"/>
        <w:spacing w:after="0"/>
      </w:pPr>
      <w:r w:rsidRPr="00376DAD">
        <w:t>51. Menz HB, Roddy E, Marshall M, Thomas MJ, Rathod T, Myers H, et al. Demographic and clinical factors associated with radiographic severity of first metatarsophalangeal joint osteoarthritis: cross-sectional findings from the Clinical Assessment Study of the Foot. Osteoarthritis Cartilage 2015;23:77-82.</w:t>
      </w:r>
    </w:p>
    <w:p w14:paraId="3A0F5A10" w14:textId="03D5EA9B" w:rsidR="00095FBE" w:rsidRPr="00376DAD" w:rsidRDefault="00095FBE" w:rsidP="00095FBE">
      <w:pPr>
        <w:pStyle w:val="EndNoteBibliography"/>
        <w:spacing w:after="0"/>
      </w:pPr>
      <w:r w:rsidRPr="00376DAD">
        <w:t xml:space="preserve">52. Cherry L, Gates L, Arden NK, Bowen CJ. Lifetime occupation is not associated with radiographic osteoarthritis of the first metatarsophalangeal joint in a cohort study of UK women. </w:t>
      </w:r>
      <w:r w:rsidR="00F04D72" w:rsidRPr="00376DAD">
        <w:t>J Foot Ankle Res</w:t>
      </w:r>
      <w:r w:rsidRPr="00376DAD">
        <w:t xml:space="preserve"> 2020;13:61.</w:t>
      </w:r>
    </w:p>
    <w:p w14:paraId="444FE7ED" w14:textId="4BD580CE" w:rsidR="00095FBE" w:rsidRPr="00376DAD" w:rsidRDefault="00095FBE" w:rsidP="00095FBE">
      <w:pPr>
        <w:pStyle w:val="EndNoteBibliography"/>
        <w:spacing w:after="0"/>
      </w:pPr>
      <w:r w:rsidRPr="00376DAD">
        <w:t>53. Downes TJ, Chesterton L, Whittle R, Roddy E, Menz HB, Marshall M, et al. Symptomatic Course of Foot Osteoarthritis Phenotypes: An 18-Month Prospective Analysis of Community-Dwelling Older Adults. Arthritis Care Res 2018;70:1107-1112.</w:t>
      </w:r>
    </w:p>
    <w:p w14:paraId="550DC970" w14:textId="77777777" w:rsidR="00095FBE" w:rsidRPr="00376DAD" w:rsidRDefault="00095FBE" w:rsidP="00095FBE">
      <w:pPr>
        <w:pStyle w:val="EndNoteBibliography"/>
        <w:spacing w:after="0"/>
      </w:pPr>
      <w:r w:rsidRPr="00376DAD">
        <w:t>54. Jaleel A, Golightly YM, Alvarez C, Renner JB, Nelson AE. Incidence and progression of ankle osteoarthritis: The johnston county osteoarthritis project. Semin Arthritis Rheum 2021;51:230-235.</w:t>
      </w:r>
    </w:p>
    <w:p w14:paraId="4E7F8C75" w14:textId="7F42F14A" w:rsidR="00095FBE" w:rsidRPr="00376DAD" w:rsidRDefault="00095FBE" w:rsidP="00095FBE">
      <w:pPr>
        <w:pStyle w:val="EndNoteBibliography"/>
        <w:spacing w:after="0"/>
      </w:pPr>
      <w:r w:rsidRPr="00376DAD">
        <w:t xml:space="preserve">55. Halstead J, Redmond AC. Weight-bearing passive dorsiflexion of the hallux in standing is not related to hallux dorsiflexion during walking. </w:t>
      </w:r>
      <w:r w:rsidR="00F04D72" w:rsidRPr="00376DAD">
        <w:t>J Orthop Sports Phys Ther</w:t>
      </w:r>
      <w:r w:rsidRPr="00376DAD">
        <w:t xml:space="preserve"> 2006;36:550-556.</w:t>
      </w:r>
    </w:p>
    <w:p w14:paraId="6274C4CE" w14:textId="54D2155E" w:rsidR="00095FBE" w:rsidRPr="00376DAD" w:rsidRDefault="00095FBE" w:rsidP="00095FBE">
      <w:pPr>
        <w:pStyle w:val="EndNoteBibliography"/>
        <w:spacing w:after="0"/>
      </w:pPr>
      <w:r w:rsidRPr="00376DAD">
        <w:lastRenderedPageBreak/>
        <w:t xml:space="preserve">56. Zammit GV, Menz HB, Munteanu SE, Landorf KB. Plantar pressure distribution in older people with osteoarthritis of the first metatarsophalangeal joint (hallux limitus/rigidus). </w:t>
      </w:r>
      <w:r w:rsidR="00380690" w:rsidRPr="00376DAD">
        <w:t>J Orthop Res</w:t>
      </w:r>
      <w:r w:rsidRPr="00376DAD">
        <w:t xml:space="preserve"> 2008;26:1665-1669.</w:t>
      </w:r>
    </w:p>
    <w:p w14:paraId="73360CE1" w14:textId="77777777" w:rsidR="00095FBE" w:rsidRPr="00376DAD" w:rsidRDefault="00095FBE" w:rsidP="00095FBE">
      <w:pPr>
        <w:pStyle w:val="EndNoteBibliography"/>
        <w:spacing w:after="0"/>
      </w:pPr>
      <w:r w:rsidRPr="00376DAD">
        <w:t>57. Van Gheluwe B, Dananberg HJ, Hagman F, Vanstaen K. Effects of hallux limitus on plantar foot pressure and foot kinematics during walking. J Am Podiatr Med Assoc 2006;96:428-436.</w:t>
      </w:r>
    </w:p>
    <w:p w14:paraId="38B06C8B" w14:textId="77777777" w:rsidR="00095FBE" w:rsidRPr="00376DAD" w:rsidRDefault="00095FBE" w:rsidP="00095FBE">
      <w:pPr>
        <w:pStyle w:val="EndNoteBibliography"/>
        <w:spacing w:after="0"/>
      </w:pPr>
      <w:r w:rsidRPr="00376DAD">
        <w:t>58. Bryant A, Tinley P, Singer K. Plantar pressure distribution in normal, hallux valgus and hallux limitus feet. Foot 1999;9:115-119.</w:t>
      </w:r>
    </w:p>
    <w:p w14:paraId="2B759414" w14:textId="735D4046" w:rsidR="00095FBE" w:rsidRPr="00376DAD" w:rsidRDefault="00095FBE" w:rsidP="00095FBE">
      <w:pPr>
        <w:pStyle w:val="EndNoteBibliography"/>
        <w:spacing w:after="0"/>
      </w:pPr>
      <w:r w:rsidRPr="00376DAD">
        <w:t>59. Rao S, Gross KD, Niu J, Nevitt MC, Lewis CE, Torner JC, et al. Are Pressure Time Integral and Cumulative Plantar Stress Related to First Metatarsophalangeal Joint Pain? Results From a Community-Based Study. Arthritis Care Res 2016;68:1232-1238.</w:t>
      </w:r>
    </w:p>
    <w:p w14:paraId="21190377" w14:textId="77777777" w:rsidR="00095FBE" w:rsidRPr="00376DAD" w:rsidRDefault="00095FBE" w:rsidP="00095FBE">
      <w:pPr>
        <w:pStyle w:val="EndNoteBibliography"/>
        <w:spacing w:after="0"/>
      </w:pPr>
      <w:r w:rsidRPr="00376DAD">
        <w:t>60. Menz HB, Auhl M, Tan JM, Buldt AK, Munteanu SE. Centre of pressure characteristics during walking in individuals with and without first metatarsophalangeal joint osteoarthritis. Gait Posture 2018;63:91-96.</w:t>
      </w:r>
    </w:p>
    <w:p w14:paraId="602B20E6" w14:textId="364D6697" w:rsidR="00095FBE" w:rsidRPr="00376DAD" w:rsidRDefault="00095FBE" w:rsidP="00095FBE">
      <w:pPr>
        <w:pStyle w:val="EndNoteBibliography"/>
        <w:spacing w:after="0"/>
      </w:pPr>
      <w:r w:rsidRPr="00376DAD">
        <w:t xml:space="preserve">61. Canseco K, Long J, Marks R, Khazzam M, Harris G. Quantitative characterization of gait kinematics in patients with hallux rigidus using the Milwaukee foot model. </w:t>
      </w:r>
      <w:r w:rsidR="00380690" w:rsidRPr="00376DAD">
        <w:t>J Orthop Res</w:t>
      </w:r>
      <w:r w:rsidRPr="00376DAD">
        <w:t xml:space="preserve"> 2008;26:419-427.</w:t>
      </w:r>
    </w:p>
    <w:p w14:paraId="029D86C0" w14:textId="77777777" w:rsidR="00095FBE" w:rsidRPr="00376DAD" w:rsidRDefault="00095FBE" w:rsidP="00095FBE">
      <w:pPr>
        <w:pStyle w:val="EndNoteBibliography"/>
        <w:spacing w:after="0"/>
      </w:pPr>
      <w:r w:rsidRPr="00376DAD">
        <w:t>62. Menz HB, Zammit GV, Munteanu SE. Plantar pressures are higher under callused regions of the foot in older people. Clin Exp Dermatol 2007;32:375-380.</w:t>
      </w:r>
    </w:p>
    <w:p w14:paraId="521CA79F" w14:textId="77777777" w:rsidR="00095FBE" w:rsidRPr="00376DAD" w:rsidRDefault="00095FBE" w:rsidP="00095FBE">
      <w:pPr>
        <w:pStyle w:val="EndNoteBibliography"/>
        <w:spacing w:after="0"/>
      </w:pPr>
      <w:r w:rsidRPr="00376DAD">
        <w:t>63. Rao S, Baumhauer JF, Tome J, Nawoczenski DA. Comparison of in vivo segmental foot motion during walking and step descent in patients with midfoot arthritis and matched asymptomatic control subjects. J Biomech 2009;42:1054-1060.</w:t>
      </w:r>
    </w:p>
    <w:p w14:paraId="6CFD09E4" w14:textId="2931FDC8" w:rsidR="00095FBE" w:rsidRPr="00376DAD" w:rsidRDefault="00095FBE" w:rsidP="00095FBE">
      <w:pPr>
        <w:pStyle w:val="EndNoteBibliography"/>
        <w:spacing w:after="0"/>
      </w:pPr>
      <w:r w:rsidRPr="00376DAD">
        <w:t>64. Rao S, Baumhauer JF, Nawoczenski DA. Is barefoot regional plantar loading related to self-reported foot pain in patients with midfoot osteoarthritis. Osteoarthritis Cartilage 2011;19:1019-1025.</w:t>
      </w:r>
    </w:p>
    <w:p w14:paraId="134E66F7" w14:textId="65078ED4" w:rsidR="00095FBE" w:rsidRPr="00376DAD" w:rsidRDefault="00095FBE" w:rsidP="00095FBE">
      <w:pPr>
        <w:pStyle w:val="EndNoteBibliography"/>
        <w:spacing w:after="0"/>
      </w:pPr>
      <w:r w:rsidRPr="00376DAD">
        <w:t>65. Menz HB, Jordan KP, Roddy E, Croft PR. Characteristics of primary care consultations for musculoskeletal foot and ankle problems in the UK. Rheumatology 2010;49:1391-1398.</w:t>
      </w:r>
    </w:p>
    <w:p w14:paraId="2805FE9C" w14:textId="77777777" w:rsidR="00095FBE" w:rsidRPr="00376DAD" w:rsidRDefault="00095FBE" w:rsidP="00095FBE">
      <w:pPr>
        <w:pStyle w:val="EndNoteBibliography"/>
        <w:spacing w:after="0"/>
      </w:pPr>
      <w:r w:rsidRPr="00376DAD">
        <w:t>66. Hubbard TJ, Hicks-Little C, Cordova M. Mechanical and sensorimotor implications with ankle osteoarthritis. Arch Phys Med Rehabil 2009;90:1136-1141.</w:t>
      </w:r>
    </w:p>
    <w:p w14:paraId="39581837" w14:textId="77777777" w:rsidR="00095FBE" w:rsidRPr="00376DAD" w:rsidRDefault="00095FBE" w:rsidP="00095FBE">
      <w:pPr>
        <w:pStyle w:val="EndNoteBibliography"/>
        <w:spacing w:after="0"/>
      </w:pPr>
      <w:r w:rsidRPr="00376DAD">
        <w:t>67. Khazzam M, Long JT, Marks RM, Harris GF. Preoperative gait characterization of patients with ankle arthrosis. Gait Posture 2006;24:85-93.</w:t>
      </w:r>
    </w:p>
    <w:p w14:paraId="0908F526" w14:textId="77777777" w:rsidR="00095FBE" w:rsidRPr="00376DAD" w:rsidRDefault="00095FBE" w:rsidP="00095FBE">
      <w:pPr>
        <w:pStyle w:val="EndNoteBibliography"/>
        <w:spacing w:after="0"/>
      </w:pPr>
      <w:r w:rsidRPr="00376DAD">
        <w:t>68. Saltzman CL, Zimmerman MB, O'Rourke M, Brown TD, Buckwalter JA, Johnston R. Impact of comorbidities on the measurement of health in patients with ankle osteoarthritis. J Bone Joint Surg Am 2006;88:2366-2372.</w:t>
      </w:r>
    </w:p>
    <w:p w14:paraId="0D132525" w14:textId="0727F9B9" w:rsidR="00095FBE" w:rsidRPr="00376DAD" w:rsidRDefault="00095FBE" w:rsidP="00095FBE">
      <w:pPr>
        <w:pStyle w:val="EndNoteBibliography"/>
        <w:spacing w:after="0"/>
      </w:pPr>
      <w:r w:rsidRPr="00376DAD">
        <w:t>69. Horisberger M, Hintermann B, Valderrabano V. Alterations of plantar pressure distribution in posttraumatic end-stage ankle osteoarthritis. Clin Biomech 2009;24:303-307.</w:t>
      </w:r>
    </w:p>
    <w:p w14:paraId="0838B704" w14:textId="77777777" w:rsidR="00095FBE" w:rsidRPr="00376DAD" w:rsidRDefault="00095FBE" w:rsidP="00095FBE">
      <w:pPr>
        <w:pStyle w:val="EndNoteBibliography"/>
        <w:spacing w:after="0"/>
      </w:pPr>
      <w:r w:rsidRPr="00376DAD">
        <w:t>70. Valderrabano V, Hintermann B, Horisberger M, Fung TS. Ligamentous posttraumatic ankle osteoarthritis. Am J Sports Med 2006;34:612-620.</w:t>
      </w:r>
    </w:p>
    <w:p w14:paraId="45712150" w14:textId="7E94019D" w:rsidR="00095FBE" w:rsidRPr="00376DAD" w:rsidRDefault="00095FBE" w:rsidP="00095FBE">
      <w:pPr>
        <w:pStyle w:val="EndNoteBibliography"/>
        <w:spacing w:after="0"/>
      </w:pPr>
      <w:r w:rsidRPr="00376DAD">
        <w:lastRenderedPageBreak/>
        <w:t>71. Valderrabano V, Nigg BM, von Tscharner V, Stefanyshyn DJ, Goepfert B, Hintermann B. Gait analysis in ankle osteoarthritis and total ankle replacement. Clin Biomech 2007;22:894-904.</w:t>
      </w:r>
    </w:p>
    <w:p w14:paraId="47819DE7" w14:textId="77777777" w:rsidR="00095FBE" w:rsidRPr="00376DAD" w:rsidRDefault="00095FBE" w:rsidP="00095FBE">
      <w:pPr>
        <w:pStyle w:val="EndNoteBibliography"/>
        <w:spacing w:after="0"/>
      </w:pPr>
      <w:r w:rsidRPr="00376DAD">
        <w:t>72. Wikstrom EA, Anderson RB. Alterations in gait initiation are present in those with posttraumatic ankle osteoarthritis: a pilot study. J Appl Biomech 2013;29:245-252.</w:t>
      </w:r>
    </w:p>
    <w:p w14:paraId="0B7BB1C1" w14:textId="77777777" w:rsidR="00095FBE" w:rsidRPr="00376DAD" w:rsidRDefault="00095FBE" w:rsidP="00095FBE">
      <w:pPr>
        <w:pStyle w:val="EndNoteBibliography"/>
        <w:spacing w:after="0"/>
      </w:pPr>
      <w:r w:rsidRPr="00376DAD">
        <w:t>73. Wikstrom EA, Anderson RB, Hubbard-Turner T. Alterations in stair ascent and descent kinetics are present in those with post-traumatic ankle osteoarthritis. Int J Athl Ther Train 2015;20:37-43.</w:t>
      </w:r>
    </w:p>
    <w:p w14:paraId="680A5671" w14:textId="77777777" w:rsidR="00095FBE" w:rsidRPr="00376DAD" w:rsidRDefault="00095FBE" w:rsidP="00095FBE">
      <w:pPr>
        <w:pStyle w:val="EndNoteBibliography"/>
        <w:spacing w:after="0"/>
      </w:pPr>
      <w:r w:rsidRPr="00376DAD">
        <w:t>74. Agel J, Coetzee JC, Sangeorzan BJ, Roberts MM, Hansen ST, Jr. Functional limitations of patients with end-stage ankle arthrosis. Foot Ankle Int 2005;26:537-539.</w:t>
      </w:r>
    </w:p>
    <w:p w14:paraId="58700349" w14:textId="77777777" w:rsidR="00095FBE" w:rsidRPr="00376DAD" w:rsidRDefault="00095FBE" w:rsidP="00095FBE">
      <w:pPr>
        <w:pStyle w:val="EndNoteBibliography"/>
        <w:spacing w:after="0"/>
      </w:pPr>
      <w:r w:rsidRPr="00376DAD">
        <w:t>75. Nuesch C, Huber C, Pagenstert G, von Tscharner V, Valderrabano V. Muscle activation of patients suffering from asymmetric ankle osteoarthritis during isometric contractions and level walking - a time-frequency analysis. J Electromyogr Kinesiol 2012;22:939-946.</w:t>
      </w:r>
    </w:p>
    <w:p w14:paraId="5D56D064" w14:textId="77777777" w:rsidR="00095FBE" w:rsidRPr="00376DAD" w:rsidRDefault="00095FBE" w:rsidP="00095FBE">
      <w:pPr>
        <w:pStyle w:val="EndNoteBibliography"/>
        <w:spacing w:after="0"/>
      </w:pPr>
      <w:r w:rsidRPr="00376DAD">
        <w:t>76. Valderrabano V, von Tscharner V, Nigg BM, Hintermann B, Goepfert B, Fung TS, et al. Lower leg muscle atrophy in ankle osteoarthritis. J Orthop Res 2006;24:2159-2169.</w:t>
      </w:r>
    </w:p>
    <w:p w14:paraId="09749518" w14:textId="77777777" w:rsidR="00095FBE" w:rsidRPr="00376DAD" w:rsidRDefault="00095FBE" w:rsidP="00095FBE">
      <w:pPr>
        <w:pStyle w:val="EndNoteBibliography"/>
        <w:spacing w:after="0"/>
      </w:pPr>
      <w:r w:rsidRPr="00376DAD">
        <w:t>77. Wiewiorski M, Dopke K, Steiger C, Valderrabano V. Muscular atrophy of the lower leg in unilateral post traumatic osteoarthritis of the ankle joint. Int Orthop 2012;36:2079-2085.</w:t>
      </w:r>
    </w:p>
    <w:p w14:paraId="041C6D59" w14:textId="1BD8D4E4" w:rsidR="00095FBE" w:rsidRPr="00376DAD" w:rsidRDefault="00095FBE" w:rsidP="00095FBE">
      <w:pPr>
        <w:pStyle w:val="EndNoteBibliography"/>
        <w:spacing w:after="0"/>
      </w:pPr>
      <w:r w:rsidRPr="00376DAD">
        <w:t xml:space="preserve">78. Bergin SM, Munteanu SE, Zammit GV, Nikolopoulos N, Menz HB. Impact of first metatarsophalangeal joint osteoarthritis on health-related quality of life. Arthritis Care Res </w:t>
      </w:r>
      <w:r w:rsidR="00F04D72" w:rsidRPr="00376DAD">
        <w:t>2</w:t>
      </w:r>
      <w:r w:rsidRPr="00376DAD">
        <w:t>012;64:1691-1698.</w:t>
      </w:r>
    </w:p>
    <w:p w14:paraId="29E7CA75" w14:textId="77777777" w:rsidR="00095FBE" w:rsidRPr="00376DAD" w:rsidRDefault="00095FBE" w:rsidP="00095FBE">
      <w:pPr>
        <w:pStyle w:val="EndNoteBibliography"/>
        <w:spacing w:after="0"/>
      </w:pPr>
      <w:r w:rsidRPr="00376DAD">
        <w:t>79. Al-Mahrouqi MM, Vicenzino B, MacDonald DA, Smith MD. Disability, Physical Impairments, and Poor Quality of Life, Rather Than Radiographic Changes, Are Related to Symptoms in Individuals With Ankle Osteoarthritis: A Cross-sectional Laboratory Study. J Orthop Sports Phys Ther 2020;50:711-722.</w:t>
      </w:r>
    </w:p>
    <w:p w14:paraId="5D2EEF27" w14:textId="77777777" w:rsidR="00095FBE" w:rsidRPr="00376DAD" w:rsidRDefault="00095FBE" w:rsidP="00095FBE">
      <w:pPr>
        <w:pStyle w:val="EndNoteBibliography"/>
        <w:spacing w:after="0"/>
      </w:pPr>
      <w:r w:rsidRPr="00376DAD">
        <w:t>80. Paget LDA, Aoki H, Kemp S, Lambert M, Readhead C, Stokes KA, et al. Ankle osteoarthritis and its association with severe ankle injuries, ankle surgeries and health-related quality of life in recently retired professional male football and rugby players: a cross-sectional observational study. BMJ Open 2020;10:e036775.</w:t>
      </w:r>
    </w:p>
    <w:p w14:paraId="14BA6669" w14:textId="77777777" w:rsidR="00095FBE" w:rsidRPr="00376DAD" w:rsidRDefault="00095FBE" w:rsidP="00095FBE">
      <w:pPr>
        <w:pStyle w:val="EndNoteBibliography"/>
        <w:spacing w:after="0"/>
      </w:pPr>
      <w:r w:rsidRPr="00376DAD">
        <w:t>81. Perruccio AV, Gandhi R, Lau JT, Syed KA, Mahomed NN, Rampersaud YR. Cross-Sectional Contrast Between Individuals With Foot/Ankle vs Knee Osteoarthritis for Obesity and Low Education on Health-Related Quality of Life. Foot Ankle Int 2016;37:24-32.</w:t>
      </w:r>
    </w:p>
    <w:p w14:paraId="40A768F4" w14:textId="77777777" w:rsidR="00095FBE" w:rsidRPr="00376DAD" w:rsidRDefault="00095FBE" w:rsidP="00095FBE">
      <w:pPr>
        <w:pStyle w:val="EndNoteBibliography"/>
        <w:spacing w:after="0"/>
      </w:pPr>
      <w:r w:rsidRPr="00376DAD">
        <w:t>82. Zhao X, Shah D, Gandhi K, Wei W, Dwibedi N, Webster L, et al. Clinical, humanistic, and economic burden of osteoarthritis among noninstitutionalized adults in the United States. Osteoarthritis Cartilage 2019;27:1618-1626.</w:t>
      </w:r>
    </w:p>
    <w:p w14:paraId="3ABB4DB9" w14:textId="77777777" w:rsidR="00095FBE" w:rsidRPr="00376DAD" w:rsidRDefault="00095FBE" w:rsidP="00095FBE">
      <w:pPr>
        <w:pStyle w:val="EndNoteBibliography"/>
        <w:spacing w:after="0"/>
      </w:pPr>
      <w:r w:rsidRPr="00376DAD">
        <w:t>83. Paterson KL, Harrison C, Britt H, Hinman RS, Bennell KL. Management of foot/ankle osteoarthritis by Australian general practitioners: an analysis of national patient-encounter records. Osteoarthritis Cartilage 2018;26:888-894.</w:t>
      </w:r>
    </w:p>
    <w:p w14:paraId="158BBC89" w14:textId="299A75A4" w:rsidR="00095FBE" w:rsidRPr="00376DAD" w:rsidRDefault="00095FBE" w:rsidP="00095FBE">
      <w:pPr>
        <w:pStyle w:val="EndNoteBibliography"/>
        <w:spacing w:after="0"/>
      </w:pPr>
      <w:r w:rsidRPr="00376DAD">
        <w:t xml:space="preserve">84. Shamus J, Shamus E, Gugel RN, Brucker BS, Skaruppa C. The effect of sesamoid mobilization, flexor hallucis strengthening, and gait training on reducing pain and restoring </w:t>
      </w:r>
      <w:r w:rsidRPr="00376DAD">
        <w:lastRenderedPageBreak/>
        <w:t xml:space="preserve">function in individuals with hallux limitus: a clinical trial. </w:t>
      </w:r>
      <w:r w:rsidR="00F04D72" w:rsidRPr="00376DAD">
        <w:t>J Orthop Sports Phys Ther</w:t>
      </w:r>
      <w:r w:rsidRPr="00376DAD">
        <w:t xml:space="preserve"> 2004;34:368-376.</w:t>
      </w:r>
    </w:p>
    <w:p w14:paraId="4C47FA79" w14:textId="18D78C6D" w:rsidR="00095FBE" w:rsidRPr="00376DAD" w:rsidRDefault="00095FBE" w:rsidP="00095FBE">
      <w:pPr>
        <w:pStyle w:val="EndNoteBibliography"/>
        <w:spacing w:after="0"/>
      </w:pPr>
      <w:r w:rsidRPr="00376DAD">
        <w:t xml:space="preserve">85. Baumhauer JF, Singh D, Glazebrook M, Blundell C, De Vries G, Le IL, et al. Prospective, Randomized, Multi-centered Clinical Trial Assessing Safety and Efficacy of a Synthetic Cartilage Implant Versus First Metatarsophalangeal Arthrodesis in Advanced Hallux Rigidus. </w:t>
      </w:r>
      <w:r w:rsidR="00380690" w:rsidRPr="00376DAD">
        <w:t>Foot Ankle Int</w:t>
      </w:r>
      <w:r w:rsidRPr="00376DAD">
        <w:t xml:space="preserve"> 2016;37:457-469.</w:t>
      </w:r>
    </w:p>
    <w:p w14:paraId="05BDB39F" w14:textId="731F7613" w:rsidR="00095FBE" w:rsidRPr="00376DAD" w:rsidRDefault="00095FBE" w:rsidP="00095FBE">
      <w:pPr>
        <w:pStyle w:val="EndNoteBibliography"/>
        <w:spacing w:after="0"/>
      </w:pPr>
      <w:r w:rsidRPr="00376DAD">
        <w:t>86. Halstead J, Chapman GJ, Gray JC, Grainger AJ, Brown S, Wilkins RA, et al. Foot orthoses in the treatment of symptomatic midfoot osteoarthritis using clinical and biomechanical outcomes: A randomised feasibility study. Clin Rheumatol 2016;35:987-996.</w:t>
      </w:r>
    </w:p>
    <w:p w14:paraId="4132AC74" w14:textId="52683830" w:rsidR="00095FBE" w:rsidRPr="00376DAD" w:rsidRDefault="00095FBE" w:rsidP="00095FBE">
      <w:pPr>
        <w:pStyle w:val="EndNoteBibliography"/>
        <w:spacing w:after="0"/>
      </w:pPr>
      <w:r w:rsidRPr="00376DAD">
        <w:t>87. Munteanu SE, Zammit GV, Menz HB, Landorf KB, Handley CJ, Elzarka A, et al. Effectiveness of intra-articular hyaluronan (Synvisc, hylan G-F 20) for the treatment of first metatarsophalangeal joint osteoarthritis: a randomised placebo-controlled trial. Ann Rheum Dis 2011;70:1838-1841.</w:t>
      </w:r>
    </w:p>
    <w:p w14:paraId="507203FE" w14:textId="234EA171" w:rsidR="00095FBE" w:rsidRPr="00376DAD" w:rsidRDefault="00095FBE" w:rsidP="00095FBE">
      <w:pPr>
        <w:pStyle w:val="EndNoteBibliography"/>
        <w:spacing w:after="0"/>
      </w:pPr>
      <w:r w:rsidRPr="00376DAD">
        <w:t>88. Menz HB, Auhl M, Tan JM, Levinger P, Roddy E, Munteanu SE. Effectiveness of Foot Orthoses Versus Rocker-Sole Footwear for First Metatarsophalangeal Joint Osteoarthritis: Randomized Trial. Arthritis Care Res 2016;68:581-589.</w:t>
      </w:r>
    </w:p>
    <w:p w14:paraId="2190FE79" w14:textId="5561C5A6" w:rsidR="00095FBE" w:rsidRPr="00376DAD" w:rsidRDefault="00095FBE" w:rsidP="00095FBE">
      <w:pPr>
        <w:pStyle w:val="EndNoteBibliography"/>
        <w:spacing w:after="0"/>
      </w:pPr>
      <w:r w:rsidRPr="00376DAD">
        <w:t>89. Munteanu SE, Landorf KB, McClelland JA, Roddy E, Cicuttini FM, Shiell A, et al. Shoe-stiffening inserts for first metatarsophalangeal joint osteoarthritis: a randomised trial. Osteoarthritis Cartilage 2021;29:480-490.</w:t>
      </w:r>
    </w:p>
    <w:p w14:paraId="40E0E39C" w14:textId="25226CF3" w:rsidR="00095FBE" w:rsidRPr="00376DAD" w:rsidRDefault="00095FBE" w:rsidP="00095FBE">
      <w:pPr>
        <w:pStyle w:val="EndNoteBibliography"/>
        <w:spacing w:after="0"/>
      </w:pPr>
      <w:r w:rsidRPr="00376DAD">
        <w:t xml:space="preserve">90. Witteveen AG, Hofstad CJ, Kerkhoffs GM. Hyaluronic acid and other conservative treatment options for osteoarthritis of the ankle. Cochrane </w:t>
      </w:r>
      <w:r w:rsidR="00F04D72" w:rsidRPr="00376DAD">
        <w:t>D</w:t>
      </w:r>
      <w:r w:rsidRPr="00376DAD">
        <w:t xml:space="preserve">atabase </w:t>
      </w:r>
      <w:r w:rsidR="00F04D72" w:rsidRPr="00376DAD">
        <w:t xml:space="preserve">Syst Rev </w:t>
      </w:r>
      <w:r w:rsidRPr="00376DAD">
        <w:t>2015:C</w:t>
      </w:r>
      <w:r w:rsidR="00F04D72" w:rsidRPr="00376DAD">
        <w:t>D</w:t>
      </w:r>
      <w:r w:rsidRPr="00376DAD">
        <w:t>010643.</w:t>
      </w:r>
    </w:p>
    <w:p w14:paraId="0CEED259" w14:textId="77777777" w:rsidR="00095FBE" w:rsidRPr="00376DAD" w:rsidRDefault="00095FBE" w:rsidP="00095FBE">
      <w:pPr>
        <w:pStyle w:val="EndNoteBibliography"/>
        <w:spacing w:after="0"/>
      </w:pPr>
      <w:r w:rsidRPr="00376DAD">
        <w:t>91. DeGroot H, 3rd, Uzunishvili S, Weir R, Al-omari A, Gomes B. Intra-articular injection of hyaluronic acid is not superior to saline solution injection for ankle arthritis: a randomized, double-blind, placebo-controlled study. J Bone Joint Surg Am 2012;94:2-8.</w:t>
      </w:r>
    </w:p>
    <w:p w14:paraId="25C3A2F1" w14:textId="2D132481" w:rsidR="00095FBE" w:rsidRPr="00376DAD" w:rsidRDefault="00095FBE" w:rsidP="00095FBE">
      <w:pPr>
        <w:pStyle w:val="EndNoteBibliography"/>
        <w:spacing w:after="0"/>
      </w:pPr>
      <w:r w:rsidRPr="00376DAD">
        <w:t>92. Witteveen AG, Giannini S, Guido G, Jerosch J, Lohrer H, Vannini F, et al. A prospective multi-centre, open study of the safety and efficacy of hylan G-F 20 (Synvisc) in patients with symptomatic ankle (talo-crural) osteoarthritis. Foot Ankle Surg 2008;14:145-152.</w:t>
      </w:r>
    </w:p>
    <w:p w14:paraId="32484C12" w14:textId="0E28F307" w:rsidR="00095FBE" w:rsidRPr="00376DAD" w:rsidRDefault="00095FBE" w:rsidP="00095FBE">
      <w:pPr>
        <w:pStyle w:val="EndNoteBibliography"/>
        <w:spacing w:after="0"/>
      </w:pPr>
      <w:r w:rsidRPr="00376DAD">
        <w:t xml:space="preserve">93. Goldberg AJ, Zaidi R, Thomson C, Dore CJ, Skene SS, Cro S, et al. Total ankle replacement versus arthrodesis (TARVA): protocol for a multicentre randomised controlled trial. BMJ </w:t>
      </w:r>
      <w:r w:rsidR="00F04D72" w:rsidRPr="00376DAD">
        <w:t>O</w:t>
      </w:r>
      <w:r w:rsidRPr="00376DAD">
        <w:t>pen 2016;6:e012716.</w:t>
      </w:r>
    </w:p>
    <w:p w14:paraId="0256BEF0" w14:textId="4EA9E6BA" w:rsidR="00095FBE" w:rsidRPr="00376DAD" w:rsidRDefault="00095FBE" w:rsidP="00095FBE">
      <w:pPr>
        <w:pStyle w:val="EndNoteBibliography"/>
        <w:spacing w:after="0"/>
      </w:pPr>
      <w:r w:rsidRPr="00376DAD">
        <w:t xml:space="preserve">94. Jia Y, Huang H, Gagnier JJ. A systematic review of measurement properties of patient-reported outcome measures for use in patients with foot or ankle diseases. </w:t>
      </w:r>
      <w:r w:rsidR="00F04D72" w:rsidRPr="00376DAD">
        <w:t>Qual Life Res</w:t>
      </w:r>
      <w:r w:rsidRPr="00376DAD">
        <w:t xml:space="preserve"> 2017;26:1969-2010.</w:t>
      </w:r>
    </w:p>
    <w:p w14:paraId="55F00CC3" w14:textId="2907FBB7" w:rsidR="00095FBE" w:rsidRPr="00376DAD" w:rsidRDefault="00095FBE" w:rsidP="00095FBE">
      <w:pPr>
        <w:pStyle w:val="EndNoteBibliography"/>
        <w:spacing w:after="0"/>
      </w:pPr>
      <w:r w:rsidRPr="00376DAD">
        <w:t>95. Menz HB, Auhl M, Tan JM, Levinger P, Roddy E, Munteanu SE. Comparative Responsiveness of Outcome Measures for the Assessment of Pain and Function in First Metatarsophalangeal Joint Osteoarthritis. Arthritis Care Res 20</w:t>
      </w:r>
      <w:r w:rsidR="00F04D72" w:rsidRPr="00376DAD">
        <w:t>20;72:679-684</w:t>
      </w:r>
      <w:r w:rsidRPr="00376DAD">
        <w:t>.</w:t>
      </w:r>
    </w:p>
    <w:p w14:paraId="6A23630B" w14:textId="5E87792C" w:rsidR="00095FBE" w:rsidRPr="00376DAD" w:rsidRDefault="00095FBE" w:rsidP="00095FBE">
      <w:pPr>
        <w:pStyle w:val="EndNoteBibliography"/>
        <w:spacing w:after="0"/>
      </w:pPr>
      <w:r w:rsidRPr="00376DAD">
        <w:t xml:space="preserve">96. Madeley NJ, Wing KJ, Topliss C, Penner MJ, Glazebrook MA, Younger AS. Responsiveness and validity of the SF-36, Ankle Osteoarthritis Scale, AOFAS Ankle </w:t>
      </w:r>
      <w:r w:rsidRPr="00376DAD">
        <w:lastRenderedPageBreak/>
        <w:t xml:space="preserve">Hindfoot Score, and Foot Function Index in end stage ankle arthritis. </w:t>
      </w:r>
      <w:r w:rsidR="00380690" w:rsidRPr="00376DAD">
        <w:t>Foot Ankle Int</w:t>
      </w:r>
      <w:r w:rsidRPr="00376DAD">
        <w:t xml:space="preserve"> 2012;33:57-63.</w:t>
      </w:r>
    </w:p>
    <w:p w14:paraId="6B302A22" w14:textId="77777777" w:rsidR="00095FBE" w:rsidRPr="00376DAD" w:rsidRDefault="00095FBE" w:rsidP="00095FBE">
      <w:pPr>
        <w:pStyle w:val="EndNoteBibliography"/>
        <w:spacing w:after="0"/>
      </w:pPr>
      <w:r w:rsidRPr="00376DAD">
        <w:t>97. Cöster M, Karlsson MK, Nilsson J, Carlsson A. Validity, reliability, and responsiveness of a self-reported foot and ankle score (SEFAS). Acta Orthop 2012;83:197-203.</w:t>
      </w:r>
    </w:p>
    <w:p w14:paraId="34EABBB3" w14:textId="0C0112EB" w:rsidR="00095FBE" w:rsidRPr="00376DAD" w:rsidRDefault="00095FBE" w:rsidP="00095FBE">
      <w:pPr>
        <w:pStyle w:val="EndNoteBibliography"/>
        <w:spacing w:after="0"/>
      </w:pPr>
      <w:r w:rsidRPr="00376DAD">
        <w:t>98. Golightly YM, Devellis RF, Nelson AE, Hannan MT, Lohmander LS, Renner JB, et al. Psychometric properties of the foot and ankle outcome score in a community-based study of adults with and without osteoarthritis. Arthritis Care Res 2014;66:395-403.</w:t>
      </w:r>
    </w:p>
    <w:p w14:paraId="1103647E" w14:textId="3E445110" w:rsidR="00095FBE" w:rsidRPr="00376DAD" w:rsidRDefault="00095FBE" w:rsidP="00095FBE">
      <w:pPr>
        <w:pStyle w:val="EndNoteBibliography"/>
        <w:spacing w:after="0"/>
      </w:pPr>
      <w:r w:rsidRPr="00376DAD">
        <w:t>99. Whittaker GA, Munteanu SE, Roddy E, Menz HB. Measures of Foot Pain, Foot Function, and General Foot Health. Arthritis Care Res 2020;72 Suppl 10:294-320.</w:t>
      </w:r>
    </w:p>
    <w:p w14:paraId="0C6E6CA4" w14:textId="51CC72D2" w:rsidR="00095FBE" w:rsidRPr="00376DAD" w:rsidRDefault="00095FBE" w:rsidP="00095FBE">
      <w:pPr>
        <w:pStyle w:val="EndNoteBibliography"/>
        <w:spacing w:after="0"/>
      </w:pPr>
      <w:r w:rsidRPr="00376DAD">
        <w:t xml:space="preserve">100. Sun SF, Hsu CW, Lin HS, Chou YJ, Chen JY, Wang JL. Efficacy of intraarticular botulinum toxin A and intraarticular hyaluronate plus rehabilitation exercise in patients with unilateral ankle osteoarthritis: a randomized controlled trial. </w:t>
      </w:r>
      <w:r w:rsidR="00F04D72" w:rsidRPr="00376DAD">
        <w:t>J Foot Ankle Res</w:t>
      </w:r>
      <w:r w:rsidRPr="00376DAD">
        <w:t xml:space="preserve"> 2014;7:9.</w:t>
      </w:r>
    </w:p>
    <w:p w14:paraId="3A18E269" w14:textId="5A16E2E8" w:rsidR="00095FBE" w:rsidRPr="00376DAD" w:rsidRDefault="00095FBE" w:rsidP="00095FBE">
      <w:pPr>
        <w:pStyle w:val="EndNoteBibliography"/>
        <w:spacing w:after="0"/>
      </w:pPr>
      <w:r w:rsidRPr="00376DAD">
        <w:t xml:space="preserve">101. Thornton J, Sabah S, Segaren N, Cullen N, Singh D, Goldberg A. Validated Method for Measuring Functional Range of Motion in Patients With Ankle Arthritis. </w:t>
      </w:r>
      <w:r w:rsidR="00380690" w:rsidRPr="00376DAD">
        <w:t>Foot Ankle Int</w:t>
      </w:r>
      <w:r w:rsidRPr="00376DAD">
        <w:t xml:space="preserve"> 2016;37:868-873.</w:t>
      </w:r>
    </w:p>
    <w:p w14:paraId="7235CCC1" w14:textId="59EAF86B" w:rsidR="00095FBE" w:rsidRPr="00376DAD" w:rsidRDefault="00095FBE" w:rsidP="00095FBE">
      <w:pPr>
        <w:pStyle w:val="EndNoteBibliography"/>
        <w:spacing w:after="0"/>
      </w:pPr>
      <w:r w:rsidRPr="00376DAD">
        <w:t>102. Sakellariou G, Conaghan PG, Zhang W, Bijlsma JWJ, Boyesen P, D'Agostino MA, et al. EULAR recommendations for the use of imaging in the clinical management of peripheral joint osteoarthritis. Ann Rheum Dis 2017;76:1484-1494.</w:t>
      </w:r>
    </w:p>
    <w:p w14:paraId="7AD23752" w14:textId="00F022A5" w:rsidR="00095FBE" w:rsidRPr="00376DAD" w:rsidRDefault="00095FBE" w:rsidP="00095FBE">
      <w:pPr>
        <w:pStyle w:val="EndNoteBibliography"/>
        <w:spacing w:after="0"/>
      </w:pPr>
      <w:r w:rsidRPr="00376DAD">
        <w:t>103. Butterworth PA, Landorf KB, Smith SE, Menz HB. The association between body mass index and musculoskeletal foot disorders: a systematic review. Obes</w:t>
      </w:r>
      <w:r w:rsidR="00F04D72" w:rsidRPr="00376DAD">
        <w:t xml:space="preserve"> Rev</w:t>
      </w:r>
      <w:r w:rsidRPr="00376DAD">
        <w:t xml:space="preserve"> 2012;13:630-642.</w:t>
      </w:r>
    </w:p>
    <w:p w14:paraId="1AA46FC6" w14:textId="48CCCFAC" w:rsidR="00095FBE" w:rsidRPr="00376DAD" w:rsidRDefault="00095FBE" w:rsidP="00095FBE">
      <w:pPr>
        <w:pStyle w:val="EndNoteBibliography"/>
        <w:spacing w:after="0"/>
      </w:pPr>
      <w:r w:rsidRPr="00376DAD">
        <w:t>104. Hooper MM, Stellato TA, Hallowell PT, Seitz BA, Moskowitz RW. Musculoskeletal findings in obese subjects before and after weight loss following bariatric surgery. Int J Obes 2007;31:114-120.</w:t>
      </w:r>
    </w:p>
    <w:p w14:paraId="5B09F2FC" w14:textId="00C1F92D" w:rsidR="00095FBE" w:rsidRPr="00376DAD" w:rsidRDefault="00095FBE" w:rsidP="00095FBE">
      <w:pPr>
        <w:pStyle w:val="EndNoteBibliography"/>
        <w:spacing w:after="0"/>
      </w:pPr>
      <w:r w:rsidRPr="00376DAD">
        <w:t xml:space="preserve">105. Morley WJ, Dawe E, Boyd R, Creasy J, Grice J, Marsland D, et al. Simulated weight reduction using an anti-gravity treadmill - A pilot study of the impact of weight loss on foot and ankle arthritis. Foot Ankle Surg </w:t>
      </w:r>
      <w:r w:rsidR="005A556F" w:rsidRPr="00095FBE">
        <w:t>2020</w:t>
      </w:r>
      <w:r w:rsidR="005A556F">
        <w:t>;27:809-812</w:t>
      </w:r>
      <w:r w:rsidRPr="00376DAD">
        <w:t>.</w:t>
      </w:r>
    </w:p>
    <w:p w14:paraId="452587D5" w14:textId="1C3D8E2A" w:rsidR="00095FBE" w:rsidRPr="00376DAD" w:rsidRDefault="00095FBE" w:rsidP="00095FBE">
      <w:pPr>
        <w:pStyle w:val="EndNoteBibliography"/>
        <w:spacing w:after="0"/>
      </w:pPr>
      <w:r w:rsidRPr="00376DAD">
        <w:t>106. Munteanu SE, Landorf KB, McClelland JA, Roddy E, Cicuttini FM, Shiell A, et al. Shoe-stiffening inserts for first metatarsophalangeal joint osteoarthritis: a randomised trial. Osteoarthritis Cartilage 2021</w:t>
      </w:r>
      <w:r w:rsidR="00F04D72" w:rsidRPr="00376DAD">
        <w:t>;29:480-490</w:t>
      </w:r>
      <w:r w:rsidRPr="00376DAD">
        <w:t>.</w:t>
      </w:r>
    </w:p>
    <w:p w14:paraId="4194A7E2" w14:textId="77777777" w:rsidR="00095FBE" w:rsidRPr="00376DAD" w:rsidRDefault="00095FBE" w:rsidP="00095FBE">
      <w:pPr>
        <w:pStyle w:val="EndNoteBibliography"/>
        <w:spacing w:after="0"/>
      </w:pPr>
      <w:r w:rsidRPr="00376DAD">
        <w:t>107. Paterson KL, Hinman RS, Metcalf BR, Jones SE, Menz HB, Munteanu SE, et al. Foot orthoses for first metatarsophalangeal joint osteoarthritis: study protocol for the FORT randomised controlled trial. BMC Musculoskelet Disord 2020;21:830.</w:t>
      </w:r>
    </w:p>
    <w:p w14:paraId="3D3C2CEB" w14:textId="77777777" w:rsidR="00095FBE" w:rsidRPr="00376DAD" w:rsidRDefault="00095FBE" w:rsidP="00095FBE">
      <w:pPr>
        <w:pStyle w:val="EndNoteBibliography"/>
        <w:spacing w:after="0"/>
      </w:pPr>
      <w:r w:rsidRPr="00376DAD">
        <w:t>108. Qi Y, Ma Y, Chen Z. Effects of ankle joint injection combined with massotherapy on function recovery and quality of life of ankle joint osteoarthrosis patients. Int J Clin Exp Med 2018;11:12547-12554.</w:t>
      </w:r>
    </w:p>
    <w:p w14:paraId="4681AE64" w14:textId="77777777" w:rsidR="00095FBE" w:rsidRPr="00376DAD" w:rsidRDefault="00095FBE" w:rsidP="00095FBE">
      <w:pPr>
        <w:pStyle w:val="EndNoteBibliography"/>
        <w:spacing w:after="0"/>
      </w:pPr>
      <w:r w:rsidRPr="00376DAD">
        <w:t>109. Anzolin AP, Collares DDS, Tadeu Dos Santos R, Pasqualotti A, Rossato-Grando LG, Bertol CD. Effectiveness of topical ozonated oil in severe osteoarthritis: A randomised, triple-blinded, placebo-controlled study. Complement Ther Clin Pract 2021;43:101351.</w:t>
      </w:r>
    </w:p>
    <w:p w14:paraId="5D9A2B1A" w14:textId="4CDF80B5" w:rsidR="00095FBE" w:rsidRPr="00376DAD" w:rsidRDefault="00095FBE" w:rsidP="00095FBE">
      <w:pPr>
        <w:pStyle w:val="EndNoteBibliography"/>
        <w:spacing w:after="0"/>
      </w:pPr>
      <w:r w:rsidRPr="00376DAD">
        <w:lastRenderedPageBreak/>
        <w:t xml:space="preserve">110. Cohen MM, Altman RD, Hollstrom R, Hollstrom C, Sun C, Gipson B. Safety and efficacy of intra-articular sodium hyaluronate (Hyalgan) in a randomized, double-blind study for osteoarthritis of the ankle. </w:t>
      </w:r>
      <w:r w:rsidR="00380690" w:rsidRPr="00376DAD">
        <w:t>Foot Ankle Int</w:t>
      </w:r>
      <w:r w:rsidRPr="00376DAD">
        <w:t xml:space="preserve"> 2008;29:657-663.</w:t>
      </w:r>
    </w:p>
    <w:p w14:paraId="676B87DA" w14:textId="77777777" w:rsidR="00095FBE" w:rsidRPr="00376DAD" w:rsidRDefault="00095FBE" w:rsidP="00095FBE">
      <w:pPr>
        <w:pStyle w:val="EndNoteBibliography"/>
        <w:spacing w:after="0"/>
      </w:pPr>
      <w:r w:rsidRPr="00376DAD">
        <w:t>111. Salk RS, Chang TJ, D'Costa WF, Soomekh DJ, Grogan KA. Sodium hyaluronate in the treatment of osteoarthritis of the ankle: a controlled, randomized, double-blind pilot study. J Bone Joint Surg Am 2006;88:295-302.</w:t>
      </w:r>
    </w:p>
    <w:p w14:paraId="426A2970" w14:textId="77777777" w:rsidR="00095FBE" w:rsidRPr="00376DAD" w:rsidRDefault="00095FBE" w:rsidP="00095FBE">
      <w:pPr>
        <w:pStyle w:val="EndNoteBibliography"/>
        <w:spacing w:after="0"/>
      </w:pPr>
      <w:r w:rsidRPr="00376DAD">
        <w:t>112. Karatosun V, Unver B, Ozden A, Ozay Z, Gunal I. Intra-articular hyaluronic acid compared to exercise therapy in osteoarthritis of the ankle. A prospective randomized trial with long-term follow-up. Clin Exp Rheumatol 2008;26:288-294.</w:t>
      </w:r>
    </w:p>
    <w:p w14:paraId="44848E65" w14:textId="4C4FE8FE" w:rsidR="00095FBE" w:rsidRPr="00376DAD" w:rsidRDefault="00095FBE" w:rsidP="00095FBE">
      <w:pPr>
        <w:pStyle w:val="EndNoteBibliography"/>
        <w:spacing w:after="0"/>
      </w:pPr>
      <w:r w:rsidRPr="00376DAD">
        <w:t>113. Gibson JNA, Thomson CE. Arthrodesis or total replacement arthroplasty for hallux rigidus. A randomized controlled trial. Foot Ankle Int</w:t>
      </w:r>
      <w:r w:rsidR="00F04D72" w:rsidRPr="00376DAD">
        <w:t xml:space="preserve"> </w:t>
      </w:r>
      <w:r w:rsidRPr="00376DAD">
        <w:t>2005;26:680-690.</w:t>
      </w:r>
    </w:p>
    <w:p w14:paraId="3852296C" w14:textId="45978283" w:rsidR="00095FBE" w:rsidRPr="00376DAD" w:rsidRDefault="00095FBE" w:rsidP="00095FBE">
      <w:pPr>
        <w:pStyle w:val="EndNoteBibliography"/>
        <w:spacing w:after="0"/>
      </w:pPr>
      <w:r w:rsidRPr="00376DAD">
        <w:t xml:space="preserve">114. Stone OD, Ray R, Thomson CE, Gibson JN. Long-Term Follow-up of Arthrodesis vs Total Joint Arthroplasty for Hallux Rigidus. </w:t>
      </w:r>
      <w:r w:rsidR="00380690" w:rsidRPr="00376DAD">
        <w:t>Foot Ankle Int</w:t>
      </w:r>
      <w:r w:rsidRPr="00376DAD">
        <w:t xml:space="preserve"> 2017;38:375-380.</w:t>
      </w:r>
    </w:p>
    <w:p w14:paraId="544787D1" w14:textId="77777777" w:rsidR="00095FBE" w:rsidRPr="00376DAD" w:rsidRDefault="00095FBE" w:rsidP="00095FBE">
      <w:pPr>
        <w:pStyle w:val="EndNoteBibliography"/>
        <w:spacing w:after="0"/>
      </w:pPr>
      <w:r w:rsidRPr="00376DAD">
        <w:t>115. Norvell DC, Ledoux WR, Shofer JB, Hansen ST, Davitt J, Anderson JG, et al. Effectiveness and Safety of Ankle Arthrodesis Versus Arthroplasty: A Prospective Multicenter Study. J Bone Joint Surg Am 2019;101:1485-1494.</w:t>
      </w:r>
    </w:p>
    <w:p w14:paraId="20A5D6E0" w14:textId="13A5F610" w:rsidR="00095FBE" w:rsidRPr="00376DAD" w:rsidRDefault="00095FBE" w:rsidP="00095FBE">
      <w:pPr>
        <w:pStyle w:val="EndNoteBibliography"/>
        <w:spacing w:after="0"/>
      </w:pPr>
      <w:r w:rsidRPr="00376DAD">
        <w:t xml:space="preserve">116. Wood PL, Sutton C, Mishra V, Suneja R. A randomised, controlled trial of two mobile-bearing total ankle replacements. </w:t>
      </w:r>
      <w:r w:rsidR="00380690" w:rsidRPr="00376DAD">
        <w:t>J Bone Joint Surg</w:t>
      </w:r>
      <w:r w:rsidR="00F04D72" w:rsidRPr="00376DAD">
        <w:t xml:space="preserve"> Br</w:t>
      </w:r>
      <w:r w:rsidRPr="00376DAD">
        <w:t xml:space="preserve"> 2009;91:69-74.</w:t>
      </w:r>
    </w:p>
    <w:p w14:paraId="2BE2558E" w14:textId="426EED6A" w:rsidR="00095FBE" w:rsidRPr="00376DAD" w:rsidRDefault="00095FBE" w:rsidP="00095FBE">
      <w:pPr>
        <w:pStyle w:val="EndNoteBibliography"/>
        <w:spacing w:after="0"/>
      </w:pPr>
      <w:r w:rsidRPr="00376DAD">
        <w:t xml:space="preserve">117. Nunley JA, Adams SB, Easley ME, DeOrio JK. Prospective Randomized Trial Comparing Mobile-Bearing and Fixed-Bearing Total Ankle Replacement. </w:t>
      </w:r>
      <w:r w:rsidR="00380690" w:rsidRPr="00376DAD">
        <w:t>Foot Ankle Int</w:t>
      </w:r>
      <w:r w:rsidRPr="00376DAD">
        <w:t xml:space="preserve"> 2019;40:1239-1248.</w:t>
      </w:r>
    </w:p>
    <w:p w14:paraId="509BAFE4" w14:textId="77777777" w:rsidR="00095FBE" w:rsidRPr="00376DAD" w:rsidRDefault="00095FBE" w:rsidP="00095FBE">
      <w:pPr>
        <w:pStyle w:val="EndNoteBibliography"/>
        <w:spacing w:after="0"/>
      </w:pPr>
      <w:r w:rsidRPr="00376DAD">
        <w:t>118. Saltzman CL, Hillis SL, Stolley MP, Anderson DD, Amendola A. Motion versus fixed distraction of the joint in the treatment of ankle osteoarthritis: a prospective randomized controlled trial. J Bone Joint Surg Am 2012;94:961-970.</w:t>
      </w:r>
    </w:p>
    <w:p w14:paraId="5C584C4B" w14:textId="5AB84A6B" w:rsidR="00095FBE" w:rsidRPr="00376DAD" w:rsidRDefault="00095FBE" w:rsidP="00095FBE">
      <w:pPr>
        <w:pStyle w:val="EndNoteBibliography"/>
        <w:spacing w:after="0"/>
      </w:pPr>
      <w:r w:rsidRPr="00376DAD">
        <w:t>119. Conaghan PG, Kloppenburg M, Schett G, Bijlsma JW. Osteoarthritis research priorities: a report from a EULAR ad hoc expert committee. Ann Rheum Dis 2014;73:1442-1445.</w:t>
      </w:r>
    </w:p>
    <w:p w14:paraId="420E5094" w14:textId="427CEB7B" w:rsidR="00C23D4A" w:rsidRPr="00963A98" w:rsidRDefault="00095FBE" w:rsidP="00504558">
      <w:pPr>
        <w:pStyle w:val="EndNoteBibliography"/>
      </w:pPr>
      <w:r w:rsidRPr="00376DAD">
        <w:t>120. Crowe S, Fenton M, Hall M, Cowan K, Chalmers I. Patients', clinicians' and the research communities' priorities for treatment research: there is an important mismatch. Res Involv Engagem 2015;1:2.</w:t>
      </w:r>
      <w:r w:rsidR="005A6157" w:rsidRPr="00376DAD">
        <w:fldChar w:fldCharType="end"/>
      </w:r>
    </w:p>
    <w:sectPr w:rsidR="00C23D4A" w:rsidRPr="00963A98" w:rsidSect="005045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5C894" w14:textId="77777777" w:rsidR="00027221" w:rsidRDefault="00027221" w:rsidP="006201E3">
      <w:r>
        <w:separator/>
      </w:r>
    </w:p>
  </w:endnote>
  <w:endnote w:type="continuationSeparator" w:id="0">
    <w:p w14:paraId="774362DB" w14:textId="77777777" w:rsidR="00027221" w:rsidRDefault="00027221" w:rsidP="006201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666078"/>
      <w:docPartObj>
        <w:docPartGallery w:val="Page Numbers (Bottom of Page)"/>
        <w:docPartUnique/>
      </w:docPartObj>
    </w:sdtPr>
    <w:sdtEndPr>
      <w:rPr>
        <w:noProof/>
      </w:rPr>
    </w:sdtEndPr>
    <w:sdtContent>
      <w:p w14:paraId="48B1F89C" w14:textId="77F34E92" w:rsidR="00A55F0C" w:rsidRDefault="00A55F0C" w:rsidP="00C23D4A">
        <w:pPr>
          <w:pStyle w:val="Footer"/>
          <w:jc w:val="right"/>
        </w:pPr>
        <w:r>
          <w:fldChar w:fldCharType="begin"/>
        </w:r>
        <w:r>
          <w:instrText xml:space="preserve"> PAGE   \* MERGEFORMAT </w:instrText>
        </w:r>
        <w:r>
          <w:fldChar w:fldCharType="separate"/>
        </w:r>
        <w:r w:rsidR="002C1F99">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A0625" w14:textId="77777777" w:rsidR="00027221" w:rsidRDefault="00027221" w:rsidP="006201E3">
      <w:r>
        <w:separator/>
      </w:r>
    </w:p>
  </w:footnote>
  <w:footnote w:type="continuationSeparator" w:id="0">
    <w:p w14:paraId="5DB33ACF" w14:textId="77777777" w:rsidR="00027221" w:rsidRDefault="00027221" w:rsidP="006201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56E86"/>
    <w:multiLevelType w:val="hybridMultilevel"/>
    <w:tmpl w:val="AF584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4C00DD"/>
    <w:multiLevelType w:val="hybridMultilevel"/>
    <w:tmpl w:val="96861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97325F4"/>
    <w:multiLevelType w:val="hybridMultilevel"/>
    <w:tmpl w:val="72743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65A296A"/>
    <w:multiLevelType w:val="hybridMultilevel"/>
    <w:tmpl w:val="F76ED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D6904"/>
    <w:multiLevelType w:val="hybridMultilevel"/>
    <w:tmpl w:val="18E08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arthritis Cartilag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tztffxzr0x0eaz2qp2swf52aztxfewv0t&quot;&gt;Menz library 2021-Saved-Converted&lt;record-ids&gt;&lt;item&gt;2252&lt;/item&gt;&lt;item&gt;2733&lt;/item&gt;&lt;item&gt;2932&lt;/item&gt;&lt;item&gt;3382&lt;/item&gt;&lt;item&gt;3451&lt;/item&gt;&lt;item&gt;3452&lt;/item&gt;&lt;item&gt;3659&lt;/item&gt;&lt;item&gt;3745&lt;/item&gt;&lt;item&gt;3746&lt;/item&gt;&lt;item&gt;3839&lt;/item&gt;&lt;item&gt;3855&lt;/item&gt;&lt;item&gt;4091&lt;/item&gt;&lt;item&gt;4903&lt;/item&gt;&lt;item&gt;5152&lt;/item&gt;&lt;item&gt;6797&lt;/item&gt;&lt;item&gt;7501&lt;/item&gt;&lt;item&gt;7503&lt;/item&gt;&lt;item&gt;7562&lt;/item&gt;&lt;item&gt;7720&lt;/item&gt;&lt;item&gt;7764&lt;/item&gt;&lt;item&gt;7765&lt;/item&gt;&lt;item&gt;7788&lt;/item&gt;&lt;item&gt;7791&lt;/item&gt;&lt;item&gt;7799&lt;/item&gt;&lt;item&gt;8168&lt;/item&gt;&lt;item&gt;8576&lt;/item&gt;&lt;item&gt;8578&lt;/item&gt;&lt;item&gt;8637&lt;/item&gt;&lt;item&gt;8655&lt;/item&gt;&lt;item&gt;11155&lt;/item&gt;&lt;item&gt;11245&lt;/item&gt;&lt;item&gt;11375&lt;/item&gt;&lt;item&gt;11466&lt;/item&gt;&lt;item&gt;11512&lt;/item&gt;&lt;item&gt;11575&lt;/item&gt;&lt;item&gt;11705&lt;/item&gt;&lt;item&gt;11706&lt;/item&gt;&lt;item&gt;11707&lt;/item&gt;&lt;item&gt;11712&lt;/item&gt;&lt;item&gt;11729&lt;/item&gt;&lt;item&gt;11730&lt;/item&gt;&lt;item&gt;11731&lt;/item&gt;&lt;item&gt;11732&lt;/item&gt;&lt;item&gt;11738&lt;/item&gt;&lt;item&gt;11740&lt;/item&gt;&lt;/record-ids&gt;&lt;/item&gt;&lt;/Libraries&gt;"/>
  </w:docVars>
  <w:rsids>
    <w:rsidRoot w:val="00C910B8"/>
    <w:rsid w:val="000015F6"/>
    <w:rsid w:val="00001A11"/>
    <w:rsid w:val="00003348"/>
    <w:rsid w:val="000039A3"/>
    <w:rsid w:val="00003AFF"/>
    <w:rsid w:val="00003EF1"/>
    <w:rsid w:val="0000609C"/>
    <w:rsid w:val="000067BC"/>
    <w:rsid w:val="000068CE"/>
    <w:rsid w:val="0000736F"/>
    <w:rsid w:val="00010065"/>
    <w:rsid w:val="00011274"/>
    <w:rsid w:val="00016E8B"/>
    <w:rsid w:val="000173ED"/>
    <w:rsid w:val="00017B46"/>
    <w:rsid w:val="0002368B"/>
    <w:rsid w:val="00023FC5"/>
    <w:rsid w:val="0002406B"/>
    <w:rsid w:val="0002471A"/>
    <w:rsid w:val="00026117"/>
    <w:rsid w:val="0002624E"/>
    <w:rsid w:val="00026F37"/>
    <w:rsid w:val="0002711D"/>
    <w:rsid w:val="00027221"/>
    <w:rsid w:val="00030CA7"/>
    <w:rsid w:val="00031E45"/>
    <w:rsid w:val="0003307F"/>
    <w:rsid w:val="000334F0"/>
    <w:rsid w:val="00034387"/>
    <w:rsid w:val="000364EC"/>
    <w:rsid w:val="0003710E"/>
    <w:rsid w:val="0004066B"/>
    <w:rsid w:val="00041BB8"/>
    <w:rsid w:val="00043882"/>
    <w:rsid w:val="00044F1D"/>
    <w:rsid w:val="00045343"/>
    <w:rsid w:val="000506DB"/>
    <w:rsid w:val="00050D7A"/>
    <w:rsid w:val="00050F61"/>
    <w:rsid w:val="00051801"/>
    <w:rsid w:val="00051F36"/>
    <w:rsid w:val="00053AE2"/>
    <w:rsid w:val="00054B69"/>
    <w:rsid w:val="00054D5F"/>
    <w:rsid w:val="00055FD8"/>
    <w:rsid w:val="000573B7"/>
    <w:rsid w:val="00057E90"/>
    <w:rsid w:val="000604C6"/>
    <w:rsid w:val="000609A1"/>
    <w:rsid w:val="000636AC"/>
    <w:rsid w:val="00063769"/>
    <w:rsid w:val="00064557"/>
    <w:rsid w:val="00065CBA"/>
    <w:rsid w:val="00066520"/>
    <w:rsid w:val="00066BCF"/>
    <w:rsid w:val="000704A8"/>
    <w:rsid w:val="00072657"/>
    <w:rsid w:val="0007446F"/>
    <w:rsid w:val="0007513E"/>
    <w:rsid w:val="00075247"/>
    <w:rsid w:val="00075B01"/>
    <w:rsid w:val="00076F50"/>
    <w:rsid w:val="00077498"/>
    <w:rsid w:val="000809F1"/>
    <w:rsid w:val="00082515"/>
    <w:rsid w:val="00082A56"/>
    <w:rsid w:val="00083085"/>
    <w:rsid w:val="0008311E"/>
    <w:rsid w:val="00084806"/>
    <w:rsid w:val="00085AAD"/>
    <w:rsid w:val="00087B04"/>
    <w:rsid w:val="0009317F"/>
    <w:rsid w:val="000948E1"/>
    <w:rsid w:val="00094F63"/>
    <w:rsid w:val="00095B4C"/>
    <w:rsid w:val="00095C64"/>
    <w:rsid w:val="00095FBE"/>
    <w:rsid w:val="000963FA"/>
    <w:rsid w:val="00096792"/>
    <w:rsid w:val="000A0192"/>
    <w:rsid w:val="000A111B"/>
    <w:rsid w:val="000A1ADE"/>
    <w:rsid w:val="000A1CC7"/>
    <w:rsid w:val="000A295D"/>
    <w:rsid w:val="000A450E"/>
    <w:rsid w:val="000A6BC0"/>
    <w:rsid w:val="000B1681"/>
    <w:rsid w:val="000B41AD"/>
    <w:rsid w:val="000B58CF"/>
    <w:rsid w:val="000C0BCF"/>
    <w:rsid w:val="000C253A"/>
    <w:rsid w:val="000C2D16"/>
    <w:rsid w:val="000C32C6"/>
    <w:rsid w:val="000C4672"/>
    <w:rsid w:val="000C46EA"/>
    <w:rsid w:val="000C6131"/>
    <w:rsid w:val="000C68ED"/>
    <w:rsid w:val="000C7D89"/>
    <w:rsid w:val="000C7DE1"/>
    <w:rsid w:val="000D0082"/>
    <w:rsid w:val="000D0620"/>
    <w:rsid w:val="000D1C48"/>
    <w:rsid w:val="000D274F"/>
    <w:rsid w:val="000D2AA3"/>
    <w:rsid w:val="000D2EB8"/>
    <w:rsid w:val="000D308B"/>
    <w:rsid w:val="000D3B18"/>
    <w:rsid w:val="000D5CCE"/>
    <w:rsid w:val="000D62D9"/>
    <w:rsid w:val="000E0D8D"/>
    <w:rsid w:val="000E1759"/>
    <w:rsid w:val="000E1E18"/>
    <w:rsid w:val="000E4BD0"/>
    <w:rsid w:val="000E4C76"/>
    <w:rsid w:val="000E51E9"/>
    <w:rsid w:val="000E69A8"/>
    <w:rsid w:val="000E6DCA"/>
    <w:rsid w:val="000F1964"/>
    <w:rsid w:val="000F1BE5"/>
    <w:rsid w:val="000F261B"/>
    <w:rsid w:val="000F2C95"/>
    <w:rsid w:val="000F3369"/>
    <w:rsid w:val="000F4C8C"/>
    <w:rsid w:val="000F66C8"/>
    <w:rsid w:val="000F71C0"/>
    <w:rsid w:val="001019E1"/>
    <w:rsid w:val="00103FF4"/>
    <w:rsid w:val="00106BA8"/>
    <w:rsid w:val="001072E2"/>
    <w:rsid w:val="00111BCF"/>
    <w:rsid w:val="00112D11"/>
    <w:rsid w:val="001134BA"/>
    <w:rsid w:val="00114108"/>
    <w:rsid w:val="0011473B"/>
    <w:rsid w:val="00114EA9"/>
    <w:rsid w:val="00115271"/>
    <w:rsid w:val="0011733D"/>
    <w:rsid w:val="00117586"/>
    <w:rsid w:val="00117591"/>
    <w:rsid w:val="00120AA5"/>
    <w:rsid w:val="0012176C"/>
    <w:rsid w:val="0012326F"/>
    <w:rsid w:val="00123AEF"/>
    <w:rsid w:val="001246FA"/>
    <w:rsid w:val="00124BCE"/>
    <w:rsid w:val="00124DAD"/>
    <w:rsid w:val="00125F48"/>
    <w:rsid w:val="00127513"/>
    <w:rsid w:val="00127D0C"/>
    <w:rsid w:val="001304EB"/>
    <w:rsid w:val="00130C0F"/>
    <w:rsid w:val="00131227"/>
    <w:rsid w:val="001364D7"/>
    <w:rsid w:val="00136DEA"/>
    <w:rsid w:val="001371DB"/>
    <w:rsid w:val="001375F8"/>
    <w:rsid w:val="0013770C"/>
    <w:rsid w:val="00140375"/>
    <w:rsid w:val="00141FE8"/>
    <w:rsid w:val="00144161"/>
    <w:rsid w:val="0014427E"/>
    <w:rsid w:val="00144B98"/>
    <w:rsid w:val="00146A7C"/>
    <w:rsid w:val="00147299"/>
    <w:rsid w:val="00150A71"/>
    <w:rsid w:val="001518E7"/>
    <w:rsid w:val="00152687"/>
    <w:rsid w:val="0015414B"/>
    <w:rsid w:val="001566D6"/>
    <w:rsid w:val="00156D94"/>
    <w:rsid w:val="001619F0"/>
    <w:rsid w:val="001636C8"/>
    <w:rsid w:val="001655DA"/>
    <w:rsid w:val="001667BB"/>
    <w:rsid w:val="001679A2"/>
    <w:rsid w:val="00167C07"/>
    <w:rsid w:val="001711E2"/>
    <w:rsid w:val="001718B5"/>
    <w:rsid w:val="00174396"/>
    <w:rsid w:val="001761F7"/>
    <w:rsid w:val="001769B2"/>
    <w:rsid w:val="00176D0E"/>
    <w:rsid w:val="00177E53"/>
    <w:rsid w:val="0018075A"/>
    <w:rsid w:val="00181FA0"/>
    <w:rsid w:val="001825C8"/>
    <w:rsid w:val="001827CD"/>
    <w:rsid w:val="00182B13"/>
    <w:rsid w:val="00184255"/>
    <w:rsid w:val="00184CC7"/>
    <w:rsid w:val="001870A4"/>
    <w:rsid w:val="00191A4C"/>
    <w:rsid w:val="00193145"/>
    <w:rsid w:val="00194CA6"/>
    <w:rsid w:val="00195320"/>
    <w:rsid w:val="00195D3A"/>
    <w:rsid w:val="001A1796"/>
    <w:rsid w:val="001A1AF1"/>
    <w:rsid w:val="001A3610"/>
    <w:rsid w:val="001A42A3"/>
    <w:rsid w:val="001A4442"/>
    <w:rsid w:val="001A49DC"/>
    <w:rsid w:val="001A5B95"/>
    <w:rsid w:val="001A69FB"/>
    <w:rsid w:val="001B0D97"/>
    <w:rsid w:val="001B152B"/>
    <w:rsid w:val="001B2129"/>
    <w:rsid w:val="001B28FD"/>
    <w:rsid w:val="001B4C92"/>
    <w:rsid w:val="001C1D5A"/>
    <w:rsid w:val="001C2B95"/>
    <w:rsid w:val="001C2E5A"/>
    <w:rsid w:val="001C39B3"/>
    <w:rsid w:val="001C4631"/>
    <w:rsid w:val="001C5271"/>
    <w:rsid w:val="001C534C"/>
    <w:rsid w:val="001D0290"/>
    <w:rsid w:val="001D14F4"/>
    <w:rsid w:val="001D22EC"/>
    <w:rsid w:val="001D3829"/>
    <w:rsid w:val="001D3F15"/>
    <w:rsid w:val="001D3FA1"/>
    <w:rsid w:val="001D43EE"/>
    <w:rsid w:val="001D4A9F"/>
    <w:rsid w:val="001E023F"/>
    <w:rsid w:val="001E0F1D"/>
    <w:rsid w:val="001E1E87"/>
    <w:rsid w:val="001E2AD2"/>
    <w:rsid w:val="001E4630"/>
    <w:rsid w:val="001E66FC"/>
    <w:rsid w:val="001E6A49"/>
    <w:rsid w:val="001F0266"/>
    <w:rsid w:val="001F09EE"/>
    <w:rsid w:val="001F1C92"/>
    <w:rsid w:val="001F2AED"/>
    <w:rsid w:val="001F34CE"/>
    <w:rsid w:val="001F5717"/>
    <w:rsid w:val="001F6F39"/>
    <w:rsid w:val="0020220C"/>
    <w:rsid w:val="0020230D"/>
    <w:rsid w:val="002067B9"/>
    <w:rsid w:val="00207D0D"/>
    <w:rsid w:val="00210B98"/>
    <w:rsid w:val="00212D43"/>
    <w:rsid w:val="00214583"/>
    <w:rsid w:val="002149A5"/>
    <w:rsid w:val="0021579C"/>
    <w:rsid w:val="00217A63"/>
    <w:rsid w:val="00224761"/>
    <w:rsid w:val="00225602"/>
    <w:rsid w:val="00225651"/>
    <w:rsid w:val="00226170"/>
    <w:rsid w:val="00227BD2"/>
    <w:rsid w:val="00227C9B"/>
    <w:rsid w:val="00230B1D"/>
    <w:rsid w:val="00234BD6"/>
    <w:rsid w:val="00234D78"/>
    <w:rsid w:val="002358C5"/>
    <w:rsid w:val="00237FC0"/>
    <w:rsid w:val="00240886"/>
    <w:rsid w:val="00242BDB"/>
    <w:rsid w:val="00243AD5"/>
    <w:rsid w:val="0024608C"/>
    <w:rsid w:val="00246A4F"/>
    <w:rsid w:val="0025132C"/>
    <w:rsid w:val="0025257B"/>
    <w:rsid w:val="00252C3A"/>
    <w:rsid w:val="00253785"/>
    <w:rsid w:val="002564A9"/>
    <w:rsid w:val="00256ACB"/>
    <w:rsid w:val="00257645"/>
    <w:rsid w:val="0026171F"/>
    <w:rsid w:val="00263D8E"/>
    <w:rsid w:val="00263EAB"/>
    <w:rsid w:val="002651B1"/>
    <w:rsid w:val="002665E1"/>
    <w:rsid w:val="00267D00"/>
    <w:rsid w:val="00267E7B"/>
    <w:rsid w:val="00270703"/>
    <w:rsid w:val="002708F7"/>
    <w:rsid w:val="00272F6E"/>
    <w:rsid w:val="00273BB0"/>
    <w:rsid w:val="00274191"/>
    <w:rsid w:val="002752F2"/>
    <w:rsid w:val="002764D6"/>
    <w:rsid w:val="00280250"/>
    <w:rsid w:val="002806F7"/>
    <w:rsid w:val="00281D1E"/>
    <w:rsid w:val="00284200"/>
    <w:rsid w:val="00285C22"/>
    <w:rsid w:val="0028711C"/>
    <w:rsid w:val="00287B57"/>
    <w:rsid w:val="0029111B"/>
    <w:rsid w:val="002916B7"/>
    <w:rsid w:val="00291827"/>
    <w:rsid w:val="00294B65"/>
    <w:rsid w:val="00296B48"/>
    <w:rsid w:val="00297FA7"/>
    <w:rsid w:val="002A0817"/>
    <w:rsid w:val="002A453C"/>
    <w:rsid w:val="002A4D89"/>
    <w:rsid w:val="002B0962"/>
    <w:rsid w:val="002B3251"/>
    <w:rsid w:val="002B404D"/>
    <w:rsid w:val="002B7DF6"/>
    <w:rsid w:val="002C0183"/>
    <w:rsid w:val="002C045D"/>
    <w:rsid w:val="002C06DC"/>
    <w:rsid w:val="002C0C57"/>
    <w:rsid w:val="002C13F2"/>
    <w:rsid w:val="002C18F0"/>
    <w:rsid w:val="002C1F99"/>
    <w:rsid w:val="002C2E32"/>
    <w:rsid w:val="002C3C8F"/>
    <w:rsid w:val="002C45CA"/>
    <w:rsid w:val="002C46D1"/>
    <w:rsid w:val="002D2562"/>
    <w:rsid w:val="002D3D6F"/>
    <w:rsid w:val="002D43A3"/>
    <w:rsid w:val="002D49A8"/>
    <w:rsid w:val="002D5758"/>
    <w:rsid w:val="002D762E"/>
    <w:rsid w:val="002D79B3"/>
    <w:rsid w:val="002E320C"/>
    <w:rsid w:val="002E37C4"/>
    <w:rsid w:val="002E526B"/>
    <w:rsid w:val="002E542F"/>
    <w:rsid w:val="002E6042"/>
    <w:rsid w:val="002E78CD"/>
    <w:rsid w:val="002E7EBC"/>
    <w:rsid w:val="002F26AC"/>
    <w:rsid w:val="002F303F"/>
    <w:rsid w:val="002F372E"/>
    <w:rsid w:val="002F47DF"/>
    <w:rsid w:val="002F6C6C"/>
    <w:rsid w:val="002F7619"/>
    <w:rsid w:val="002F7A0C"/>
    <w:rsid w:val="002F7DD9"/>
    <w:rsid w:val="0030062D"/>
    <w:rsid w:val="00301594"/>
    <w:rsid w:val="00301F8B"/>
    <w:rsid w:val="00302CE7"/>
    <w:rsid w:val="00303AF6"/>
    <w:rsid w:val="0030521C"/>
    <w:rsid w:val="00305CC8"/>
    <w:rsid w:val="00305F2E"/>
    <w:rsid w:val="00306F07"/>
    <w:rsid w:val="00306F5A"/>
    <w:rsid w:val="0031317D"/>
    <w:rsid w:val="00320B81"/>
    <w:rsid w:val="00323A25"/>
    <w:rsid w:val="003240BA"/>
    <w:rsid w:val="0032466F"/>
    <w:rsid w:val="0032474F"/>
    <w:rsid w:val="00324BFA"/>
    <w:rsid w:val="00325C4D"/>
    <w:rsid w:val="0032618A"/>
    <w:rsid w:val="003266AA"/>
    <w:rsid w:val="00327272"/>
    <w:rsid w:val="003272E7"/>
    <w:rsid w:val="00331ADC"/>
    <w:rsid w:val="003349E1"/>
    <w:rsid w:val="00335ABA"/>
    <w:rsid w:val="00337143"/>
    <w:rsid w:val="003414EC"/>
    <w:rsid w:val="00341F5F"/>
    <w:rsid w:val="00342125"/>
    <w:rsid w:val="003443A8"/>
    <w:rsid w:val="00346375"/>
    <w:rsid w:val="00346B3E"/>
    <w:rsid w:val="00347007"/>
    <w:rsid w:val="003502B3"/>
    <w:rsid w:val="00350D2D"/>
    <w:rsid w:val="003528F6"/>
    <w:rsid w:val="0035337B"/>
    <w:rsid w:val="00353918"/>
    <w:rsid w:val="00353AD6"/>
    <w:rsid w:val="00353E02"/>
    <w:rsid w:val="00355B19"/>
    <w:rsid w:val="00356057"/>
    <w:rsid w:val="003570D5"/>
    <w:rsid w:val="00357C8C"/>
    <w:rsid w:val="003610DA"/>
    <w:rsid w:val="00362C51"/>
    <w:rsid w:val="00363D67"/>
    <w:rsid w:val="00365518"/>
    <w:rsid w:val="003660C3"/>
    <w:rsid w:val="0036743D"/>
    <w:rsid w:val="00367D75"/>
    <w:rsid w:val="00370832"/>
    <w:rsid w:val="003709A6"/>
    <w:rsid w:val="00371257"/>
    <w:rsid w:val="00371C17"/>
    <w:rsid w:val="00374E47"/>
    <w:rsid w:val="00375404"/>
    <w:rsid w:val="00376264"/>
    <w:rsid w:val="0037681D"/>
    <w:rsid w:val="00376DAD"/>
    <w:rsid w:val="00377134"/>
    <w:rsid w:val="00377D70"/>
    <w:rsid w:val="003805EB"/>
    <w:rsid w:val="00380690"/>
    <w:rsid w:val="003808DF"/>
    <w:rsid w:val="00382662"/>
    <w:rsid w:val="00382F0D"/>
    <w:rsid w:val="00384D46"/>
    <w:rsid w:val="00385E9A"/>
    <w:rsid w:val="0038622A"/>
    <w:rsid w:val="003864B7"/>
    <w:rsid w:val="003865C3"/>
    <w:rsid w:val="003877C9"/>
    <w:rsid w:val="00387F74"/>
    <w:rsid w:val="0039038E"/>
    <w:rsid w:val="00390FC6"/>
    <w:rsid w:val="0039116E"/>
    <w:rsid w:val="003915E1"/>
    <w:rsid w:val="00391AAB"/>
    <w:rsid w:val="00391D07"/>
    <w:rsid w:val="003938BA"/>
    <w:rsid w:val="00393A61"/>
    <w:rsid w:val="00394968"/>
    <w:rsid w:val="00395D25"/>
    <w:rsid w:val="00395D85"/>
    <w:rsid w:val="003A0210"/>
    <w:rsid w:val="003A089D"/>
    <w:rsid w:val="003A2528"/>
    <w:rsid w:val="003A5A81"/>
    <w:rsid w:val="003A609E"/>
    <w:rsid w:val="003A677A"/>
    <w:rsid w:val="003A73F7"/>
    <w:rsid w:val="003A747B"/>
    <w:rsid w:val="003B10F3"/>
    <w:rsid w:val="003B1E89"/>
    <w:rsid w:val="003C0A7C"/>
    <w:rsid w:val="003C32E0"/>
    <w:rsid w:val="003C67D7"/>
    <w:rsid w:val="003C798F"/>
    <w:rsid w:val="003D1D84"/>
    <w:rsid w:val="003D36F3"/>
    <w:rsid w:val="003D5008"/>
    <w:rsid w:val="003D5F42"/>
    <w:rsid w:val="003D6CEC"/>
    <w:rsid w:val="003E158E"/>
    <w:rsid w:val="003E62E7"/>
    <w:rsid w:val="003E7096"/>
    <w:rsid w:val="003E7B83"/>
    <w:rsid w:val="003F145B"/>
    <w:rsid w:val="003F177E"/>
    <w:rsid w:val="003F1E44"/>
    <w:rsid w:val="003F4ACE"/>
    <w:rsid w:val="003F6041"/>
    <w:rsid w:val="003F7740"/>
    <w:rsid w:val="004008A2"/>
    <w:rsid w:val="00400BBA"/>
    <w:rsid w:val="00400EF4"/>
    <w:rsid w:val="00402539"/>
    <w:rsid w:val="0040322A"/>
    <w:rsid w:val="004037B4"/>
    <w:rsid w:val="00403DE9"/>
    <w:rsid w:val="0040541C"/>
    <w:rsid w:val="00407864"/>
    <w:rsid w:val="0041288A"/>
    <w:rsid w:val="0041327E"/>
    <w:rsid w:val="00414C1C"/>
    <w:rsid w:val="00416D2F"/>
    <w:rsid w:val="004203EB"/>
    <w:rsid w:val="00421071"/>
    <w:rsid w:val="00421AE1"/>
    <w:rsid w:val="004232E3"/>
    <w:rsid w:val="004237F2"/>
    <w:rsid w:val="00424034"/>
    <w:rsid w:val="004240FD"/>
    <w:rsid w:val="00426501"/>
    <w:rsid w:val="004278CA"/>
    <w:rsid w:val="00427ED0"/>
    <w:rsid w:val="00430512"/>
    <w:rsid w:val="0043133C"/>
    <w:rsid w:val="0043437E"/>
    <w:rsid w:val="00434DD5"/>
    <w:rsid w:val="00435847"/>
    <w:rsid w:val="00437B4F"/>
    <w:rsid w:val="00442305"/>
    <w:rsid w:val="00442330"/>
    <w:rsid w:val="00442818"/>
    <w:rsid w:val="00442AFD"/>
    <w:rsid w:val="004437A5"/>
    <w:rsid w:val="00444422"/>
    <w:rsid w:val="004473BE"/>
    <w:rsid w:val="0045269A"/>
    <w:rsid w:val="004537E6"/>
    <w:rsid w:val="004605C5"/>
    <w:rsid w:val="00463D1D"/>
    <w:rsid w:val="00465E61"/>
    <w:rsid w:val="004661EB"/>
    <w:rsid w:val="00467A6F"/>
    <w:rsid w:val="00470750"/>
    <w:rsid w:val="00471A7A"/>
    <w:rsid w:val="00477240"/>
    <w:rsid w:val="00481D11"/>
    <w:rsid w:val="00481D97"/>
    <w:rsid w:val="004834AD"/>
    <w:rsid w:val="004845EA"/>
    <w:rsid w:val="00486B1C"/>
    <w:rsid w:val="00486C07"/>
    <w:rsid w:val="00487DF5"/>
    <w:rsid w:val="0049154D"/>
    <w:rsid w:val="004960B3"/>
    <w:rsid w:val="004964E7"/>
    <w:rsid w:val="004965C1"/>
    <w:rsid w:val="004A0D85"/>
    <w:rsid w:val="004A11AA"/>
    <w:rsid w:val="004A187F"/>
    <w:rsid w:val="004A23AF"/>
    <w:rsid w:val="004A5BE3"/>
    <w:rsid w:val="004A7187"/>
    <w:rsid w:val="004B1595"/>
    <w:rsid w:val="004B2108"/>
    <w:rsid w:val="004B46F6"/>
    <w:rsid w:val="004B52F6"/>
    <w:rsid w:val="004B62C4"/>
    <w:rsid w:val="004C08A5"/>
    <w:rsid w:val="004C465C"/>
    <w:rsid w:val="004C503C"/>
    <w:rsid w:val="004C6C72"/>
    <w:rsid w:val="004D018B"/>
    <w:rsid w:val="004D05AE"/>
    <w:rsid w:val="004D10E9"/>
    <w:rsid w:val="004D2BC5"/>
    <w:rsid w:val="004D3015"/>
    <w:rsid w:val="004D38CD"/>
    <w:rsid w:val="004D62E7"/>
    <w:rsid w:val="004D7525"/>
    <w:rsid w:val="004E01A1"/>
    <w:rsid w:val="004E2A6B"/>
    <w:rsid w:val="004E4D19"/>
    <w:rsid w:val="004E4E1C"/>
    <w:rsid w:val="004E754C"/>
    <w:rsid w:val="004F0A80"/>
    <w:rsid w:val="004F1075"/>
    <w:rsid w:val="004F1D4C"/>
    <w:rsid w:val="004F2403"/>
    <w:rsid w:val="004F6D70"/>
    <w:rsid w:val="004F6FBC"/>
    <w:rsid w:val="004F767B"/>
    <w:rsid w:val="004F787B"/>
    <w:rsid w:val="00500B14"/>
    <w:rsid w:val="00500C30"/>
    <w:rsid w:val="00500C40"/>
    <w:rsid w:val="00503E9B"/>
    <w:rsid w:val="00504558"/>
    <w:rsid w:val="0050463A"/>
    <w:rsid w:val="005060A0"/>
    <w:rsid w:val="00507520"/>
    <w:rsid w:val="005102B9"/>
    <w:rsid w:val="005107E3"/>
    <w:rsid w:val="005150C8"/>
    <w:rsid w:val="00516218"/>
    <w:rsid w:val="00516971"/>
    <w:rsid w:val="00516A7E"/>
    <w:rsid w:val="00517B7C"/>
    <w:rsid w:val="0052080E"/>
    <w:rsid w:val="00521059"/>
    <w:rsid w:val="005246A0"/>
    <w:rsid w:val="005247A3"/>
    <w:rsid w:val="005249D7"/>
    <w:rsid w:val="005249EA"/>
    <w:rsid w:val="0053051F"/>
    <w:rsid w:val="005316C8"/>
    <w:rsid w:val="00533151"/>
    <w:rsid w:val="0053511C"/>
    <w:rsid w:val="005354F2"/>
    <w:rsid w:val="00536612"/>
    <w:rsid w:val="005374DE"/>
    <w:rsid w:val="00537847"/>
    <w:rsid w:val="00540191"/>
    <w:rsid w:val="005402A4"/>
    <w:rsid w:val="005413CD"/>
    <w:rsid w:val="00542961"/>
    <w:rsid w:val="005441E1"/>
    <w:rsid w:val="00545D52"/>
    <w:rsid w:val="00545DFF"/>
    <w:rsid w:val="00546C37"/>
    <w:rsid w:val="00547D65"/>
    <w:rsid w:val="0055035B"/>
    <w:rsid w:val="0055423C"/>
    <w:rsid w:val="00554AB4"/>
    <w:rsid w:val="00554C60"/>
    <w:rsid w:val="0055719A"/>
    <w:rsid w:val="005571B7"/>
    <w:rsid w:val="0056001E"/>
    <w:rsid w:val="00562A15"/>
    <w:rsid w:val="00563D3E"/>
    <w:rsid w:val="00566D1A"/>
    <w:rsid w:val="00566DD0"/>
    <w:rsid w:val="00567085"/>
    <w:rsid w:val="00567A0A"/>
    <w:rsid w:val="005703A8"/>
    <w:rsid w:val="00570A5E"/>
    <w:rsid w:val="00570D42"/>
    <w:rsid w:val="00570DF9"/>
    <w:rsid w:val="005715DF"/>
    <w:rsid w:val="00571C06"/>
    <w:rsid w:val="00572183"/>
    <w:rsid w:val="00572542"/>
    <w:rsid w:val="00572AB1"/>
    <w:rsid w:val="00572DE9"/>
    <w:rsid w:val="005741DF"/>
    <w:rsid w:val="005760A0"/>
    <w:rsid w:val="00576C60"/>
    <w:rsid w:val="00576E8B"/>
    <w:rsid w:val="00580196"/>
    <w:rsid w:val="005838F5"/>
    <w:rsid w:val="005851BC"/>
    <w:rsid w:val="00585C5E"/>
    <w:rsid w:val="005874FA"/>
    <w:rsid w:val="00590EF2"/>
    <w:rsid w:val="00592D7E"/>
    <w:rsid w:val="005947F8"/>
    <w:rsid w:val="00594B31"/>
    <w:rsid w:val="00594BC1"/>
    <w:rsid w:val="00596B8B"/>
    <w:rsid w:val="00597FAE"/>
    <w:rsid w:val="005A056D"/>
    <w:rsid w:val="005A2E0D"/>
    <w:rsid w:val="005A556F"/>
    <w:rsid w:val="005A5D45"/>
    <w:rsid w:val="005A6157"/>
    <w:rsid w:val="005B0DD6"/>
    <w:rsid w:val="005B0F1F"/>
    <w:rsid w:val="005B10B6"/>
    <w:rsid w:val="005B2EED"/>
    <w:rsid w:val="005B5B22"/>
    <w:rsid w:val="005C14EC"/>
    <w:rsid w:val="005C30C6"/>
    <w:rsid w:val="005C3498"/>
    <w:rsid w:val="005C36E6"/>
    <w:rsid w:val="005C5485"/>
    <w:rsid w:val="005C5A9F"/>
    <w:rsid w:val="005C5B1E"/>
    <w:rsid w:val="005D07C3"/>
    <w:rsid w:val="005D0939"/>
    <w:rsid w:val="005D135E"/>
    <w:rsid w:val="005D6070"/>
    <w:rsid w:val="005E34F3"/>
    <w:rsid w:val="005E3653"/>
    <w:rsid w:val="005E5D27"/>
    <w:rsid w:val="005E7AE8"/>
    <w:rsid w:val="005F0DBE"/>
    <w:rsid w:val="005F0F09"/>
    <w:rsid w:val="005F1278"/>
    <w:rsid w:val="005F192B"/>
    <w:rsid w:val="005F2731"/>
    <w:rsid w:val="005F36D9"/>
    <w:rsid w:val="005F61F2"/>
    <w:rsid w:val="0060037E"/>
    <w:rsid w:val="00601134"/>
    <w:rsid w:val="0060356D"/>
    <w:rsid w:val="006043A1"/>
    <w:rsid w:val="00606576"/>
    <w:rsid w:val="00606DFF"/>
    <w:rsid w:val="0061000B"/>
    <w:rsid w:val="0061051C"/>
    <w:rsid w:val="006105AA"/>
    <w:rsid w:val="00611010"/>
    <w:rsid w:val="00614F39"/>
    <w:rsid w:val="0061682F"/>
    <w:rsid w:val="00616879"/>
    <w:rsid w:val="0061693C"/>
    <w:rsid w:val="00617ED5"/>
    <w:rsid w:val="006200F8"/>
    <w:rsid w:val="006201E3"/>
    <w:rsid w:val="00620239"/>
    <w:rsid w:val="006205DE"/>
    <w:rsid w:val="006211A6"/>
    <w:rsid w:val="006211BB"/>
    <w:rsid w:val="00621983"/>
    <w:rsid w:val="00621C7E"/>
    <w:rsid w:val="00621C84"/>
    <w:rsid w:val="0062228C"/>
    <w:rsid w:val="00623302"/>
    <w:rsid w:val="0062418D"/>
    <w:rsid w:val="00626C42"/>
    <w:rsid w:val="00630913"/>
    <w:rsid w:val="0063133B"/>
    <w:rsid w:val="00635E83"/>
    <w:rsid w:val="00636A13"/>
    <w:rsid w:val="00641299"/>
    <w:rsid w:val="006418CF"/>
    <w:rsid w:val="00641A04"/>
    <w:rsid w:val="00644A50"/>
    <w:rsid w:val="006452BA"/>
    <w:rsid w:val="00646198"/>
    <w:rsid w:val="006500C4"/>
    <w:rsid w:val="006507C0"/>
    <w:rsid w:val="00650DEA"/>
    <w:rsid w:val="006513FE"/>
    <w:rsid w:val="00653A22"/>
    <w:rsid w:val="00654542"/>
    <w:rsid w:val="00654849"/>
    <w:rsid w:val="00655066"/>
    <w:rsid w:val="00657DB4"/>
    <w:rsid w:val="00660D20"/>
    <w:rsid w:val="0066370F"/>
    <w:rsid w:val="00664552"/>
    <w:rsid w:val="0066639E"/>
    <w:rsid w:val="00667023"/>
    <w:rsid w:val="00667C20"/>
    <w:rsid w:val="006729CB"/>
    <w:rsid w:val="00673F32"/>
    <w:rsid w:val="00676012"/>
    <w:rsid w:val="0067658B"/>
    <w:rsid w:val="00677EAC"/>
    <w:rsid w:val="0068092D"/>
    <w:rsid w:val="00681F10"/>
    <w:rsid w:val="00682C53"/>
    <w:rsid w:val="00691F7E"/>
    <w:rsid w:val="00692FDC"/>
    <w:rsid w:val="00694777"/>
    <w:rsid w:val="006961B4"/>
    <w:rsid w:val="006966C6"/>
    <w:rsid w:val="00696C3A"/>
    <w:rsid w:val="006A1179"/>
    <w:rsid w:val="006A20C6"/>
    <w:rsid w:val="006A3BED"/>
    <w:rsid w:val="006A4D6C"/>
    <w:rsid w:val="006A523E"/>
    <w:rsid w:val="006A5406"/>
    <w:rsid w:val="006A62BD"/>
    <w:rsid w:val="006A6413"/>
    <w:rsid w:val="006A6DA8"/>
    <w:rsid w:val="006B24AF"/>
    <w:rsid w:val="006B30F8"/>
    <w:rsid w:val="006B312E"/>
    <w:rsid w:val="006B3683"/>
    <w:rsid w:val="006B3A31"/>
    <w:rsid w:val="006B4A98"/>
    <w:rsid w:val="006B4CBB"/>
    <w:rsid w:val="006B502C"/>
    <w:rsid w:val="006B6259"/>
    <w:rsid w:val="006B7728"/>
    <w:rsid w:val="006B7AA1"/>
    <w:rsid w:val="006C044F"/>
    <w:rsid w:val="006C1DF5"/>
    <w:rsid w:val="006C389F"/>
    <w:rsid w:val="006C45EA"/>
    <w:rsid w:val="006C4810"/>
    <w:rsid w:val="006C49FB"/>
    <w:rsid w:val="006C63A5"/>
    <w:rsid w:val="006C7DB5"/>
    <w:rsid w:val="006D0146"/>
    <w:rsid w:val="006D4284"/>
    <w:rsid w:val="006D5A69"/>
    <w:rsid w:val="006D60DA"/>
    <w:rsid w:val="006D69E8"/>
    <w:rsid w:val="006D7007"/>
    <w:rsid w:val="006E0E69"/>
    <w:rsid w:val="006E36D1"/>
    <w:rsid w:val="006E36F4"/>
    <w:rsid w:val="006E3EAD"/>
    <w:rsid w:val="006E6E10"/>
    <w:rsid w:val="006E6F48"/>
    <w:rsid w:val="006F02A4"/>
    <w:rsid w:val="006F0ECD"/>
    <w:rsid w:val="006F46B5"/>
    <w:rsid w:val="006F4AE9"/>
    <w:rsid w:val="006F5FF1"/>
    <w:rsid w:val="006F688E"/>
    <w:rsid w:val="007002D9"/>
    <w:rsid w:val="0070038F"/>
    <w:rsid w:val="007006EB"/>
    <w:rsid w:val="007011F9"/>
    <w:rsid w:val="0070396A"/>
    <w:rsid w:val="00704E41"/>
    <w:rsid w:val="007078BA"/>
    <w:rsid w:val="007120BF"/>
    <w:rsid w:val="007123F8"/>
    <w:rsid w:val="007134A1"/>
    <w:rsid w:val="00713B90"/>
    <w:rsid w:val="00717C0F"/>
    <w:rsid w:val="00717EDA"/>
    <w:rsid w:val="00722D58"/>
    <w:rsid w:val="0072315F"/>
    <w:rsid w:val="00724545"/>
    <w:rsid w:val="0072609D"/>
    <w:rsid w:val="00727C8D"/>
    <w:rsid w:val="00732616"/>
    <w:rsid w:val="00732CD4"/>
    <w:rsid w:val="007346EC"/>
    <w:rsid w:val="00736409"/>
    <w:rsid w:val="007378B1"/>
    <w:rsid w:val="00737C4D"/>
    <w:rsid w:val="007423D4"/>
    <w:rsid w:val="007447BC"/>
    <w:rsid w:val="00744D87"/>
    <w:rsid w:val="00746CCD"/>
    <w:rsid w:val="0074768D"/>
    <w:rsid w:val="007508A1"/>
    <w:rsid w:val="00753C7B"/>
    <w:rsid w:val="0075407C"/>
    <w:rsid w:val="00754410"/>
    <w:rsid w:val="00756891"/>
    <w:rsid w:val="007609EA"/>
    <w:rsid w:val="00761379"/>
    <w:rsid w:val="00761D2A"/>
    <w:rsid w:val="007629D2"/>
    <w:rsid w:val="00765FEC"/>
    <w:rsid w:val="00766587"/>
    <w:rsid w:val="007704F6"/>
    <w:rsid w:val="00770A8B"/>
    <w:rsid w:val="007710A2"/>
    <w:rsid w:val="007711FC"/>
    <w:rsid w:val="00771C53"/>
    <w:rsid w:val="00776A21"/>
    <w:rsid w:val="0078084B"/>
    <w:rsid w:val="00785460"/>
    <w:rsid w:val="00785B19"/>
    <w:rsid w:val="00786052"/>
    <w:rsid w:val="0078662C"/>
    <w:rsid w:val="00786CDA"/>
    <w:rsid w:val="00790505"/>
    <w:rsid w:val="00794D7F"/>
    <w:rsid w:val="00797B46"/>
    <w:rsid w:val="007A12F6"/>
    <w:rsid w:val="007A1413"/>
    <w:rsid w:val="007A164A"/>
    <w:rsid w:val="007A2DAE"/>
    <w:rsid w:val="007A33AD"/>
    <w:rsid w:val="007A3DBB"/>
    <w:rsid w:val="007A4C46"/>
    <w:rsid w:val="007A509A"/>
    <w:rsid w:val="007A58C1"/>
    <w:rsid w:val="007A662C"/>
    <w:rsid w:val="007A75ED"/>
    <w:rsid w:val="007A78AE"/>
    <w:rsid w:val="007B1B92"/>
    <w:rsid w:val="007B30B9"/>
    <w:rsid w:val="007B4341"/>
    <w:rsid w:val="007B5430"/>
    <w:rsid w:val="007B5C82"/>
    <w:rsid w:val="007B686A"/>
    <w:rsid w:val="007C0B5C"/>
    <w:rsid w:val="007C2988"/>
    <w:rsid w:val="007C659A"/>
    <w:rsid w:val="007C6618"/>
    <w:rsid w:val="007C7898"/>
    <w:rsid w:val="007D1928"/>
    <w:rsid w:val="007D273C"/>
    <w:rsid w:val="007D2C56"/>
    <w:rsid w:val="007D3607"/>
    <w:rsid w:val="007D6699"/>
    <w:rsid w:val="007E005E"/>
    <w:rsid w:val="007E0120"/>
    <w:rsid w:val="007E02EB"/>
    <w:rsid w:val="007E176E"/>
    <w:rsid w:val="007E3B96"/>
    <w:rsid w:val="007E42C7"/>
    <w:rsid w:val="007E467C"/>
    <w:rsid w:val="007E6EDF"/>
    <w:rsid w:val="007E79E2"/>
    <w:rsid w:val="007F1BC7"/>
    <w:rsid w:val="007F2834"/>
    <w:rsid w:val="007F28E4"/>
    <w:rsid w:val="007F5A4C"/>
    <w:rsid w:val="007F727E"/>
    <w:rsid w:val="007F7584"/>
    <w:rsid w:val="00803E52"/>
    <w:rsid w:val="00804AF0"/>
    <w:rsid w:val="00804F98"/>
    <w:rsid w:val="008056AA"/>
    <w:rsid w:val="00806B8A"/>
    <w:rsid w:val="00807DB5"/>
    <w:rsid w:val="00810EF7"/>
    <w:rsid w:val="00811110"/>
    <w:rsid w:val="0081516B"/>
    <w:rsid w:val="0081584F"/>
    <w:rsid w:val="0081693F"/>
    <w:rsid w:val="00816943"/>
    <w:rsid w:val="00821BB0"/>
    <w:rsid w:val="00822BBE"/>
    <w:rsid w:val="00822DA9"/>
    <w:rsid w:val="00823C62"/>
    <w:rsid w:val="00824503"/>
    <w:rsid w:val="008260DA"/>
    <w:rsid w:val="00827432"/>
    <w:rsid w:val="00827A1F"/>
    <w:rsid w:val="008304BF"/>
    <w:rsid w:val="008313D9"/>
    <w:rsid w:val="008339DF"/>
    <w:rsid w:val="00833AFA"/>
    <w:rsid w:val="0083407D"/>
    <w:rsid w:val="00840AEF"/>
    <w:rsid w:val="00842E71"/>
    <w:rsid w:val="00844BE7"/>
    <w:rsid w:val="00844DC5"/>
    <w:rsid w:val="00845291"/>
    <w:rsid w:val="00845EE8"/>
    <w:rsid w:val="00846076"/>
    <w:rsid w:val="0084644C"/>
    <w:rsid w:val="00846B14"/>
    <w:rsid w:val="008516CA"/>
    <w:rsid w:val="00852485"/>
    <w:rsid w:val="00852921"/>
    <w:rsid w:val="0085406F"/>
    <w:rsid w:val="00856AB1"/>
    <w:rsid w:val="00862277"/>
    <w:rsid w:val="00862697"/>
    <w:rsid w:val="00866BC5"/>
    <w:rsid w:val="00871AAF"/>
    <w:rsid w:val="00872DF2"/>
    <w:rsid w:val="00874350"/>
    <w:rsid w:val="00874D4F"/>
    <w:rsid w:val="00874F6C"/>
    <w:rsid w:val="0087588D"/>
    <w:rsid w:val="00875FA3"/>
    <w:rsid w:val="008767DF"/>
    <w:rsid w:val="0087780E"/>
    <w:rsid w:val="00877B02"/>
    <w:rsid w:val="008805F3"/>
    <w:rsid w:val="0088203B"/>
    <w:rsid w:val="0088778F"/>
    <w:rsid w:val="008901C0"/>
    <w:rsid w:val="00891313"/>
    <w:rsid w:val="00891B59"/>
    <w:rsid w:val="00893426"/>
    <w:rsid w:val="00894009"/>
    <w:rsid w:val="008948E2"/>
    <w:rsid w:val="0089534B"/>
    <w:rsid w:val="00895981"/>
    <w:rsid w:val="008961BB"/>
    <w:rsid w:val="00896D73"/>
    <w:rsid w:val="00897174"/>
    <w:rsid w:val="0089791D"/>
    <w:rsid w:val="008A3461"/>
    <w:rsid w:val="008A411A"/>
    <w:rsid w:val="008B0299"/>
    <w:rsid w:val="008B11C1"/>
    <w:rsid w:val="008B15FB"/>
    <w:rsid w:val="008B4081"/>
    <w:rsid w:val="008B6178"/>
    <w:rsid w:val="008B6BC8"/>
    <w:rsid w:val="008B7310"/>
    <w:rsid w:val="008C057A"/>
    <w:rsid w:val="008C08B3"/>
    <w:rsid w:val="008C0A77"/>
    <w:rsid w:val="008C344A"/>
    <w:rsid w:val="008C4F85"/>
    <w:rsid w:val="008D3141"/>
    <w:rsid w:val="008D3468"/>
    <w:rsid w:val="008D55E8"/>
    <w:rsid w:val="008D59C8"/>
    <w:rsid w:val="008D73BB"/>
    <w:rsid w:val="008E096C"/>
    <w:rsid w:val="008E0FEA"/>
    <w:rsid w:val="008E3F9A"/>
    <w:rsid w:val="008E3FB4"/>
    <w:rsid w:val="008E467C"/>
    <w:rsid w:val="008E47FC"/>
    <w:rsid w:val="008E6072"/>
    <w:rsid w:val="008E6A6B"/>
    <w:rsid w:val="008F1351"/>
    <w:rsid w:val="008F1AA3"/>
    <w:rsid w:val="008F27C5"/>
    <w:rsid w:val="008F27ED"/>
    <w:rsid w:val="008F4C25"/>
    <w:rsid w:val="008F64B3"/>
    <w:rsid w:val="008F6852"/>
    <w:rsid w:val="008F6E04"/>
    <w:rsid w:val="0090043B"/>
    <w:rsid w:val="0090170F"/>
    <w:rsid w:val="009058CE"/>
    <w:rsid w:val="00906C9A"/>
    <w:rsid w:val="0090774D"/>
    <w:rsid w:val="009204CE"/>
    <w:rsid w:val="00920B20"/>
    <w:rsid w:val="00922296"/>
    <w:rsid w:val="0092400F"/>
    <w:rsid w:val="0092599F"/>
    <w:rsid w:val="0092677A"/>
    <w:rsid w:val="009269C6"/>
    <w:rsid w:val="00927BEA"/>
    <w:rsid w:val="00931689"/>
    <w:rsid w:val="00932555"/>
    <w:rsid w:val="00932EF3"/>
    <w:rsid w:val="009349F7"/>
    <w:rsid w:val="00934A0C"/>
    <w:rsid w:val="00937A36"/>
    <w:rsid w:val="00943590"/>
    <w:rsid w:val="00944AD4"/>
    <w:rsid w:val="00946A81"/>
    <w:rsid w:val="00946D06"/>
    <w:rsid w:val="00947583"/>
    <w:rsid w:val="00947653"/>
    <w:rsid w:val="00947658"/>
    <w:rsid w:val="00947738"/>
    <w:rsid w:val="0095203B"/>
    <w:rsid w:val="00952095"/>
    <w:rsid w:val="009535E5"/>
    <w:rsid w:val="0095413E"/>
    <w:rsid w:val="0095435F"/>
    <w:rsid w:val="009551FB"/>
    <w:rsid w:val="00955D1A"/>
    <w:rsid w:val="00956905"/>
    <w:rsid w:val="00960D4C"/>
    <w:rsid w:val="009633E9"/>
    <w:rsid w:val="00963A98"/>
    <w:rsid w:val="00964229"/>
    <w:rsid w:val="009644EB"/>
    <w:rsid w:val="00964520"/>
    <w:rsid w:val="00970AE4"/>
    <w:rsid w:val="009725F0"/>
    <w:rsid w:val="009729AB"/>
    <w:rsid w:val="00972EBD"/>
    <w:rsid w:val="0097331F"/>
    <w:rsid w:val="0097359D"/>
    <w:rsid w:val="00974C9C"/>
    <w:rsid w:val="00975431"/>
    <w:rsid w:val="009764A3"/>
    <w:rsid w:val="00977856"/>
    <w:rsid w:val="00977F2D"/>
    <w:rsid w:val="009803E3"/>
    <w:rsid w:val="009811B9"/>
    <w:rsid w:val="009839E7"/>
    <w:rsid w:val="00983E67"/>
    <w:rsid w:val="00986173"/>
    <w:rsid w:val="00987BC7"/>
    <w:rsid w:val="00987C78"/>
    <w:rsid w:val="00990F16"/>
    <w:rsid w:val="00992439"/>
    <w:rsid w:val="009A13A3"/>
    <w:rsid w:val="009A1D22"/>
    <w:rsid w:val="009A2C30"/>
    <w:rsid w:val="009A4BBE"/>
    <w:rsid w:val="009A4C52"/>
    <w:rsid w:val="009B0F5E"/>
    <w:rsid w:val="009B1ADB"/>
    <w:rsid w:val="009B2602"/>
    <w:rsid w:val="009B3E56"/>
    <w:rsid w:val="009B7455"/>
    <w:rsid w:val="009C2765"/>
    <w:rsid w:val="009C38D2"/>
    <w:rsid w:val="009C4196"/>
    <w:rsid w:val="009C4BD7"/>
    <w:rsid w:val="009C61FC"/>
    <w:rsid w:val="009C63C0"/>
    <w:rsid w:val="009C63C5"/>
    <w:rsid w:val="009C6630"/>
    <w:rsid w:val="009D2824"/>
    <w:rsid w:val="009D6C1B"/>
    <w:rsid w:val="009D7167"/>
    <w:rsid w:val="009D778E"/>
    <w:rsid w:val="009E011E"/>
    <w:rsid w:val="009E1A98"/>
    <w:rsid w:val="009E2417"/>
    <w:rsid w:val="009E2727"/>
    <w:rsid w:val="009E5458"/>
    <w:rsid w:val="009F1D31"/>
    <w:rsid w:val="009F47BD"/>
    <w:rsid w:val="009F4E84"/>
    <w:rsid w:val="00A01B97"/>
    <w:rsid w:val="00A04C45"/>
    <w:rsid w:val="00A05312"/>
    <w:rsid w:val="00A0539E"/>
    <w:rsid w:val="00A05E85"/>
    <w:rsid w:val="00A067A5"/>
    <w:rsid w:val="00A06B68"/>
    <w:rsid w:val="00A07EB5"/>
    <w:rsid w:val="00A11875"/>
    <w:rsid w:val="00A1362E"/>
    <w:rsid w:val="00A142B9"/>
    <w:rsid w:val="00A1569A"/>
    <w:rsid w:val="00A173BB"/>
    <w:rsid w:val="00A17818"/>
    <w:rsid w:val="00A23364"/>
    <w:rsid w:val="00A25713"/>
    <w:rsid w:val="00A269FB"/>
    <w:rsid w:val="00A26AFD"/>
    <w:rsid w:val="00A27169"/>
    <w:rsid w:val="00A31140"/>
    <w:rsid w:val="00A3264D"/>
    <w:rsid w:val="00A330B8"/>
    <w:rsid w:val="00A33A22"/>
    <w:rsid w:val="00A351C4"/>
    <w:rsid w:val="00A3687B"/>
    <w:rsid w:val="00A40832"/>
    <w:rsid w:val="00A40C63"/>
    <w:rsid w:val="00A4399F"/>
    <w:rsid w:val="00A45651"/>
    <w:rsid w:val="00A467A0"/>
    <w:rsid w:val="00A46CB5"/>
    <w:rsid w:val="00A47137"/>
    <w:rsid w:val="00A47AA4"/>
    <w:rsid w:val="00A5082D"/>
    <w:rsid w:val="00A527E0"/>
    <w:rsid w:val="00A55F0C"/>
    <w:rsid w:val="00A57EBE"/>
    <w:rsid w:val="00A6075E"/>
    <w:rsid w:val="00A60931"/>
    <w:rsid w:val="00A60DD7"/>
    <w:rsid w:val="00A60EB7"/>
    <w:rsid w:val="00A618D7"/>
    <w:rsid w:val="00A674F1"/>
    <w:rsid w:val="00A7315A"/>
    <w:rsid w:val="00A74970"/>
    <w:rsid w:val="00A74E2B"/>
    <w:rsid w:val="00A75951"/>
    <w:rsid w:val="00A75E5E"/>
    <w:rsid w:val="00A7622A"/>
    <w:rsid w:val="00A767A7"/>
    <w:rsid w:val="00A768B6"/>
    <w:rsid w:val="00A8152D"/>
    <w:rsid w:val="00A834FB"/>
    <w:rsid w:val="00A844D8"/>
    <w:rsid w:val="00A85717"/>
    <w:rsid w:val="00A8589F"/>
    <w:rsid w:val="00A87028"/>
    <w:rsid w:val="00A874CF"/>
    <w:rsid w:val="00A91413"/>
    <w:rsid w:val="00A918A4"/>
    <w:rsid w:val="00A91D93"/>
    <w:rsid w:val="00A92D1E"/>
    <w:rsid w:val="00A9312C"/>
    <w:rsid w:val="00A938E8"/>
    <w:rsid w:val="00A93A8C"/>
    <w:rsid w:val="00A959A7"/>
    <w:rsid w:val="00A95F08"/>
    <w:rsid w:val="00A95F6B"/>
    <w:rsid w:val="00A96E8D"/>
    <w:rsid w:val="00A97FA1"/>
    <w:rsid w:val="00AA0EE8"/>
    <w:rsid w:val="00AA1E14"/>
    <w:rsid w:val="00AA3424"/>
    <w:rsid w:val="00AA3FBD"/>
    <w:rsid w:val="00AA4255"/>
    <w:rsid w:val="00AA45BC"/>
    <w:rsid w:val="00AA464E"/>
    <w:rsid w:val="00AA4E8E"/>
    <w:rsid w:val="00AA5502"/>
    <w:rsid w:val="00AA6D88"/>
    <w:rsid w:val="00AB04F8"/>
    <w:rsid w:val="00AB06CD"/>
    <w:rsid w:val="00AB238F"/>
    <w:rsid w:val="00AB25D9"/>
    <w:rsid w:val="00AB3F80"/>
    <w:rsid w:val="00AB52B8"/>
    <w:rsid w:val="00AB6F4F"/>
    <w:rsid w:val="00AB79C6"/>
    <w:rsid w:val="00AC19C8"/>
    <w:rsid w:val="00AC19CC"/>
    <w:rsid w:val="00AC4962"/>
    <w:rsid w:val="00AC557A"/>
    <w:rsid w:val="00AC578A"/>
    <w:rsid w:val="00AD4045"/>
    <w:rsid w:val="00AD481E"/>
    <w:rsid w:val="00AE23DA"/>
    <w:rsid w:val="00AE5A2F"/>
    <w:rsid w:val="00AE7A9C"/>
    <w:rsid w:val="00AF0DF0"/>
    <w:rsid w:val="00AF2946"/>
    <w:rsid w:val="00AF387B"/>
    <w:rsid w:val="00AF3C27"/>
    <w:rsid w:val="00AF42A3"/>
    <w:rsid w:val="00AF4FF2"/>
    <w:rsid w:val="00AF5FA1"/>
    <w:rsid w:val="00AF67BF"/>
    <w:rsid w:val="00AF715F"/>
    <w:rsid w:val="00AF7C6C"/>
    <w:rsid w:val="00B01056"/>
    <w:rsid w:val="00B0170A"/>
    <w:rsid w:val="00B05AFC"/>
    <w:rsid w:val="00B061D3"/>
    <w:rsid w:val="00B06CD7"/>
    <w:rsid w:val="00B1284B"/>
    <w:rsid w:val="00B139FD"/>
    <w:rsid w:val="00B13AF7"/>
    <w:rsid w:val="00B14AA5"/>
    <w:rsid w:val="00B15C7C"/>
    <w:rsid w:val="00B17313"/>
    <w:rsid w:val="00B229BB"/>
    <w:rsid w:val="00B22BA4"/>
    <w:rsid w:val="00B22C11"/>
    <w:rsid w:val="00B23207"/>
    <w:rsid w:val="00B23A1B"/>
    <w:rsid w:val="00B24842"/>
    <w:rsid w:val="00B258D5"/>
    <w:rsid w:val="00B25A47"/>
    <w:rsid w:val="00B27CFE"/>
    <w:rsid w:val="00B31E84"/>
    <w:rsid w:val="00B325EC"/>
    <w:rsid w:val="00B350B2"/>
    <w:rsid w:val="00B3719E"/>
    <w:rsid w:val="00B402CD"/>
    <w:rsid w:val="00B402D5"/>
    <w:rsid w:val="00B4329A"/>
    <w:rsid w:val="00B436C9"/>
    <w:rsid w:val="00B4383F"/>
    <w:rsid w:val="00B4471D"/>
    <w:rsid w:val="00B44AFA"/>
    <w:rsid w:val="00B47A0B"/>
    <w:rsid w:val="00B50401"/>
    <w:rsid w:val="00B533B9"/>
    <w:rsid w:val="00B55FBF"/>
    <w:rsid w:val="00B571EC"/>
    <w:rsid w:val="00B60E32"/>
    <w:rsid w:val="00B6164F"/>
    <w:rsid w:val="00B61EAC"/>
    <w:rsid w:val="00B62FFE"/>
    <w:rsid w:val="00B631E3"/>
    <w:rsid w:val="00B6435F"/>
    <w:rsid w:val="00B64BC1"/>
    <w:rsid w:val="00B65052"/>
    <w:rsid w:val="00B6736B"/>
    <w:rsid w:val="00B7150C"/>
    <w:rsid w:val="00B7188F"/>
    <w:rsid w:val="00B743DC"/>
    <w:rsid w:val="00B7541A"/>
    <w:rsid w:val="00B77872"/>
    <w:rsid w:val="00B77BE8"/>
    <w:rsid w:val="00B81B1B"/>
    <w:rsid w:val="00B8231C"/>
    <w:rsid w:val="00B90931"/>
    <w:rsid w:val="00B92443"/>
    <w:rsid w:val="00B92861"/>
    <w:rsid w:val="00B92D14"/>
    <w:rsid w:val="00B94091"/>
    <w:rsid w:val="00B9415D"/>
    <w:rsid w:val="00B9524F"/>
    <w:rsid w:val="00B968B9"/>
    <w:rsid w:val="00B979FC"/>
    <w:rsid w:val="00BA1E77"/>
    <w:rsid w:val="00BA2C33"/>
    <w:rsid w:val="00BA4AB6"/>
    <w:rsid w:val="00BA739B"/>
    <w:rsid w:val="00BA755F"/>
    <w:rsid w:val="00BB03B0"/>
    <w:rsid w:val="00BB059B"/>
    <w:rsid w:val="00BB1DCE"/>
    <w:rsid w:val="00BB2418"/>
    <w:rsid w:val="00BB24E2"/>
    <w:rsid w:val="00BB261D"/>
    <w:rsid w:val="00BB4FCB"/>
    <w:rsid w:val="00BB535F"/>
    <w:rsid w:val="00BC0CE4"/>
    <w:rsid w:val="00BC1281"/>
    <w:rsid w:val="00BC257D"/>
    <w:rsid w:val="00BC5BF5"/>
    <w:rsid w:val="00BD2953"/>
    <w:rsid w:val="00BD2C3B"/>
    <w:rsid w:val="00BD375A"/>
    <w:rsid w:val="00BD4A7F"/>
    <w:rsid w:val="00BD5C7A"/>
    <w:rsid w:val="00BD5CBB"/>
    <w:rsid w:val="00BD651F"/>
    <w:rsid w:val="00BD6AEE"/>
    <w:rsid w:val="00BD7697"/>
    <w:rsid w:val="00BE289A"/>
    <w:rsid w:val="00BE3281"/>
    <w:rsid w:val="00BE3D34"/>
    <w:rsid w:val="00BE50C6"/>
    <w:rsid w:val="00BE5343"/>
    <w:rsid w:val="00BE55EA"/>
    <w:rsid w:val="00BF05AA"/>
    <w:rsid w:val="00BF0667"/>
    <w:rsid w:val="00BF0B38"/>
    <w:rsid w:val="00BF1D90"/>
    <w:rsid w:val="00BF1F02"/>
    <w:rsid w:val="00BF3552"/>
    <w:rsid w:val="00BF444E"/>
    <w:rsid w:val="00BF6B7B"/>
    <w:rsid w:val="00C012CB"/>
    <w:rsid w:val="00C031A3"/>
    <w:rsid w:val="00C03295"/>
    <w:rsid w:val="00C03D3E"/>
    <w:rsid w:val="00C04121"/>
    <w:rsid w:val="00C05976"/>
    <w:rsid w:val="00C06ADD"/>
    <w:rsid w:val="00C118FD"/>
    <w:rsid w:val="00C12AE1"/>
    <w:rsid w:val="00C12BAD"/>
    <w:rsid w:val="00C13314"/>
    <w:rsid w:val="00C137FF"/>
    <w:rsid w:val="00C143CE"/>
    <w:rsid w:val="00C156ED"/>
    <w:rsid w:val="00C15D06"/>
    <w:rsid w:val="00C16FE5"/>
    <w:rsid w:val="00C20DCF"/>
    <w:rsid w:val="00C20EAD"/>
    <w:rsid w:val="00C224FE"/>
    <w:rsid w:val="00C239D2"/>
    <w:rsid w:val="00C23D4A"/>
    <w:rsid w:val="00C23EA1"/>
    <w:rsid w:val="00C242B7"/>
    <w:rsid w:val="00C24BC1"/>
    <w:rsid w:val="00C24E19"/>
    <w:rsid w:val="00C25280"/>
    <w:rsid w:val="00C254FE"/>
    <w:rsid w:val="00C2743A"/>
    <w:rsid w:val="00C27C82"/>
    <w:rsid w:val="00C27D24"/>
    <w:rsid w:val="00C307BC"/>
    <w:rsid w:val="00C31A5C"/>
    <w:rsid w:val="00C32344"/>
    <w:rsid w:val="00C32F52"/>
    <w:rsid w:val="00C33DB9"/>
    <w:rsid w:val="00C37E7D"/>
    <w:rsid w:val="00C41BFD"/>
    <w:rsid w:val="00C41E29"/>
    <w:rsid w:val="00C42C46"/>
    <w:rsid w:val="00C43732"/>
    <w:rsid w:val="00C4545C"/>
    <w:rsid w:val="00C46A84"/>
    <w:rsid w:val="00C5216F"/>
    <w:rsid w:val="00C537D7"/>
    <w:rsid w:val="00C54D04"/>
    <w:rsid w:val="00C54EFB"/>
    <w:rsid w:val="00C57639"/>
    <w:rsid w:val="00C608E1"/>
    <w:rsid w:val="00C62690"/>
    <w:rsid w:val="00C63590"/>
    <w:rsid w:val="00C67490"/>
    <w:rsid w:val="00C71127"/>
    <w:rsid w:val="00C7144C"/>
    <w:rsid w:val="00C73E54"/>
    <w:rsid w:val="00C74DE4"/>
    <w:rsid w:val="00C74DE5"/>
    <w:rsid w:val="00C80A66"/>
    <w:rsid w:val="00C816C7"/>
    <w:rsid w:val="00C82299"/>
    <w:rsid w:val="00C8323B"/>
    <w:rsid w:val="00C8408D"/>
    <w:rsid w:val="00C8481B"/>
    <w:rsid w:val="00C856F5"/>
    <w:rsid w:val="00C85FF1"/>
    <w:rsid w:val="00C873C6"/>
    <w:rsid w:val="00C90A66"/>
    <w:rsid w:val="00C910B8"/>
    <w:rsid w:val="00C921EC"/>
    <w:rsid w:val="00C9289F"/>
    <w:rsid w:val="00C94858"/>
    <w:rsid w:val="00C95B7F"/>
    <w:rsid w:val="00C963CD"/>
    <w:rsid w:val="00CA10BC"/>
    <w:rsid w:val="00CA1839"/>
    <w:rsid w:val="00CA1FB4"/>
    <w:rsid w:val="00CA2043"/>
    <w:rsid w:val="00CA2804"/>
    <w:rsid w:val="00CA5013"/>
    <w:rsid w:val="00CA58FC"/>
    <w:rsid w:val="00CA6FB7"/>
    <w:rsid w:val="00CB21AC"/>
    <w:rsid w:val="00CB2932"/>
    <w:rsid w:val="00CB2F70"/>
    <w:rsid w:val="00CB2F99"/>
    <w:rsid w:val="00CB338E"/>
    <w:rsid w:val="00CB4981"/>
    <w:rsid w:val="00CB576C"/>
    <w:rsid w:val="00CB6E9A"/>
    <w:rsid w:val="00CC0D67"/>
    <w:rsid w:val="00CC283A"/>
    <w:rsid w:val="00CC30F8"/>
    <w:rsid w:val="00CC32F3"/>
    <w:rsid w:val="00CC4075"/>
    <w:rsid w:val="00CD05DA"/>
    <w:rsid w:val="00CD356E"/>
    <w:rsid w:val="00CD46CE"/>
    <w:rsid w:val="00CD480A"/>
    <w:rsid w:val="00CD5FDC"/>
    <w:rsid w:val="00CD6386"/>
    <w:rsid w:val="00CD638B"/>
    <w:rsid w:val="00CD6A95"/>
    <w:rsid w:val="00CD7976"/>
    <w:rsid w:val="00CD7DC1"/>
    <w:rsid w:val="00CE1A4F"/>
    <w:rsid w:val="00CE2E6A"/>
    <w:rsid w:val="00CE3DF5"/>
    <w:rsid w:val="00CE458F"/>
    <w:rsid w:val="00CE605E"/>
    <w:rsid w:val="00CF047D"/>
    <w:rsid w:val="00CF12B4"/>
    <w:rsid w:val="00CF5108"/>
    <w:rsid w:val="00CF60DF"/>
    <w:rsid w:val="00CF6199"/>
    <w:rsid w:val="00CF7335"/>
    <w:rsid w:val="00CF73BB"/>
    <w:rsid w:val="00D01B9A"/>
    <w:rsid w:val="00D04869"/>
    <w:rsid w:val="00D0702A"/>
    <w:rsid w:val="00D10504"/>
    <w:rsid w:val="00D10F8E"/>
    <w:rsid w:val="00D14EE2"/>
    <w:rsid w:val="00D1562C"/>
    <w:rsid w:val="00D15EE1"/>
    <w:rsid w:val="00D16F1C"/>
    <w:rsid w:val="00D17477"/>
    <w:rsid w:val="00D20A58"/>
    <w:rsid w:val="00D22BFD"/>
    <w:rsid w:val="00D23D70"/>
    <w:rsid w:val="00D2412F"/>
    <w:rsid w:val="00D24EA5"/>
    <w:rsid w:val="00D264FA"/>
    <w:rsid w:val="00D31102"/>
    <w:rsid w:val="00D33457"/>
    <w:rsid w:val="00D34E90"/>
    <w:rsid w:val="00D35504"/>
    <w:rsid w:val="00D37545"/>
    <w:rsid w:val="00D403F7"/>
    <w:rsid w:val="00D41693"/>
    <w:rsid w:val="00D41BC2"/>
    <w:rsid w:val="00D425B3"/>
    <w:rsid w:val="00D43E44"/>
    <w:rsid w:val="00D466FA"/>
    <w:rsid w:val="00D4715E"/>
    <w:rsid w:val="00D50222"/>
    <w:rsid w:val="00D51EB4"/>
    <w:rsid w:val="00D532C0"/>
    <w:rsid w:val="00D54C31"/>
    <w:rsid w:val="00D57997"/>
    <w:rsid w:val="00D57DA1"/>
    <w:rsid w:val="00D60A7D"/>
    <w:rsid w:val="00D610DB"/>
    <w:rsid w:val="00D622F7"/>
    <w:rsid w:val="00D6230B"/>
    <w:rsid w:val="00D64733"/>
    <w:rsid w:val="00D64922"/>
    <w:rsid w:val="00D64B0F"/>
    <w:rsid w:val="00D65F0A"/>
    <w:rsid w:val="00D668AE"/>
    <w:rsid w:val="00D669AE"/>
    <w:rsid w:val="00D67FE5"/>
    <w:rsid w:val="00D719B0"/>
    <w:rsid w:val="00D7214A"/>
    <w:rsid w:val="00D739D8"/>
    <w:rsid w:val="00D75539"/>
    <w:rsid w:val="00D76FCD"/>
    <w:rsid w:val="00D776D3"/>
    <w:rsid w:val="00D77927"/>
    <w:rsid w:val="00D803EE"/>
    <w:rsid w:val="00D80E68"/>
    <w:rsid w:val="00D81290"/>
    <w:rsid w:val="00D81CAC"/>
    <w:rsid w:val="00D82A52"/>
    <w:rsid w:val="00D83905"/>
    <w:rsid w:val="00D839BE"/>
    <w:rsid w:val="00D83F2D"/>
    <w:rsid w:val="00D83F4D"/>
    <w:rsid w:val="00D8680F"/>
    <w:rsid w:val="00D912FA"/>
    <w:rsid w:val="00D917DA"/>
    <w:rsid w:val="00D95184"/>
    <w:rsid w:val="00D96AEF"/>
    <w:rsid w:val="00D96BEF"/>
    <w:rsid w:val="00D97674"/>
    <w:rsid w:val="00DA060C"/>
    <w:rsid w:val="00DA15DF"/>
    <w:rsid w:val="00DA4079"/>
    <w:rsid w:val="00DA6103"/>
    <w:rsid w:val="00DA6900"/>
    <w:rsid w:val="00DA7165"/>
    <w:rsid w:val="00DA7860"/>
    <w:rsid w:val="00DA7D0E"/>
    <w:rsid w:val="00DB0AC4"/>
    <w:rsid w:val="00DB50A1"/>
    <w:rsid w:val="00DB6DD4"/>
    <w:rsid w:val="00DC7E9A"/>
    <w:rsid w:val="00DD1460"/>
    <w:rsid w:val="00DD2FA4"/>
    <w:rsid w:val="00DD3069"/>
    <w:rsid w:val="00DD3A10"/>
    <w:rsid w:val="00DD47FE"/>
    <w:rsid w:val="00DD51B1"/>
    <w:rsid w:val="00DD5EF8"/>
    <w:rsid w:val="00DD60A0"/>
    <w:rsid w:val="00DD6315"/>
    <w:rsid w:val="00DD6C13"/>
    <w:rsid w:val="00DD74D6"/>
    <w:rsid w:val="00DD7D34"/>
    <w:rsid w:val="00DE0987"/>
    <w:rsid w:val="00DE22B9"/>
    <w:rsid w:val="00DF28BC"/>
    <w:rsid w:val="00DF53CE"/>
    <w:rsid w:val="00DF5F25"/>
    <w:rsid w:val="00DF66F7"/>
    <w:rsid w:val="00DF7666"/>
    <w:rsid w:val="00E01979"/>
    <w:rsid w:val="00E01981"/>
    <w:rsid w:val="00E0448E"/>
    <w:rsid w:val="00E04AB7"/>
    <w:rsid w:val="00E04C42"/>
    <w:rsid w:val="00E053D8"/>
    <w:rsid w:val="00E07183"/>
    <w:rsid w:val="00E10574"/>
    <w:rsid w:val="00E105BA"/>
    <w:rsid w:val="00E111ED"/>
    <w:rsid w:val="00E12159"/>
    <w:rsid w:val="00E1437C"/>
    <w:rsid w:val="00E17466"/>
    <w:rsid w:val="00E17861"/>
    <w:rsid w:val="00E26CC9"/>
    <w:rsid w:val="00E30727"/>
    <w:rsid w:val="00E322F9"/>
    <w:rsid w:val="00E353BA"/>
    <w:rsid w:val="00E3579D"/>
    <w:rsid w:val="00E379D1"/>
    <w:rsid w:val="00E37AB9"/>
    <w:rsid w:val="00E414B7"/>
    <w:rsid w:val="00E42FD1"/>
    <w:rsid w:val="00E44318"/>
    <w:rsid w:val="00E464FE"/>
    <w:rsid w:val="00E46A78"/>
    <w:rsid w:val="00E47574"/>
    <w:rsid w:val="00E476C6"/>
    <w:rsid w:val="00E47CBC"/>
    <w:rsid w:val="00E47E2E"/>
    <w:rsid w:val="00E50065"/>
    <w:rsid w:val="00E5022B"/>
    <w:rsid w:val="00E506F9"/>
    <w:rsid w:val="00E508C5"/>
    <w:rsid w:val="00E50CB8"/>
    <w:rsid w:val="00E50F5D"/>
    <w:rsid w:val="00E52541"/>
    <w:rsid w:val="00E52E31"/>
    <w:rsid w:val="00E546C3"/>
    <w:rsid w:val="00E553EA"/>
    <w:rsid w:val="00E55757"/>
    <w:rsid w:val="00E55908"/>
    <w:rsid w:val="00E57E63"/>
    <w:rsid w:val="00E607B8"/>
    <w:rsid w:val="00E60A34"/>
    <w:rsid w:val="00E6178A"/>
    <w:rsid w:val="00E617EF"/>
    <w:rsid w:val="00E61B7D"/>
    <w:rsid w:val="00E63D4E"/>
    <w:rsid w:val="00E646AC"/>
    <w:rsid w:val="00E6655D"/>
    <w:rsid w:val="00E669CB"/>
    <w:rsid w:val="00E67430"/>
    <w:rsid w:val="00E7113C"/>
    <w:rsid w:val="00E71A25"/>
    <w:rsid w:val="00E7326E"/>
    <w:rsid w:val="00E7389F"/>
    <w:rsid w:val="00E73A57"/>
    <w:rsid w:val="00E753F8"/>
    <w:rsid w:val="00E7556F"/>
    <w:rsid w:val="00E81723"/>
    <w:rsid w:val="00E819C4"/>
    <w:rsid w:val="00E81B2D"/>
    <w:rsid w:val="00E81D59"/>
    <w:rsid w:val="00E82007"/>
    <w:rsid w:val="00E823AE"/>
    <w:rsid w:val="00E8281C"/>
    <w:rsid w:val="00E85846"/>
    <w:rsid w:val="00E87FB2"/>
    <w:rsid w:val="00E90BE7"/>
    <w:rsid w:val="00E90DA1"/>
    <w:rsid w:val="00E91B95"/>
    <w:rsid w:val="00E91DA3"/>
    <w:rsid w:val="00E924E9"/>
    <w:rsid w:val="00E93513"/>
    <w:rsid w:val="00E9377B"/>
    <w:rsid w:val="00E94E26"/>
    <w:rsid w:val="00E95B50"/>
    <w:rsid w:val="00E97E5A"/>
    <w:rsid w:val="00EA0B32"/>
    <w:rsid w:val="00EA326D"/>
    <w:rsid w:val="00EA4111"/>
    <w:rsid w:val="00EA59E5"/>
    <w:rsid w:val="00EB0FF2"/>
    <w:rsid w:val="00EB1491"/>
    <w:rsid w:val="00EB25C9"/>
    <w:rsid w:val="00EB449A"/>
    <w:rsid w:val="00EB6DB5"/>
    <w:rsid w:val="00EC0C0E"/>
    <w:rsid w:val="00EC2310"/>
    <w:rsid w:val="00EC251C"/>
    <w:rsid w:val="00EC6C8C"/>
    <w:rsid w:val="00EC7D33"/>
    <w:rsid w:val="00ED1D20"/>
    <w:rsid w:val="00ED46EF"/>
    <w:rsid w:val="00ED54E2"/>
    <w:rsid w:val="00ED54F3"/>
    <w:rsid w:val="00ED6736"/>
    <w:rsid w:val="00ED7F46"/>
    <w:rsid w:val="00EE46F5"/>
    <w:rsid w:val="00EE52E7"/>
    <w:rsid w:val="00EF031D"/>
    <w:rsid w:val="00EF096A"/>
    <w:rsid w:val="00EF1348"/>
    <w:rsid w:val="00EF159D"/>
    <w:rsid w:val="00EF1A9A"/>
    <w:rsid w:val="00EF2361"/>
    <w:rsid w:val="00EF672C"/>
    <w:rsid w:val="00EF6FA6"/>
    <w:rsid w:val="00F01540"/>
    <w:rsid w:val="00F04D72"/>
    <w:rsid w:val="00F05552"/>
    <w:rsid w:val="00F055CB"/>
    <w:rsid w:val="00F070F8"/>
    <w:rsid w:val="00F075A0"/>
    <w:rsid w:val="00F07D7E"/>
    <w:rsid w:val="00F12030"/>
    <w:rsid w:val="00F1292F"/>
    <w:rsid w:val="00F1345F"/>
    <w:rsid w:val="00F13E1A"/>
    <w:rsid w:val="00F1580B"/>
    <w:rsid w:val="00F15AD3"/>
    <w:rsid w:val="00F206D7"/>
    <w:rsid w:val="00F212E3"/>
    <w:rsid w:val="00F21D04"/>
    <w:rsid w:val="00F22016"/>
    <w:rsid w:val="00F265A8"/>
    <w:rsid w:val="00F27547"/>
    <w:rsid w:val="00F3226A"/>
    <w:rsid w:val="00F34E6D"/>
    <w:rsid w:val="00F379C7"/>
    <w:rsid w:val="00F401F6"/>
    <w:rsid w:val="00F4028C"/>
    <w:rsid w:val="00F41AF4"/>
    <w:rsid w:val="00F44D7B"/>
    <w:rsid w:val="00F44E92"/>
    <w:rsid w:val="00F5282C"/>
    <w:rsid w:val="00F529BB"/>
    <w:rsid w:val="00F5313F"/>
    <w:rsid w:val="00F54546"/>
    <w:rsid w:val="00F55C5E"/>
    <w:rsid w:val="00F571FE"/>
    <w:rsid w:val="00F57230"/>
    <w:rsid w:val="00F60A75"/>
    <w:rsid w:val="00F62253"/>
    <w:rsid w:val="00F6362F"/>
    <w:rsid w:val="00F67EC3"/>
    <w:rsid w:val="00F70F07"/>
    <w:rsid w:val="00F71644"/>
    <w:rsid w:val="00F71833"/>
    <w:rsid w:val="00F71869"/>
    <w:rsid w:val="00F72332"/>
    <w:rsid w:val="00F727BF"/>
    <w:rsid w:val="00F73297"/>
    <w:rsid w:val="00F7472F"/>
    <w:rsid w:val="00F76205"/>
    <w:rsid w:val="00F763DA"/>
    <w:rsid w:val="00F7640F"/>
    <w:rsid w:val="00F76AC8"/>
    <w:rsid w:val="00F77759"/>
    <w:rsid w:val="00F77ADF"/>
    <w:rsid w:val="00F80C36"/>
    <w:rsid w:val="00F842A8"/>
    <w:rsid w:val="00F84360"/>
    <w:rsid w:val="00F860E8"/>
    <w:rsid w:val="00F86B1C"/>
    <w:rsid w:val="00F90335"/>
    <w:rsid w:val="00F9050F"/>
    <w:rsid w:val="00F916B1"/>
    <w:rsid w:val="00F92197"/>
    <w:rsid w:val="00F971CA"/>
    <w:rsid w:val="00F97B3E"/>
    <w:rsid w:val="00FA02AE"/>
    <w:rsid w:val="00FA0795"/>
    <w:rsid w:val="00FA1C38"/>
    <w:rsid w:val="00FA2728"/>
    <w:rsid w:val="00FA3D4A"/>
    <w:rsid w:val="00FA5CF9"/>
    <w:rsid w:val="00FA6AEF"/>
    <w:rsid w:val="00FB06DA"/>
    <w:rsid w:val="00FB1C62"/>
    <w:rsid w:val="00FB2631"/>
    <w:rsid w:val="00FB2CD7"/>
    <w:rsid w:val="00FB2F39"/>
    <w:rsid w:val="00FB3849"/>
    <w:rsid w:val="00FB43AD"/>
    <w:rsid w:val="00FB4B05"/>
    <w:rsid w:val="00FB56A3"/>
    <w:rsid w:val="00FB6DDC"/>
    <w:rsid w:val="00FB7D38"/>
    <w:rsid w:val="00FC0E2B"/>
    <w:rsid w:val="00FC0EF0"/>
    <w:rsid w:val="00FC15C0"/>
    <w:rsid w:val="00FC232D"/>
    <w:rsid w:val="00FC297E"/>
    <w:rsid w:val="00FD1624"/>
    <w:rsid w:val="00FD1ECA"/>
    <w:rsid w:val="00FD2F67"/>
    <w:rsid w:val="00FD3C1C"/>
    <w:rsid w:val="00FD4770"/>
    <w:rsid w:val="00FD5BD7"/>
    <w:rsid w:val="00FD6F59"/>
    <w:rsid w:val="00FE0578"/>
    <w:rsid w:val="00FE0D76"/>
    <w:rsid w:val="00FE188E"/>
    <w:rsid w:val="00FE1E72"/>
    <w:rsid w:val="00FE20AA"/>
    <w:rsid w:val="00FE4952"/>
    <w:rsid w:val="00FE4B2B"/>
    <w:rsid w:val="00FE4B91"/>
    <w:rsid w:val="00FE6B8E"/>
    <w:rsid w:val="00FE716C"/>
    <w:rsid w:val="00FF0548"/>
    <w:rsid w:val="00FF0EF7"/>
    <w:rsid w:val="00FF2253"/>
    <w:rsid w:val="00FF3403"/>
    <w:rsid w:val="00FF382D"/>
    <w:rsid w:val="00FF435D"/>
    <w:rsid w:val="00FF4400"/>
    <w:rsid w:val="00FF6F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4EA95CE"/>
  <w15:docId w15:val="{F8797006-C8A7-4ED7-A187-0B912909D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01E3"/>
    <w:pPr>
      <w:spacing w:before="240" w:after="240" w:line="276" w:lineRule="auto"/>
    </w:pPr>
    <w:rPr>
      <w:sz w:val="24"/>
      <w:szCs w:val="24"/>
      <w:lang w:val="en-GB" w:eastAsia="en-US"/>
    </w:rPr>
  </w:style>
  <w:style w:type="paragraph" w:styleId="Heading1">
    <w:name w:val="heading 1"/>
    <w:basedOn w:val="Normal"/>
    <w:next w:val="Normal"/>
    <w:link w:val="Heading1Char"/>
    <w:qFormat/>
    <w:rsid w:val="00393A61"/>
    <w:pPr>
      <w:keepNext/>
      <w:spacing w:line="240" w:lineRule="auto"/>
      <w:outlineLvl w:val="0"/>
    </w:pPr>
    <w:rPr>
      <w:b/>
      <w:bCs/>
      <w:caps/>
      <w:kern w:val="32"/>
    </w:rPr>
  </w:style>
  <w:style w:type="paragraph" w:styleId="Heading2">
    <w:name w:val="heading 2"/>
    <w:basedOn w:val="Normal"/>
    <w:next w:val="Normal"/>
    <w:link w:val="Heading2Char"/>
    <w:qFormat/>
    <w:rsid w:val="00337143"/>
    <w:pPr>
      <w:keepNext/>
      <w:spacing w:line="360" w:lineRule="auto"/>
      <w:outlineLvl w:val="1"/>
    </w:pPr>
    <w:rPr>
      <w:b/>
      <w:bCs/>
      <w:sz w:val="28"/>
      <w:szCs w:val="28"/>
    </w:rPr>
  </w:style>
  <w:style w:type="paragraph" w:styleId="Heading3">
    <w:name w:val="heading 3"/>
    <w:basedOn w:val="Heading2"/>
    <w:next w:val="Normal"/>
    <w:link w:val="Heading3Char"/>
    <w:qFormat/>
    <w:rsid w:val="008E3F9A"/>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C31A5C"/>
    <w:pPr>
      <w:ind w:left="720"/>
    </w:pPr>
  </w:style>
  <w:style w:type="character" w:customStyle="1" w:styleId="entity1">
    <w:name w:val="entity1"/>
    <w:basedOn w:val="DefaultParagraphFont"/>
    <w:rsid w:val="00C31A5C"/>
    <w:rPr>
      <w:rFonts w:ascii="Times New Roman" w:hAnsi="Times New Roman" w:cs="Times New Roman" w:hint="default"/>
    </w:rPr>
  </w:style>
  <w:style w:type="paragraph" w:customStyle="1" w:styleId="justify">
    <w:name w:val="justify"/>
    <w:basedOn w:val="Normal"/>
    <w:rsid w:val="00C31A5C"/>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rsid w:val="00C31A5C"/>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C31A5C"/>
  </w:style>
  <w:style w:type="character" w:styleId="Hyperlink">
    <w:name w:val="Hyperlink"/>
    <w:basedOn w:val="DefaultParagraphFont"/>
    <w:uiPriority w:val="99"/>
    <w:rsid w:val="00C31A5C"/>
    <w:rPr>
      <w:color w:val="0000FF"/>
      <w:u w:val="single"/>
    </w:rPr>
  </w:style>
  <w:style w:type="paragraph" w:styleId="Header">
    <w:name w:val="header"/>
    <w:basedOn w:val="Normal"/>
    <w:rsid w:val="00C31A5C"/>
    <w:pPr>
      <w:tabs>
        <w:tab w:val="center" w:pos="4153"/>
        <w:tab w:val="right" w:pos="8306"/>
      </w:tabs>
    </w:pPr>
  </w:style>
  <w:style w:type="paragraph" w:styleId="Footer">
    <w:name w:val="footer"/>
    <w:basedOn w:val="Normal"/>
    <w:link w:val="FooterChar"/>
    <w:uiPriority w:val="99"/>
    <w:rsid w:val="00C31A5C"/>
    <w:pPr>
      <w:tabs>
        <w:tab w:val="center" w:pos="4153"/>
        <w:tab w:val="right" w:pos="8306"/>
      </w:tabs>
    </w:pPr>
  </w:style>
  <w:style w:type="paragraph" w:styleId="DocumentMap">
    <w:name w:val="Document Map"/>
    <w:basedOn w:val="Normal"/>
    <w:semiHidden/>
    <w:rsid w:val="00BE5343"/>
    <w:pPr>
      <w:shd w:val="clear" w:color="auto" w:fill="000080"/>
    </w:pPr>
    <w:rPr>
      <w:rFonts w:ascii="Tahoma" w:hAnsi="Tahoma" w:cs="Tahoma"/>
      <w:sz w:val="20"/>
      <w:szCs w:val="20"/>
    </w:rPr>
  </w:style>
  <w:style w:type="character" w:styleId="CommentReference">
    <w:name w:val="annotation reference"/>
    <w:basedOn w:val="DefaultParagraphFont"/>
    <w:uiPriority w:val="99"/>
    <w:semiHidden/>
    <w:rsid w:val="00F44D7B"/>
    <w:rPr>
      <w:sz w:val="16"/>
      <w:szCs w:val="16"/>
    </w:rPr>
  </w:style>
  <w:style w:type="paragraph" w:styleId="CommentText">
    <w:name w:val="annotation text"/>
    <w:basedOn w:val="Normal"/>
    <w:link w:val="CommentTextChar"/>
    <w:rsid w:val="00F44D7B"/>
    <w:rPr>
      <w:sz w:val="20"/>
      <w:szCs w:val="20"/>
    </w:rPr>
  </w:style>
  <w:style w:type="paragraph" w:styleId="CommentSubject">
    <w:name w:val="annotation subject"/>
    <w:basedOn w:val="CommentText"/>
    <w:next w:val="CommentText"/>
    <w:semiHidden/>
    <w:rsid w:val="00F44D7B"/>
    <w:rPr>
      <w:b/>
      <w:bCs/>
    </w:rPr>
  </w:style>
  <w:style w:type="paragraph" w:styleId="BalloonText">
    <w:name w:val="Balloon Text"/>
    <w:basedOn w:val="Normal"/>
    <w:semiHidden/>
    <w:rsid w:val="00F44D7B"/>
    <w:rPr>
      <w:rFonts w:ascii="Tahoma" w:hAnsi="Tahoma" w:cs="Tahoma"/>
      <w:sz w:val="16"/>
      <w:szCs w:val="16"/>
    </w:rPr>
  </w:style>
  <w:style w:type="paragraph" w:customStyle="1" w:styleId="ormalLinespacing15lines">
    <w:name w:val="ormal + Line spacing:  1.5 lines"/>
    <w:basedOn w:val="Normal"/>
    <w:link w:val="ormalLinespacing15linesChar"/>
    <w:rsid w:val="00F34E6D"/>
    <w:pPr>
      <w:autoSpaceDE w:val="0"/>
      <w:autoSpaceDN w:val="0"/>
      <w:adjustRightInd w:val="0"/>
    </w:pPr>
  </w:style>
  <w:style w:type="character" w:customStyle="1" w:styleId="ormalLinespacing15linesChar">
    <w:name w:val="ormal + Line spacing:  1.5 lines Char"/>
    <w:basedOn w:val="DefaultParagraphFont"/>
    <w:link w:val="ormalLinespacing15lines"/>
    <w:rsid w:val="00F34E6D"/>
    <w:rPr>
      <w:sz w:val="24"/>
      <w:szCs w:val="24"/>
      <w:lang w:val="en-GB" w:eastAsia="en-US" w:bidi="ar-SA"/>
    </w:rPr>
  </w:style>
  <w:style w:type="paragraph" w:customStyle="1" w:styleId="NormalLinespacing15lines">
    <w:name w:val="Normal + Line spacing:  1.5 lines"/>
    <w:basedOn w:val="Normal"/>
    <w:link w:val="NormalLinespacing15linesChar"/>
    <w:rsid w:val="00F34E6D"/>
    <w:pPr>
      <w:autoSpaceDE w:val="0"/>
      <w:autoSpaceDN w:val="0"/>
      <w:adjustRightInd w:val="0"/>
      <w:spacing w:line="360" w:lineRule="auto"/>
    </w:pPr>
  </w:style>
  <w:style w:type="character" w:customStyle="1" w:styleId="NormalLinespacing15linesChar">
    <w:name w:val="Normal + Line spacing:  1.5 lines Char"/>
    <w:basedOn w:val="DefaultParagraphFont"/>
    <w:link w:val="NormalLinespacing15lines"/>
    <w:rsid w:val="00F34E6D"/>
    <w:rPr>
      <w:sz w:val="24"/>
      <w:szCs w:val="24"/>
      <w:lang w:val="en-GB" w:eastAsia="en-US" w:bidi="ar-SA"/>
    </w:rPr>
  </w:style>
  <w:style w:type="table" w:styleId="TableGrid">
    <w:name w:val="Table Grid"/>
    <w:basedOn w:val="TableNormal"/>
    <w:uiPriority w:val="39"/>
    <w:rsid w:val="00C33D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34DD5"/>
    <w:pPr>
      <w:ind w:left="720"/>
      <w:contextualSpacing/>
    </w:pPr>
  </w:style>
  <w:style w:type="paragraph" w:styleId="Revision">
    <w:name w:val="Revision"/>
    <w:hidden/>
    <w:uiPriority w:val="99"/>
    <w:semiHidden/>
    <w:rsid w:val="00400EF4"/>
    <w:rPr>
      <w:sz w:val="24"/>
      <w:szCs w:val="24"/>
      <w:lang w:val="en-GB" w:eastAsia="en-US"/>
    </w:rPr>
  </w:style>
  <w:style w:type="paragraph" w:customStyle="1" w:styleId="Default">
    <w:name w:val="Default"/>
    <w:rsid w:val="00A06B68"/>
    <w:pPr>
      <w:autoSpaceDE w:val="0"/>
      <w:autoSpaceDN w:val="0"/>
      <w:adjustRightInd w:val="0"/>
    </w:pPr>
    <w:rPr>
      <w:rFonts w:ascii="Arial" w:eastAsiaTheme="minorHAnsi" w:hAnsi="Arial" w:cs="Arial"/>
      <w:color w:val="000000"/>
      <w:sz w:val="24"/>
      <w:szCs w:val="24"/>
      <w:lang w:eastAsia="en-US"/>
    </w:rPr>
  </w:style>
  <w:style w:type="paragraph" w:styleId="FootnoteText">
    <w:name w:val="footnote text"/>
    <w:basedOn w:val="Normal"/>
    <w:link w:val="FootnoteTextChar"/>
    <w:uiPriority w:val="99"/>
    <w:unhideWhenUsed/>
    <w:rsid w:val="00A06B68"/>
    <w:pPr>
      <w:spacing w:line="240" w:lineRule="auto"/>
    </w:pPr>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A06B68"/>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A06B68"/>
    <w:rPr>
      <w:vertAlign w:val="superscript"/>
    </w:rPr>
  </w:style>
  <w:style w:type="character" w:customStyle="1" w:styleId="jrnl">
    <w:name w:val="jrnl"/>
    <w:basedOn w:val="DefaultParagraphFont"/>
    <w:rsid w:val="00A06B68"/>
  </w:style>
  <w:style w:type="character" w:customStyle="1" w:styleId="Heading1Char">
    <w:name w:val="Heading 1 Char"/>
    <w:basedOn w:val="DefaultParagraphFont"/>
    <w:link w:val="Heading1"/>
    <w:rsid w:val="00393A61"/>
    <w:rPr>
      <w:b/>
      <w:bCs/>
      <w:caps/>
      <w:kern w:val="32"/>
      <w:sz w:val="24"/>
      <w:szCs w:val="24"/>
      <w:lang w:val="en-GB" w:eastAsia="en-US"/>
    </w:rPr>
  </w:style>
  <w:style w:type="character" w:customStyle="1" w:styleId="Heading2Char">
    <w:name w:val="Heading 2 Char"/>
    <w:basedOn w:val="DefaultParagraphFont"/>
    <w:link w:val="Heading2"/>
    <w:rsid w:val="00337143"/>
    <w:rPr>
      <w:b/>
      <w:bCs/>
      <w:sz w:val="28"/>
      <w:szCs w:val="28"/>
      <w:lang w:val="en-GB" w:eastAsia="en-US"/>
    </w:rPr>
  </w:style>
  <w:style w:type="character" w:styleId="FollowedHyperlink">
    <w:name w:val="FollowedHyperlink"/>
    <w:basedOn w:val="DefaultParagraphFont"/>
    <w:rsid w:val="00CB2F99"/>
    <w:rPr>
      <w:color w:val="800080" w:themeColor="followedHyperlink"/>
      <w:u w:val="single"/>
    </w:rPr>
  </w:style>
  <w:style w:type="character" w:customStyle="1" w:styleId="cit-auth">
    <w:name w:val="cit-auth"/>
    <w:basedOn w:val="DefaultParagraphFont"/>
    <w:rsid w:val="00CB2F99"/>
  </w:style>
  <w:style w:type="character" w:customStyle="1" w:styleId="cit-name-surname">
    <w:name w:val="cit-name-surname"/>
    <w:basedOn w:val="DefaultParagraphFont"/>
    <w:rsid w:val="00CB2F99"/>
  </w:style>
  <w:style w:type="character" w:customStyle="1" w:styleId="cit-name-given-names">
    <w:name w:val="cit-name-given-names"/>
    <w:basedOn w:val="DefaultParagraphFont"/>
    <w:rsid w:val="00CB2F99"/>
  </w:style>
  <w:style w:type="character" w:styleId="HTMLCite">
    <w:name w:val="HTML Cite"/>
    <w:basedOn w:val="DefaultParagraphFont"/>
    <w:uiPriority w:val="99"/>
    <w:unhideWhenUsed/>
    <w:rsid w:val="00CB2F99"/>
    <w:rPr>
      <w:i/>
      <w:iCs/>
    </w:rPr>
  </w:style>
  <w:style w:type="character" w:customStyle="1" w:styleId="cit-article-title">
    <w:name w:val="cit-article-title"/>
    <w:basedOn w:val="DefaultParagraphFont"/>
    <w:rsid w:val="00CB2F99"/>
  </w:style>
  <w:style w:type="character" w:customStyle="1" w:styleId="cit-pub-date">
    <w:name w:val="cit-pub-date"/>
    <w:basedOn w:val="DefaultParagraphFont"/>
    <w:rsid w:val="00CB2F99"/>
  </w:style>
  <w:style w:type="character" w:customStyle="1" w:styleId="cit-vol">
    <w:name w:val="cit-vol"/>
    <w:basedOn w:val="DefaultParagraphFont"/>
    <w:rsid w:val="00CB2F99"/>
  </w:style>
  <w:style w:type="character" w:customStyle="1" w:styleId="cit-fpage">
    <w:name w:val="cit-fpage"/>
    <w:basedOn w:val="DefaultParagraphFont"/>
    <w:rsid w:val="00CB2F99"/>
  </w:style>
  <w:style w:type="character" w:customStyle="1" w:styleId="cit-lpage">
    <w:name w:val="cit-lpage"/>
    <w:basedOn w:val="DefaultParagraphFont"/>
    <w:rsid w:val="00CB2F99"/>
  </w:style>
  <w:style w:type="character" w:styleId="Strong">
    <w:name w:val="Strong"/>
    <w:basedOn w:val="DefaultParagraphFont"/>
    <w:qFormat/>
    <w:rsid w:val="00B15C7C"/>
    <w:rPr>
      <w:sz w:val="36"/>
      <w:szCs w:val="32"/>
    </w:rPr>
  </w:style>
  <w:style w:type="paragraph" w:styleId="NoSpacing">
    <w:name w:val="No Spacing"/>
    <w:uiPriority w:val="1"/>
    <w:qFormat/>
    <w:rsid w:val="00A27169"/>
    <w:rPr>
      <w:sz w:val="24"/>
      <w:szCs w:val="24"/>
      <w:lang w:val="en-GB" w:eastAsia="en-US"/>
    </w:rPr>
  </w:style>
  <w:style w:type="paragraph" w:customStyle="1" w:styleId="EndNoteBibliographyTitle">
    <w:name w:val="EndNote Bibliography Title"/>
    <w:basedOn w:val="Normal"/>
    <w:link w:val="EndNoteBibliographyTitleChar"/>
    <w:rsid w:val="00BA4AB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A4AB6"/>
    <w:rPr>
      <w:noProof/>
      <w:sz w:val="24"/>
      <w:szCs w:val="24"/>
      <w:lang w:val="en-US" w:eastAsia="en-US"/>
    </w:rPr>
  </w:style>
  <w:style w:type="paragraph" w:customStyle="1" w:styleId="EndNoteBibliography">
    <w:name w:val="EndNote Bibliography"/>
    <w:basedOn w:val="Normal"/>
    <w:link w:val="EndNoteBibliographyChar"/>
    <w:rsid w:val="00BA4AB6"/>
    <w:pPr>
      <w:spacing w:line="240" w:lineRule="auto"/>
    </w:pPr>
    <w:rPr>
      <w:noProof/>
      <w:lang w:val="en-US"/>
    </w:rPr>
  </w:style>
  <w:style w:type="character" w:customStyle="1" w:styleId="EndNoteBibliographyChar">
    <w:name w:val="EndNote Bibliography Char"/>
    <w:basedOn w:val="DefaultParagraphFont"/>
    <w:link w:val="EndNoteBibliography"/>
    <w:rsid w:val="00BA4AB6"/>
    <w:rPr>
      <w:noProof/>
      <w:sz w:val="24"/>
      <w:szCs w:val="24"/>
      <w:lang w:val="en-US" w:eastAsia="en-US"/>
    </w:rPr>
  </w:style>
  <w:style w:type="paragraph" w:styleId="Title">
    <w:name w:val="Title"/>
    <w:basedOn w:val="Heading1"/>
    <w:next w:val="Normal"/>
    <w:link w:val="TitleChar"/>
    <w:qFormat/>
    <w:rsid w:val="00C856F5"/>
    <w:pPr>
      <w:jc w:val="center"/>
    </w:pPr>
    <w:rPr>
      <w:b w:val="0"/>
      <w:caps w:val="0"/>
      <w:sz w:val="40"/>
    </w:rPr>
  </w:style>
  <w:style w:type="character" w:customStyle="1" w:styleId="TitleChar">
    <w:name w:val="Title Char"/>
    <w:basedOn w:val="DefaultParagraphFont"/>
    <w:link w:val="Title"/>
    <w:rsid w:val="00C856F5"/>
    <w:rPr>
      <w:bCs/>
      <w:kern w:val="32"/>
      <w:sz w:val="40"/>
      <w:szCs w:val="24"/>
      <w:lang w:val="en-GB" w:eastAsia="en-US"/>
    </w:rPr>
  </w:style>
  <w:style w:type="character" w:customStyle="1" w:styleId="FooterChar">
    <w:name w:val="Footer Char"/>
    <w:basedOn w:val="DefaultParagraphFont"/>
    <w:link w:val="Footer"/>
    <w:uiPriority w:val="99"/>
    <w:rsid w:val="009A4C52"/>
    <w:rPr>
      <w:sz w:val="24"/>
      <w:szCs w:val="24"/>
      <w:lang w:val="en-GB" w:eastAsia="en-US"/>
    </w:rPr>
  </w:style>
  <w:style w:type="character" w:styleId="LineNumber">
    <w:name w:val="line number"/>
    <w:basedOn w:val="DefaultParagraphFont"/>
    <w:semiHidden/>
    <w:unhideWhenUsed/>
    <w:rsid w:val="001711E2"/>
  </w:style>
  <w:style w:type="character" w:customStyle="1" w:styleId="UnresolvedMention1">
    <w:name w:val="Unresolved Mention1"/>
    <w:basedOn w:val="DefaultParagraphFont"/>
    <w:uiPriority w:val="99"/>
    <w:semiHidden/>
    <w:unhideWhenUsed/>
    <w:rsid w:val="00CF60DF"/>
    <w:rPr>
      <w:color w:val="605E5C"/>
      <w:shd w:val="clear" w:color="auto" w:fill="E1DFDD"/>
    </w:rPr>
  </w:style>
  <w:style w:type="character" w:customStyle="1" w:styleId="CommentTextChar">
    <w:name w:val="Comment Text Char"/>
    <w:basedOn w:val="DefaultParagraphFont"/>
    <w:link w:val="CommentText"/>
    <w:rsid w:val="00C12BAD"/>
    <w:rPr>
      <w:lang w:val="en-GB" w:eastAsia="en-US"/>
    </w:rPr>
  </w:style>
  <w:style w:type="character" w:customStyle="1" w:styleId="cit-etal">
    <w:name w:val="cit-etal"/>
    <w:basedOn w:val="DefaultParagraphFont"/>
    <w:rsid w:val="00394968"/>
  </w:style>
  <w:style w:type="character" w:customStyle="1" w:styleId="UnresolvedMention2">
    <w:name w:val="Unresolved Mention2"/>
    <w:basedOn w:val="DefaultParagraphFont"/>
    <w:uiPriority w:val="99"/>
    <w:semiHidden/>
    <w:unhideWhenUsed/>
    <w:rsid w:val="00C74DE4"/>
    <w:rPr>
      <w:color w:val="605E5C"/>
      <w:shd w:val="clear" w:color="auto" w:fill="E1DFDD"/>
    </w:rPr>
  </w:style>
  <w:style w:type="character" w:customStyle="1" w:styleId="ListParagraphChar">
    <w:name w:val="List Paragraph Char"/>
    <w:basedOn w:val="DefaultParagraphFont"/>
    <w:link w:val="ListParagraph"/>
    <w:uiPriority w:val="34"/>
    <w:rsid w:val="00323A25"/>
    <w:rPr>
      <w:sz w:val="24"/>
      <w:szCs w:val="24"/>
      <w:lang w:val="en-GB" w:eastAsia="en-US"/>
    </w:rPr>
  </w:style>
  <w:style w:type="paragraph" w:styleId="TOCHeading">
    <w:name w:val="TOC Heading"/>
    <w:basedOn w:val="Heading1"/>
    <w:next w:val="Normal"/>
    <w:uiPriority w:val="39"/>
    <w:unhideWhenUsed/>
    <w:qFormat/>
    <w:rsid w:val="006D4284"/>
    <w:pPr>
      <w:keepLines/>
      <w:spacing w:after="0" w:line="259" w:lineRule="auto"/>
      <w:outlineLvl w:val="9"/>
    </w:pPr>
    <w:rPr>
      <w:rFonts w:asciiTheme="majorHAnsi" w:eastAsiaTheme="majorEastAsia" w:hAnsiTheme="majorHAnsi" w:cstheme="majorBidi"/>
      <w:b w:val="0"/>
      <w:bCs w:val="0"/>
      <w:caps w:val="0"/>
      <w:color w:val="365F91" w:themeColor="accent1" w:themeShade="BF"/>
      <w:kern w:val="0"/>
      <w:sz w:val="32"/>
      <w:szCs w:val="32"/>
      <w:lang w:val="en-US"/>
    </w:rPr>
  </w:style>
  <w:style w:type="paragraph" w:styleId="TOC1">
    <w:name w:val="toc 1"/>
    <w:basedOn w:val="Normal"/>
    <w:next w:val="Normal"/>
    <w:autoRedefine/>
    <w:uiPriority w:val="39"/>
    <w:unhideWhenUsed/>
    <w:rsid w:val="006D4284"/>
    <w:pPr>
      <w:spacing w:after="100"/>
    </w:pPr>
  </w:style>
  <w:style w:type="paragraph" w:styleId="TOC2">
    <w:name w:val="toc 2"/>
    <w:basedOn w:val="Normal"/>
    <w:next w:val="Normal"/>
    <w:autoRedefine/>
    <w:uiPriority w:val="39"/>
    <w:unhideWhenUsed/>
    <w:rsid w:val="006D4284"/>
    <w:pPr>
      <w:spacing w:after="100"/>
      <w:ind w:left="240"/>
    </w:pPr>
  </w:style>
  <w:style w:type="paragraph" w:styleId="TOC3">
    <w:name w:val="toc 3"/>
    <w:basedOn w:val="Normal"/>
    <w:next w:val="Normal"/>
    <w:autoRedefine/>
    <w:uiPriority w:val="39"/>
    <w:unhideWhenUsed/>
    <w:rsid w:val="006D4284"/>
    <w:pPr>
      <w:spacing w:after="100"/>
      <w:ind w:left="480"/>
    </w:pPr>
  </w:style>
  <w:style w:type="character" w:customStyle="1" w:styleId="Heading3Char">
    <w:name w:val="Heading 3 Char"/>
    <w:basedOn w:val="DefaultParagraphFont"/>
    <w:link w:val="Heading3"/>
    <w:rsid w:val="006D7007"/>
    <w:rPr>
      <w:bCs/>
      <w:i/>
      <w:sz w:val="28"/>
      <w:szCs w:val="28"/>
      <w:lang w:val="en-GB" w:eastAsia="en-US"/>
    </w:rPr>
  </w:style>
  <w:style w:type="paragraph" w:customStyle="1" w:styleId="Heading31">
    <w:name w:val="Heading 3.1"/>
    <w:basedOn w:val="Heading3"/>
    <w:link w:val="Heading31Char"/>
    <w:qFormat/>
    <w:rsid w:val="007B5430"/>
    <w:rPr>
      <w:sz w:val="24"/>
      <w:szCs w:val="24"/>
    </w:rPr>
  </w:style>
  <w:style w:type="character" w:customStyle="1" w:styleId="Heading31Char">
    <w:name w:val="Heading 3.1 Char"/>
    <w:basedOn w:val="Heading3Char"/>
    <w:link w:val="Heading31"/>
    <w:rsid w:val="007B5430"/>
    <w:rPr>
      <w:bCs/>
      <w:i/>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472">
      <w:bodyDiv w:val="1"/>
      <w:marLeft w:val="0"/>
      <w:marRight w:val="0"/>
      <w:marTop w:val="0"/>
      <w:marBottom w:val="0"/>
      <w:divBdr>
        <w:top w:val="none" w:sz="0" w:space="0" w:color="auto"/>
        <w:left w:val="none" w:sz="0" w:space="0" w:color="auto"/>
        <w:bottom w:val="none" w:sz="0" w:space="0" w:color="auto"/>
        <w:right w:val="none" w:sz="0" w:space="0" w:color="auto"/>
      </w:divBdr>
    </w:div>
    <w:div w:id="16123957">
      <w:bodyDiv w:val="1"/>
      <w:marLeft w:val="0"/>
      <w:marRight w:val="0"/>
      <w:marTop w:val="0"/>
      <w:marBottom w:val="0"/>
      <w:divBdr>
        <w:top w:val="none" w:sz="0" w:space="0" w:color="auto"/>
        <w:left w:val="none" w:sz="0" w:space="0" w:color="auto"/>
        <w:bottom w:val="none" w:sz="0" w:space="0" w:color="auto"/>
        <w:right w:val="none" w:sz="0" w:space="0" w:color="auto"/>
      </w:divBdr>
    </w:div>
    <w:div w:id="51733669">
      <w:bodyDiv w:val="1"/>
      <w:marLeft w:val="0"/>
      <w:marRight w:val="0"/>
      <w:marTop w:val="0"/>
      <w:marBottom w:val="0"/>
      <w:divBdr>
        <w:top w:val="none" w:sz="0" w:space="0" w:color="auto"/>
        <w:left w:val="none" w:sz="0" w:space="0" w:color="auto"/>
        <w:bottom w:val="none" w:sz="0" w:space="0" w:color="auto"/>
        <w:right w:val="none" w:sz="0" w:space="0" w:color="auto"/>
      </w:divBdr>
    </w:div>
    <w:div w:id="96558913">
      <w:bodyDiv w:val="1"/>
      <w:marLeft w:val="0"/>
      <w:marRight w:val="0"/>
      <w:marTop w:val="0"/>
      <w:marBottom w:val="0"/>
      <w:divBdr>
        <w:top w:val="none" w:sz="0" w:space="0" w:color="auto"/>
        <w:left w:val="none" w:sz="0" w:space="0" w:color="auto"/>
        <w:bottom w:val="none" w:sz="0" w:space="0" w:color="auto"/>
        <w:right w:val="none" w:sz="0" w:space="0" w:color="auto"/>
      </w:divBdr>
    </w:div>
    <w:div w:id="205025760">
      <w:bodyDiv w:val="1"/>
      <w:marLeft w:val="0"/>
      <w:marRight w:val="0"/>
      <w:marTop w:val="0"/>
      <w:marBottom w:val="0"/>
      <w:divBdr>
        <w:top w:val="none" w:sz="0" w:space="0" w:color="auto"/>
        <w:left w:val="none" w:sz="0" w:space="0" w:color="auto"/>
        <w:bottom w:val="none" w:sz="0" w:space="0" w:color="auto"/>
        <w:right w:val="none" w:sz="0" w:space="0" w:color="auto"/>
      </w:divBdr>
    </w:div>
    <w:div w:id="226961139">
      <w:bodyDiv w:val="1"/>
      <w:marLeft w:val="0"/>
      <w:marRight w:val="0"/>
      <w:marTop w:val="0"/>
      <w:marBottom w:val="0"/>
      <w:divBdr>
        <w:top w:val="none" w:sz="0" w:space="0" w:color="auto"/>
        <w:left w:val="none" w:sz="0" w:space="0" w:color="auto"/>
        <w:bottom w:val="none" w:sz="0" w:space="0" w:color="auto"/>
        <w:right w:val="none" w:sz="0" w:space="0" w:color="auto"/>
      </w:divBdr>
    </w:div>
    <w:div w:id="244848882">
      <w:bodyDiv w:val="1"/>
      <w:marLeft w:val="0"/>
      <w:marRight w:val="0"/>
      <w:marTop w:val="0"/>
      <w:marBottom w:val="0"/>
      <w:divBdr>
        <w:top w:val="none" w:sz="0" w:space="0" w:color="auto"/>
        <w:left w:val="none" w:sz="0" w:space="0" w:color="auto"/>
        <w:bottom w:val="none" w:sz="0" w:space="0" w:color="auto"/>
        <w:right w:val="none" w:sz="0" w:space="0" w:color="auto"/>
      </w:divBdr>
    </w:div>
    <w:div w:id="275910504">
      <w:bodyDiv w:val="1"/>
      <w:marLeft w:val="0"/>
      <w:marRight w:val="0"/>
      <w:marTop w:val="0"/>
      <w:marBottom w:val="0"/>
      <w:divBdr>
        <w:top w:val="none" w:sz="0" w:space="0" w:color="auto"/>
        <w:left w:val="none" w:sz="0" w:space="0" w:color="auto"/>
        <w:bottom w:val="none" w:sz="0" w:space="0" w:color="auto"/>
        <w:right w:val="none" w:sz="0" w:space="0" w:color="auto"/>
      </w:divBdr>
    </w:div>
    <w:div w:id="278801552">
      <w:bodyDiv w:val="1"/>
      <w:marLeft w:val="0"/>
      <w:marRight w:val="0"/>
      <w:marTop w:val="0"/>
      <w:marBottom w:val="0"/>
      <w:divBdr>
        <w:top w:val="none" w:sz="0" w:space="0" w:color="auto"/>
        <w:left w:val="none" w:sz="0" w:space="0" w:color="auto"/>
        <w:bottom w:val="none" w:sz="0" w:space="0" w:color="auto"/>
        <w:right w:val="none" w:sz="0" w:space="0" w:color="auto"/>
      </w:divBdr>
    </w:div>
    <w:div w:id="286669175">
      <w:bodyDiv w:val="1"/>
      <w:marLeft w:val="0"/>
      <w:marRight w:val="0"/>
      <w:marTop w:val="0"/>
      <w:marBottom w:val="0"/>
      <w:divBdr>
        <w:top w:val="none" w:sz="0" w:space="0" w:color="auto"/>
        <w:left w:val="none" w:sz="0" w:space="0" w:color="auto"/>
        <w:bottom w:val="none" w:sz="0" w:space="0" w:color="auto"/>
        <w:right w:val="none" w:sz="0" w:space="0" w:color="auto"/>
      </w:divBdr>
    </w:div>
    <w:div w:id="373776085">
      <w:bodyDiv w:val="1"/>
      <w:marLeft w:val="0"/>
      <w:marRight w:val="0"/>
      <w:marTop w:val="0"/>
      <w:marBottom w:val="0"/>
      <w:divBdr>
        <w:top w:val="none" w:sz="0" w:space="0" w:color="auto"/>
        <w:left w:val="none" w:sz="0" w:space="0" w:color="auto"/>
        <w:bottom w:val="none" w:sz="0" w:space="0" w:color="auto"/>
        <w:right w:val="none" w:sz="0" w:space="0" w:color="auto"/>
      </w:divBdr>
    </w:div>
    <w:div w:id="437412480">
      <w:bodyDiv w:val="1"/>
      <w:marLeft w:val="0"/>
      <w:marRight w:val="0"/>
      <w:marTop w:val="0"/>
      <w:marBottom w:val="0"/>
      <w:divBdr>
        <w:top w:val="none" w:sz="0" w:space="0" w:color="auto"/>
        <w:left w:val="none" w:sz="0" w:space="0" w:color="auto"/>
        <w:bottom w:val="none" w:sz="0" w:space="0" w:color="auto"/>
        <w:right w:val="none" w:sz="0" w:space="0" w:color="auto"/>
      </w:divBdr>
    </w:div>
    <w:div w:id="437798766">
      <w:bodyDiv w:val="1"/>
      <w:marLeft w:val="0"/>
      <w:marRight w:val="0"/>
      <w:marTop w:val="0"/>
      <w:marBottom w:val="0"/>
      <w:divBdr>
        <w:top w:val="none" w:sz="0" w:space="0" w:color="auto"/>
        <w:left w:val="none" w:sz="0" w:space="0" w:color="auto"/>
        <w:bottom w:val="none" w:sz="0" w:space="0" w:color="auto"/>
        <w:right w:val="none" w:sz="0" w:space="0" w:color="auto"/>
      </w:divBdr>
    </w:div>
    <w:div w:id="438985074">
      <w:bodyDiv w:val="1"/>
      <w:marLeft w:val="0"/>
      <w:marRight w:val="0"/>
      <w:marTop w:val="0"/>
      <w:marBottom w:val="0"/>
      <w:divBdr>
        <w:top w:val="none" w:sz="0" w:space="0" w:color="auto"/>
        <w:left w:val="none" w:sz="0" w:space="0" w:color="auto"/>
        <w:bottom w:val="none" w:sz="0" w:space="0" w:color="auto"/>
        <w:right w:val="none" w:sz="0" w:space="0" w:color="auto"/>
      </w:divBdr>
    </w:div>
    <w:div w:id="495652129">
      <w:bodyDiv w:val="1"/>
      <w:marLeft w:val="0"/>
      <w:marRight w:val="0"/>
      <w:marTop w:val="0"/>
      <w:marBottom w:val="0"/>
      <w:divBdr>
        <w:top w:val="none" w:sz="0" w:space="0" w:color="auto"/>
        <w:left w:val="none" w:sz="0" w:space="0" w:color="auto"/>
        <w:bottom w:val="none" w:sz="0" w:space="0" w:color="auto"/>
        <w:right w:val="none" w:sz="0" w:space="0" w:color="auto"/>
      </w:divBdr>
    </w:div>
    <w:div w:id="545918214">
      <w:bodyDiv w:val="1"/>
      <w:marLeft w:val="0"/>
      <w:marRight w:val="0"/>
      <w:marTop w:val="0"/>
      <w:marBottom w:val="0"/>
      <w:divBdr>
        <w:top w:val="none" w:sz="0" w:space="0" w:color="auto"/>
        <w:left w:val="none" w:sz="0" w:space="0" w:color="auto"/>
        <w:bottom w:val="none" w:sz="0" w:space="0" w:color="auto"/>
        <w:right w:val="none" w:sz="0" w:space="0" w:color="auto"/>
      </w:divBdr>
    </w:div>
    <w:div w:id="564075026">
      <w:bodyDiv w:val="1"/>
      <w:marLeft w:val="0"/>
      <w:marRight w:val="0"/>
      <w:marTop w:val="0"/>
      <w:marBottom w:val="0"/>
      <w:divBdr>
        <w:top w:val="none" w:sz="0" w:space="0" w:color="auto"/>
        <w:left w:val="none" w:sz="0" w:space="0" w:color="auto"/>
        <w:bottom w:val="none" w:sz="0" w:space="0" w:color="auto"/>
        <w:right w:val="none" w:sz="0" w:space="0" w:color="auto"/>
      </w:divBdr>
    </w:div>
    <w:div w:id="565603214">
      <w:bodyDiv w:val="1"/>
      <w:marLeft w:val="0"/>
      <w:marRight w:val="0"/>
      <w:marTop w:val="0"/>
      <w:marBottom w:val="0"/>
      <w:divBdr>
        <w:top w:val="none" w:sz="0" w:space="0" w:color="auto"/>
        <w:left w:val="none" w:sz="0" w:space="0" w:color="auto"/>
        <w:bottom w:val="none" w:sz="0" w:space="0" w:color="auto"/>
        <w:right w:val="none" w:sz="0" w:space="0" w:color="auto"/>
      </w:divBdr>
    </w:div>
    <w:div w:id="671109642">
      <w:bodyDiv w:val="1"/>
      <w:marLeft w:val="0"/>
      <w:marRight w:val="0"/>
      <w:marTop w:val="0"/>
      <w:marBottom w:val="0"/>
      <w:divBdr>
        <w:top w:val="none" w:sz="0" w:space="0" w:color="auto"/>
        <w:left w:val="none" w:sz="0" w:space="0" w:color="auto"/>
        <w:bottom w:val="none" w:sz="0" w:space="0" w:color="auto"/>
        <w:right w:val="none" w:sz="0" w:space="0" w:color="auto"/>
      </w:divBdr>
    </w:div>
    <w:div w:id="672418031">
      <w:bodyDiv w:val="1"/>
      <w:marLeft w:val="0"/>
      <w:marRight w:val="0"/>
      <w:marTop w:val="0"/>
      <w:marBottom w:val="0"/>
      <w:divBdr>
        <w:top w:val="none" w:sz="0" w:space="0" w:color="auto"/>
        <w:left w:val="none" w:sz="0" w:space="0" w:color="auto"/>
        <w:bottom w:val="none" w:sz="0" w:space="0" w:color="auto"/>
        <w:right w:val="none" w:sz="0" w:space="0" w:color="auto"/>
      </w:divBdr>
    </w:div>
    <w:div w:id="687681933">
      <w:bodyDiv w:val="1"/>
      <w:marLeft w:val="0"/>
      <w:marRight w:val="0"/>
      <w:marTop w:val="0"/>
      <w:marBottom w:val="0"/>
      <w:divBdr>
        <w:top w:val="none" w:sz="0" w:space="0" w:color="auto"/>
        <w:left w:val="none" w:sz="0" w:space="0" w:color="auto"/>
        <w:bottom w:val="none" w:sz="0" w:space="0" w:color="auto"/>
        <w:right w:val="none" w:sz="0" w:space="0" w:color="auto"/>
      </w:divBdr>
    </w:div>
    <w:div w:id="711271925">
      <w:bodyDiv w:val="1"/>
      <w:marLeft w:val="0"/>
      <w:marRight w:val="0"/>
      <w:marTop w:val="0"/>
      <w:marBottom w:val="0"/>
      <w:divBdr>
        <w:top w:val="none" w:sz="0" w:space="0" w:color="auto"/>
        <w:left w:val="none" w:sz="0" w:space="0" w:color="auto"/>
        <w:bottom w:val="none" w:sz="0" w:space="0" w:color="auto"/>
        <w:right w:val="none" w:sz="0" w:space="0" w:color="auto"/>
      </w:divBdr>
    </w:div>
    <w:div w:id="732582033">
      <w:bodyDiv w:val="1"/>
      <w:marLeft w:val="0"/>
      <w:marRight w:val="0"/>
      <w:marTop w:val="0"/>
      <w:marBottom w:val="0"/>
      <w:divBdr>
        <w:top w:val="none" w:sz="0" w:space="0" w:color="auto"/>
        <w:left w:val="none" w:sz="0" w:space="0" w:color="auto"/>
        <w:bottom w:val="none" w:sz="0" w:space="0" w:color="auto"/>
        <w:right w:val="none" w:sz="0" w:space="0" w:color="auto"/>
      </w:divBdr>
    </w:div>
    <w:div w:id="755785582">
      <w:bodyDiv w:val="1"/>
      <w:marLeft w:val="0"/>
      <w:marRight w:val="0"/>
      <w:marTop w:val="0"/>
      <w:marBottom w:val="0"/>
      <w:divBdr>
        <w:top w:val="none" w:sz="0" w:space="0" w:color="auto"/>
        <w:left w:val="none" w:sz="0" w:space="0" w:color="auto"/>
        <w:bottom w:val="none" w:sz="0" w:space="0" w:color="auto"/>
        <w:right w:val="none" w:sz="0" w:space="0" w:color="auto"/>
      </w:divBdr>
    </w:div>
    <w:div w:id="762072894">
      <w:bodyDiv w:val="1"/>
      <w:marLeft w:val="0"/>
      <w:marRight w:val="0"/>
      <w:marTop w:val="0"/>
      <w:marBottom w:val="0"/>
      <w:divBdr>
        <w:top w:val="none" w:sz="0" w:space="0" w:color="auto"/>
        <w:left w:val="none" w:sz="0" w:space="0" w:color="auto"/>
        <w:bottom w:val="none" w:sz="0" w:space="0" w:color="auto"/>
        <w:right w:val="none" w:sz="0" w:space="0" w:color="auto"/>
      </w:divBdr>
    </w:div>
    <w:div w:id="789666269">
      <w:bodyDiv w:val="1"/>
      <w:marLeft w:val="0"/>
      <w:marRight w:val="0"/>
      <w:marTop w:val="0"/>
      <w:marBottom w:val="0"/>
      <w:divBdr>
        <w:top w:val="none" w:sz="0" w:space="0" w:color="auto"/>
        <w:left w:val="none" w:sz="0" w:space="0" w:color="auto"/>
        <w:bottom w:val="none" w:sz="0" w:space="0" w:color="auto"/>
        <w:right w:val="none" w:sz="0" w:space="0" w:color="auto"/>
      </w:divBdr>
    </w:div>
    <w:div w:id="821192220">
      <w:bodyDiv w:val="1"/>
      <w:marLeft w:val="0"/>
      <w:marRight w:val="0"/>
      <w:marTop w:val="0"/>
      <w:marBottom w:val="0"/>
      <w:divBdr>
        <w:top w:val="none" w:sz="0" w:space="0" w:color="auto"/>
        <w:left w:val="none" w:sz="0" w:space="0" w:color="auto"/>
        <w:bottom w:val="none" w:sz="0" w:space="0" w:color="auto"/>
        <w:right w:val="none" w:sz="0" w:space="0" w:color="auto"/>
      </w:divBdr>
    </w:div>
    <w:div w:id="839657987">
      <w:bodyDiv w:val="1"/>
      <w:marLeft w:val="0"/>
      <w:marRight w:val="0"/>
      <w:marTop w:val="0"/>
      <w:marBottom w:val="0"/>
      <w:divBdr>
        <w:top w:val="none" w:sz="0" w:space="0" w:color="auto"/>
        <w:left w:val="none" w:sz="0" w:space="0" w:color="auto"/>
        <w:bottom w:val="none" w:sz="0" w:space="0" w:color="auto"/>
        <w:right w:val="none" w:sz="0" w:space="0" w:color="auto"/>
      </w:divBdr>
    </w:div>
    <w:div w:id="848637645">
      <w:bodyDiv w:val="1"/>
      <w:marLeft w:val="0"/>
      <w:marRight w:val="0"/>
      <w:marTop w:val="0"/>
      <w:marBottom w:val="0"/>
      <w:divBdr>
        <w:top w:val="none" w:sz="0" w:space="0" w:color="auto"/>
        <w:left w:val="none" w:sz="0" w:space="0" w:color="auto"/>
        <w:bottom w:val="none" w:sz="0" w:space="0" w:color="auto"/>
        <w:right w:val="none" w:sz="0" w:space="0" w:color="auto"/>
      </w:divBdr>
    </w:div>
    <w:div w:id="859591557">
      <w:bodyDiv w:val="1"/>
      <w:marLeft w:val="0"/>
      <w:marRight w:val="0"/>
      <w:marTop w:val="0"/>
      <w:marBottom w:val="0"/>
      <w:divBdr>
        <w:top w:val="none" w:sz="0" w:space="0" w:color="auto"/>
        <w:left w:val="none" w:sz="0" w:space="0" w:color="auto"/>
        <w:bottom w:val="none" w:sz="0" w:space="0" w:color="auto"/>
        <w:right w:val="none" w:sz="0" w:space="0" w:color="auto"/>
      </w:divBdr>
    </w:div>
    <w:div w:id="862401325">
      <w:bodyDiv w:val="1"/>
      <w:marLeft w:val="0"/>
      <w:marRight w:val="0"/>
      <w:marTop w:val="0"/>
      <w:marBottom w:val="0"/>
      <w:divBdr>
        <w:top w:val="none" w:sz="0" w:space="0" w:color="auto"/>
        <w:left w:val="none" w:sz="0" w:space="0" w:color="auto"/>
        <w:bottom w:val="none" w:sz="0" w:space="0" w:color="auto"/>
        <w:right w:val="none" w:sz="0" w:space="0" w:color="auto"/>
      </w:divBdr>
      <w:divsChild>
        <w:div w:id="736822941">
          <w:marLeft w:val="0"/>
          <w:marRight w:val="0"/>
          <w:marTop w:val="0"/>
          <w:marBottom w:val="0"/>
          <w:divBdr>
            <w:top w:val="none" w:sz="0" w:space="0" w:color="auto"/>
            <w:left w:val="none" w:sz="0" w:space="0" w:color="auto"/>
            <w:bottom w:val="none" w:sz="0" w:space="0" w:color="auto"/>
            <w:right w:val="none" w:sz="0" w:space="0" w:color="auto"/>
          </w:divBdr>
        </w:div>
      </w:divsChild>
    </w:div>
    <w:div w:id="883714156">
      <w:bodyDiv w:val="1"/>
      <w:marLeft w:val="0"/>
      <w:marRight w:val="0"/>
      <w:marTop w:val="0"/>
      <w:marBottom w:val="0"/>
      <w:divBdr>
        <w:top w:val="none" w:sz="0" w:space="0" w:color="auto"/>
        <w:left w:val="none" w:sz="0" w:space="0" w:color="auto"/>
        <w:bottom w:val="none" w:sz="0" w:space="0" w:color="auto"/>
        <w:right w:val="none" w:sz="0" w:space="0" w:color="auto"/>
      </w:divBdr>
    </w:div>
    <w:div w:id="917011824">
      <w:bodyDiv w:val="1"/>
      <w:marLeft w:val="0"/>
      <w:marRight w:val="0"/>
      <w:marTop w:val="0"/>
      <w:marBottom w:val="0"/>
      <w:divBdr>
        <w:top w:val="none" w:sz="0" w:space="0" w:color="auto"/>
        <w:left w:val="none" w:sz="0" w:space="0" w:color="auto"/>
        <w:bottom w:val="none" w:sz="0" w:space="0" w:color="auto"/>
        <w:right w:val="none" w:sz="0" w:space="0" w:color="auto"/>
      </w:divBdr>
    </w:div>
    <w:div w:id="991444302">
      <w:bodyDiv w:val="1"/>
      <w:marLeft w:val="0"/>
      <w:marRight w:val="0"/>
      <w:marTop w:val="0"/>
      <w:marBottom w:val="0"/>
      <w:divBdr>
        <w:top w:val="none" w:sz="0" w:space="0" w:color="auto"/>
        <w:left w:val="none" w:sz="0" w:space="0" w:color="auto"/>
        <w:bottom w:val="none" w:sz="0" w:space="0" w:color="auto"/>
        <w:right w:val="none" w:sz="0" w:space="0" w:color="auto"/>
      </w:divBdr>
    </w:div>
    <w:div w:id="1064064575">
      <w:bodyDiv w:val="1"/>
      <w:marLeft w:val="0"/>
      <w:marRight w:val="0"/>
      <w:marTop w:val="0"/>
      <w:marBottom w:val="0"/>
      <w:divBdr>
        <w:top w:val="none" w:sz="0" w:space="0" w:color="auto"/>
        <w:left w:val="none" w:sz="0" w:space="0" w:color="auto"/>
        <w:bottom w:val="none" w:sz="0" w:space="0" w:color="auto"/>
        <w:right w:val="none" w:sz="0" w:space="0" w:color="auto"/>
      </w:divBdr>
    </w:div>
    <w:div w:id="1074742797">
      <w:bodyDiv w:val="1"/>
      <w:marLeft w:val="0"/>
      <w:marRight w:val="0"/>
      <w:marTop w:val="0"/>
      <w:marBottom w:val="0"/>
      <w:divBdr>
        <w:top w:val="none" w:sz="0" w:space="0" w:color="auto"/>
        <w:left w:val="none" w:sz="0" w:space="0" w:color="auto"/>
        <w:bottom w:val="none" w:sz="0" w:space="0" w:color="auto"/>
        <w:right w:val="none" w:sz="0" w:space="0" w:color="auto"/>
      </w:divBdr>
    </w:div>
    <w:div w:id="1132557944">
      <w:bodyDiv w:val="1"/>
      <w:marLeft w:val="0"/>
      <w:marRight w:val="0"/>
      <w:marTop w:val="0"/>
      <w:marBottom w:val="0"/>
      <w:divBdr>
        <w:top w:val="none" w:sz="0" w:space="0" w:color="auto"/>
        <w:left w:val="none" w:sz="0" w:space="0" w:color="auto"/>
        <w:bottom w:val="none" w:sz="0" w:space="0" w:color="auto"/>
        <w:right w:val="none" w:sz="0" w:space="0" w:color="auto"/>
      </w:divBdr>
    </w:div>
    <w:div w:id="1134106024">
      <w:bodyDiv w:val="1"/>
      <w:marLeft w:val="0"/>
      <w:marRight w:val="0"/>
      <w:marTop w:val="0"/>
      <w:marBottom w:val="0"/>
      <w:divBdr>
        <w:top w:val="none" w:sz="0" w:space="0" w:color="auto"/>
        <w:left w:val="none" w:sz="0" w:space="0" w:color="auto"/>
        <w:bottom w:val="none" w:sz="0" w:space="0" w:color="auto"/>
        <w:right w:val="none" w:sz="0" w:space="0" w:color="auto"/>
      </w:divBdr>
    </w:div>
    <w:div w:id="1173375026">
      <w:bodyDiv w:val="1"/>
      <w:marLeft w:val="0"/>
      <w:marRight w:val="0"/>
      <w:marTop w:val="0"/>
      <w:marBottom w:val="0"/>
      <w:divBdr>
        <w:top w:val="none" w:sz="0" w:space="0" w:color="auto"/>
        <w:left w:val="none" w:sz="0" w:space="0" w:color="auto"/>
        <w:bottom w:val="none" w:sz="0" w:space="0" w:color="auto"/>
        <w:right w:val="none" w:sz="0" w:space="0" w:color="auto"/>
      </w:divBdr>
    </w:div>
    <w:div w:id="1181702488">
      <w:bodyDiv w:val="1"/>
      <w:marLeft w:val="0"/>
      <w:marRight w:val="0"/>
      <w:marTop w:val="0"/>
      <w:marBottom w:val="0"/>
      <w:divBdr>
        <w:top w:val="none" w:sz="0" w:space="0" w:color="auto"/>
        <w:left w:val="none" w:sz="0" w:space="0" w:color="auto"/>
        <w:bottom w:val="none" w:sz="0" w:space="0" w:color="auto"/>
        <w:right w:val="none" w:sz="0" w:space="0" w:color="auto"/>
      </w:divBdr>
    </w:div>
    <w:div w:id="1192840310">
      <w:bodyDiv w:val="1"/>
      <w:marLeft w:val="0"/>
      <w:marRight w:val="0"/>
      <w:marTop w:val="0"/>
      <w:marBottom w:val="0"/>
      <w:divBdr>
        <w:top w:val="none" w:sz="0" w:space="0" w:color="auto"/>
        <w:left w:val="none" w:sz="0" w:space="0" w:color="auto"/>
        <w:bottom w:val="none" w:sz="0" w:space="0" w:color="auto"/>
        <w:right w:val="none" w:sz="0" w:space="0" w:color="auto"/>
      </w:divBdr>
    </w:div>
    <w:div w:id="1303802401">
      <w:bodyDiv w:val="1"/>
      <w:marLeft w:val="0"/>
      <w:marRight w:val="0"/>
      <w:marTop w:val="0"/>
      <w:marBottom w:val="0"/>
      <w:divBdr>
        <w:top w:val="none" w:sz="0" w:space="0" w:color="auto"/>
        <w:left w:val="none" w:sz="0" w:space="0" w:color="auto"/>
        <w:bottom w:val="none" w:sz="0" w:space="0" w:color="auto"/>
        <w:right w:val="none" w:sz="0" w:space="0" w:color="auto"/>
      </w:divBdr>
    </w:div>
    <w:div w:id="1373338754">
      <w:bodyDiv w:val="1"/>
      <w:marLeft w:val="0"/>
      <w:marRight w:val="0"/>
      <w:marTop w:val="0"/>
      <w:marBottom w:val="0"/>
      <w:divBdr>
        <w:top w:val="none" w:sz="0" w:space="0" w:color="auto"/>
        <w:left w:val="none" w:sz="0" w:space="0" w:color="auto"/>
        <w:bottom w:val="none" w:sz="0" w:space="0" w:color="auto"/>
        <w:right w:val="none" w:sz="0" w:space="0" w:color="auto"/>
      </w:divBdr>
    </w:div>
    <w:div w:id="1456412648">
      <w:bodyDiv w:val="1"/>
      <w:marLeft w:val="0"/>
      <w:marRight w:val="0"/>
      <w:marTop w:val="0"/>
      <w:marBottom w:val="0"/>
      <w:divBdr>
        <w:top w:val="none" w:sz="0" w:space="0" w:color="auto"/>
        <w:left w:val="none" w:sz="0" w:space="0" w:color="auto"/>
        <w:bottom w:val="none" w:sz="0" w:space="0" w:color="auto"/>
        <w:right w:val="none" w:sz="0" w:space="0" w:color="auto"/>
      </w:divBdr>
    </w:div>
    <w:div w:id="1531331593">
      <w:bodyDiv w:val="1"/>
      <w:marLeft w:val="0"/>
      <w:marRight w:val="0"/>
      <w:marTop w:val="0"/>
      <w:marBottom w:val="0"/>
      <w:divBdr>
        <w:top w:val="none" w:sz="0" w:space="0" w:color="auto"/>
        <w:left w:val="none" w:sz="0" w:space="0" w:color="auto"/>
        <w:bottom w:val="none" w:sz="0" w:space="0" w:color="auto"/>
        <w:right w:val="none" w:sz="0" w:space="0" w:color="auto"/>
      </w:divBdr>
    </w:div>
    <w:div w:id="1553038271">
      <w:bodyDiv w:val="1"/>
      <w:marLeft w:val="0"/>
      <w:marRight w:val="0"/>
      <w:marTop w:val="0"/>
      <w:marBottom w:val="0"/>
      <w:divBdr>
        <w:top w:val="none" w:sz="0" w:space="0" w:color="auto"/>
        <w:left w:val="none" w:sz="0" w:space="0" w:color="auto"/>
        <w:bottom w:val="none" w:sz="0" w:space="0" w:color="auto"/>
        <w:right w:val="none" w:sz="0" w:space="0" w:color="auto"/>
      </w:divBdr>
    </w:div>
    <w:div w:id="1627274649">
      <w:bodyDiv w:val="1"/>
      <w:marLeft w:val="0"/>
      <w:marRight w:val="0"/>
      <w:marTop w:val="0"/>
      <w:marBottom w:val="0"/>
      <w:divBdr>
        <w:top w:val="none" w:sz="0" w:space="0" w:color="auto"/>
        <w:left w:val="none" w:sz="0" w:space="0" w:color="auto"/>
        <w:bottom w:val="none" w:sz="0" w:space="0" w:color="auto"/>
        <w:right w:val="none" w:sz="0" w:space="0" w:color="auto"/>
      </w:divBdr>
    </w:div>
    <w:div w:id="1636833842">
      <w:bodyDiv w:val="1"/>
      <w:marLeft w:val="0"/>
      <w:marRight w:val="0"/>
      <w:marTop w:val="0"/>
      <w:marBottom w:val="0"/>
      <w:divBdr>
        <w:top w:val="none" w:sz="0" w:space="0" w:color="auto"/>
        <w:left w:val="none" w:sz="0" w:space="0" w:color="auto"/>
        <w:bottom w:val="none" w:sz="0" w:space="0" w:color="auto"/>
        <w:right w:val="none" w:sz="0" w:space="0" w:color="auto"/>
      </w:divBdr>
    </w:div>
    <w:div w:id="1640569486">
      <w:bodyDiv w:val="1"/>
      <w:marLeft w:val="0"/>
      <w:marRight w:val="0"/>
      <w:marTop w:val="0"/>
      <w:marBottom w:val="0"/>
      <w:divBdr>
        <w:top w:val="none" w:sz="0" w:space="0" w:color="auto"/>
        <w:left w:val="none" w:sz="0" w:space="0" w:color="auto"/>
        <w:bottom w:val="none" w:sz="0" w:space="0" w:color="auto"/>
        <w:right w:val="none" w:sz="0" w:space="0" w:color="auto"/>
      </w:divBdr>
    </w:div>
    <w:div w:id="1675373216">
      <w:bodyDiv w:val="1"/>
      <w:marLeft w:val="0"/>
      <w:marRight w:val="0"/>
      <w:marTop w:val="0"/>
      <w:marBottom w:val="0"/>
      <w:divBdr>
        <w:top w:val="none" w:sz="0" w:space="0" w:color="auto"/>
        <w:left w:val="none" w:sz="0" w:space="0" w:color="auto"/>
        <w:bottom w:val="none" w:sz="0" w:space="0" w:color="auto"/>
        <w:right w:val="none" w:sz="0" w:space="0" w:color="auto"/>
      </w:divBdr>
    </w:div>
    <w:div w:id="1717007054">
      <w:bodyDiv w:val="1"/>
      <w:marLeft w:val="0"/>
      <w:marRight w:val="0"/>
      <w:marTop w:val="0"/>
      <w:marBottom w:val="0"/>
      <w:divBdr>
        <w:top w:val="none" w:sz="0" w:space="0" w:color="auto"/>
        <w:left w:val="none" w:sz="0" w:space="0" w:color="auto"/>
        <w:bottom w:val="none" w:sz="0" w:space="0" w:color="auto"/>
        <w:right w:val="none" w:sz="0" w:space="0" w:color="auto"/>
      </w:divBdr>
    </w:div>
    <w:div w:id="1751999961">
      <w:bodyDiv w:val="1"/>
      <w:marLeft w:val="0"/>
      <w:marRight w:val="0"/>
      <w:marTop w:val="0"/>
      <w:marBottom w:val="0"/>
      <w:divBdr>
        <w:top w:val="none" w:sz="0" w:space="0" w:color="auto"/>
        <w:left w:val="none" w:sz="0" w:space="0" w:color="auto"/>
        <w:bottom w:val="none" w:sz="0" w:space="0" w:color="auto"/>
        <w:right w:val="none" w:sz="0" w:space="0" w:color="auto"/>
      </w:divBdr>
    </w:div>
    <w:div w:id="1787238293">
      <w:bodyDiv w:val="1"/>
      <w:marLeft w:val="0"/>
      <w:marRight w:val="0"/>
      <w:marTop w:val="0"/>
      <w:marBottom w:val="0"/>
      <w:divBdr>
        <w:top w:val="none" w:sz="0" w:space="0" w:color="auto"/>
        <w:left w:val="none" w:sz="0" w:space="0" w:color="auto"/>
        <w:bottom w:val="none" w:sz="0" w:space="0" w:color="auto"/>
        <w:right w:val="none" w:sz="0" w:space="0" w:color="auto"/>
      </w:divBdr>
    </w:div>
    <w:div w:id="1793867079">
      <w:bodyDiv w:val="1"/>
      <w:marLeft w:val="0"/>
      <w:marRight w:val="0"/>
      <w:marTop w:val="0"/>
      <w:marBottom w:val="0"/>
      <w:divBdr>
        <w:top w:val="none" w:sz="0" w:space="0" w:color="auto"/>
        <w:left w:val="none" w:sz="0" w:space="0" w:color="auto"/>
        <w:bottom w:val="none" w:sz="0" w:space="0" w:color="auto"/>
        <w:right w:val="none" w:sz="0" w:space="0" w:color="auto"/>
      </w:divBdr>
    </w:div>
    <w:div w:id="1886746320">
      <w:bodyDiv w:val="1"/>
      <w:marLeft w:val="0"/>
      <w:marRight w:val="0"/>
      <w:marTop w:val="0"/>
      <w:marBottom w:val="0"/>
      <w:divBdr>
        <w:top w:val="none" w:sz="0" w:space="0" w:color="auto"/>
        <w:left w:val="none" w:sz="0" w:space="0" w:color="auto"/>
        <w:bottom w:val="none" w:sz="0" w:space="0" w:color="auto"/>
        <w:right w:val="none" w:sz="0" w:space="0" w:color="auto"/>
      </w:divBdr>
    </w:div>
    <w:div w:id="1924146853">
      <w:bodyDiv w:val="1"/>
      <w:marLeft w:val="0"/>
      <w:marRight w:val="0"/>
      <w:marTop w:val="0"/>
      <w:marBottom w:val="0"/>
      <w:divBdr>
        <w:top w:val="none" w:sz="0" w:space="0" w:color="auto"/>
        <w:left w:val="none" w:sz="0" w:space="0" w:color="auto"/>
        <w:bottom w:val="none" w:sz="0" w:space="0" w:color="auto"/>
        <w:right w:val="none" w:sz="0" w:space="0" w:color="auto"/>
      </w:divBdr>
    </w:div>
    <w:div w:id="1933854553">
      <w:bodyDiv w:val="1"/>
      <w:marLeft w:val="0"/>
      <w:marRight w:val="0"/>
      <w:marTop w:val="0"/>
      <w:marBottom w:val="0"/>
      <w:divBdr>
        <w:top w:val="none" w:sz="0" w:space="0" w:color="auto"/>
        <w:left w:val="none" w:sz="0" w:space="0" w:color="auto"/>
        <w:bottom w:val="none" w:sz="0" w:space="0" w:color="auto"/>
        <w:right w:val="none" w:sz="0" w:space="0" w:color="auto"/>
      </w:divBdr>
    </w:div>
    <w:div w:id="2005358443">
      <w:bodyDiv w:val="1"/>
      <w:marLeft w:val="0"/>
      <w:marRight w:val="0"/>
      <w:marTop w:val="0"/>
      <w:marBottom w:val="0"/>
      <w:divBdr>
        <w:top w:val="none" w:sz="0" w:space="0" w:color="auto"/>
        <w:left w:val="none" w:sz="0" w:space="0" w:color="auto"/>
        <w:bottom w:val="none" w:sz="0" w:space="0" w:color="auto"/>
        <w:right w:val="none" w:sz="0" w:space="0" w:color="auto"/>
      </w:divBdr>
    </w:div>
    <w:div w:id="2043703446">
      <w:bodyDiv w:val="1"/>
      <w:marLeft w:val="0"/>
      <w:marRight w:val="0"/>
      <w:marTop w:val="0"/>
      <w:marBottom w:val="0"/>
      <w:divBdr>
        <w:top w:val="none" w:sz="0" w:space="0" w:color="auto"/>
        <w:left w:val="none" w:sz="0" w:space="0" w:color="auto"/>
        <w:bottom w:val="none" w:sz="0" w:space="0" w:color="auto"/>
        <w:right w:val="none" w:sz="0" w:space="0" w:color="auto"/>
      </w:divBdr>
    </w:div>
    <w:div w:id="2089230575">
      <w:bodyDiv w:val="1"/>
      <w:marLeft w:val="0"/>
      <w:marRight w:val="0"/>
      <w:marTop w:val="0"/>
      <w:marBottom w:val="0"/>
      <w:divBdr>
        <w:top w:val="none" w:sz="0" w:space="0" w:color="auto"/>
        <w:left w:val="none" w:sz="0" w:space="0" w:color="auto"/>
        <w:bottom w:val="none" w:sz="0" w:space="0" w:color="auto"/>
        <w:right w:val="none" w:sz="0" w:space="0" w:color="auto"/>
      </w:divBdr>
    </w:div>
    <w:div w:id="2136018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4" ma:contentTypeDescription="Create a new document." ma:contentTypeScope="" ma:versionID="2b930c501c87f80af011364c69f74d3a">
  <xsd:schema xmlns:xsd="http://www.w3.org/2001/XMLSchema" xmlns:xs="http://www.w3.org/2001/XMLSchema" xmlns:p="http://schemas.microsoft.com/office/2006/metadata/properties" xmlns:ns3="b73d7e88-5fca-4bc7-8c15-17afa20ac46c" xmlns:ns4="69d41ba9-e8e0-4f47-b574-3308d1a1fff4" targetNamespace="http://schemas.microsoft.com/office/2006/metadata/properties" ma:root="true" ma:fieldsID="4b7b9425349c3df6d61f9535f203e121" ns3:_="" ns4:_="">
    <xsd:import namespace="b73d7e88-5fca-4bc7-8c15-17afa20ac46c"/>
    <xsd:import namespace="69d41ba9-e8e0-4f47-b574-3308d1a1fff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8653F10-3AAC-4B57-9F82-0D065F1A37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d7e88-5fca-4bc7-8c15-17afa20ac46c"/>
    <ds:schemaRef ds:uri="69d41ba9-e8e0-4f47-b574-3308d1a1ff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B7274C-4DB8-415B-9CBF-BD4388AFE2F5}">
  <ds:schemaRefs>
    <ds:schemaRef ds:uri="http://schemas.microsoft.com/sharepoint/v3/contenttype/forms"/>
  </ds:schemaRefs>
</ds:datastoreItem>
</file>

<file path=customXml/itemProps3.xml><?xml version="1.0" encoding="utf-8"?>
<ds:datastoreItem xmlns:ds="http://schemas.openxmlformats.org/officeDocument/2006/customXml" ds:itemID="{C2DA0B84-F4E6-428C-B878-900023867416}">
  <ds:schemaRefs>
    <ds:schemaRef ds:uri="http://schemas.openxmlformats.org/officeDocument/2006/bibliography"/>
  </ds:schemaRefs>
</ds:datastoreItem>
</file>

<file path=customXml/itemProps4.xml><?xml version="1.0" encoding="utf-8"?>
<ds:datastoreItem xmlns:ds="http://schemas.openxmlformats.org/officeDocument/2006/customXml" ds:itemID="{4EDCEDD8-C7E4-4E68-96B9-9FA93CD4440F}">
  <ds:schemaRefs>
    <ds:schemaRef ds:uri="69d41ba9-e8e0-4f47-b574-3308d1a1fff4"/>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73d7e88-5fca-4bc7-8c15-17afa20ac46c"/>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23477</Words>
  <Characters>133820</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156984</CharactersWithSpaces>
  <SharedDoc>false</SharedDoc>
  <HLinks>
    <vt:vector size="18" baseType="variant">
      <vt:variant>
        <vt:i4>2555917</vt:i4>
      </vt:variant>
      <vt:variant>
        <vt:i4>6</vt:i4>
      </vt:variant>
      <vt:variant>
        <vt:i4>0</vt:i4>
      </vt:variant>
      <vt:variant>
        <vt:i4>5</vt:i4>
      </vt:variant>
      <vt:variant>
        <vt:lpwstr>mailto:s.lord@unsw.edu.au</vt:lpwstr>
      </vt:variant>
      <vt:variant>
        <vt:lpwstr/>
      </vt:variant>
      <vt:variant>
        <vt:i4>2687000</vt:i4>
      </vt:variant>
      <vt:variant>
        <vt:i4>3</vt:i4>
      </vt:variant>
      <vt:variant>
        <vt:i4>0</vt:i4>
      </vt:variant>
      <vt:variant>
        <vt:i4>5</vt:i4>
      </vt:variant>
      <vt:variant>
        <vt:lpwstr>mailto:h.menz@latrobe.edu.au</vt:lpwstr>
      </vt:variant>
      <vt:variant>
        <vt:lpwstr/>
      </vt:variant>
      <vt:variant>
        <vt:i4>1900591</vt:i4>
      </vt:variant>
      <vt:variant>
        <vt:i4>0</vt:i4>
      </vt:variant>
      <vt:variant>
        <vt:i4>0</vt:i4>
      </vt:variant>
      <vt:variant>
        <vt:i4>5</vt:i4>
      </vt:variant>
      <vt:variant>
        <vt:lpwstr>mailto:m.spink@latrobe.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subject/>
  <dc:creator>Staff</dc:creator>
  <cp:keywords/>
  <dc:description/>
  <cp:lastModifiedBy>Hylton Menz</cp:lastModifiedBy>
  <cp:revision>5</cp:revision>
  <cp:lastPrinted>2021-08-04T00:02:00Z</cp:lastPrinted>
  <dcterms:created xsi:type="dcterms:W3CDTF">2022-01-25T06:13:00Z</dcterms:created>
  <dcterms:modified xsi:type="dcterms:W3CDTF">2022-01-2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